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5244E6E" w14:textId="77777777" w:rsidR="00AC066F" w:rsidRPr="00AC066F" w:rsidRDefault="00AC066F">
      <w:pPr>
        <w:rPr>
          <w:b/>
          <w:vertAlign w:val="subscript"/>
        </w:rPr>
      </w:pPr>
      <w:bookmarkStart w:id="0" w:name="_GoBack"/>
      <w:bookmarkEnd w:id="0"/>
      <w:r w:rsidRPr="00AC066F">
        <w:rPr>
          <w:b/>
        </w:rPr>
        <w:t>Table S1: Data used for analysis of r</w:t>
      </w:r>
      <w:r w:rsidRPr="00AC066F">
        <w:rPr>
          <w:b/>
          <w:vertAlign w:val="subscript"/>
        </w:rPr>
        <w:t>Adjust</w:t>
      </w:r>
    </w:p>
    <w:p w14:paraId="4CE1A774" w14:textId="77777777" w:rsidR="00AC066F" w:rsidRDefault="00AC066F"/>
    <w:tbl>
      <w:tblPr>
        <w:tblStyle w:val="TableGrid"/>
        <w:tblW w:w="15984" w:type="dxa"/>
        <w:tblLayout w:type="fixed"/>
        <w:tblLook w:val="00A0" w:firstRow="1" w:lastRow="0" w:firstColumn="1" w:lastColumn="0" w:noHBand="0" w:noVBand="0"/>
      </w:tblPr>
      <w:tblGrid>
        <w:gridCol w:w="1101"/>
        <w:gridCol w:w="1701"/>
        <w:gridCol w:w="1701"/>
        <w:gridCol w:w="1275"/>
        <w:gridCol w:w="851"/>
        <w:gridCol w:w="850"/>
        <w:gridCol w:w="673"/>
        <w:gridCol w:w="674"/>
        <w:gridCol w:w="673"/>
        <w:gridCol w:w="674"/>
        <w:gridCol w:w="850"/>
        <w:gridCol w:w="709"/>
        <w:gridCol w:w="850"/>
        <w:gridCol w:w="567"/>
        <w:gridCol w:w="851"/>
        <w:gridCol w:w="566"/>
        <w:gridCol w:w="851"/>
        <w:gridCol w:w="567"/>
      </w:tblGrid>
      <w:tr w:rsidR="00AE5783" w:rsidRPr="0099520C" w14:paraId="6E41DEB3" w14:textId="77777777">
        <w:trPr>
          <w:tblHeader/>
        </w:trPr>
        <w:tc>
          <w:tcPr>
            <w:tcW w:w="1101" w:type="dxa"/>
            <w:tcBorders>
              <w:left w:val="nil"/>
              <w:bottom w:val="nil"/>
            </w:tcBorders>
            <w:shd w:val="pct5" w:color="auto" w:fill="auto"/>
          </w:tcPr>
          <w:p w14:paraId="07E1F0A6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Class</w:t>
            </w:r>
          </w:p>
          <w:p w14:paraId="01D9CC2D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1701" w:type="dxa"/>
            <w:tcBorders>
              <w:bottom w:val="nil"/>
            </w:tcBorders>
            <w:shd w:val="pct5" w:color="auto" w:fill="auto"/>
          </w:tcPr>
          <w:p w14:paraId="1B7A92D9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Species</w:t>
            </w:r>
          </w:p>
        </w:tc>
        <w:tc>
          <w:tcPr>
            <w:tcW w:w="1701" w:type="dxa"/>
            <w:tcBorders>
              <w:bottom w:val="nil"/>
            </w:tcBorders>
            <w:shd w:val="pct5" w:color="auto" w:fill="auto"/>
          </w:tcPr>
          <w:p w14:paraId="486040A9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Common name</w:t>
            </w:r>
          </w:p>
        </w:tc>
        <w:tc>
          <w:tcPr>
            <w:tcW w:w="1275" w:type="dxa"/>
            <w:tcBorders>
              <w:bottom w:val="nil"/>
            </w:tcBorders>
            <w:shd w:val="pct5" w:color="auto" w:fill="auto"/>
          </w:tcPr>
          <w:p w14:paraId="2F9D7C38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Breeding system</w:t>
            </w:r>
          </w:p>
        </w:tc>
        <w:tc>
          <w:tcPr>
            <w:tcW w:w="851" w:type="dxa"/>
            <w:vMerge w:val="restart"/>
            <w:shd w:val="pct5" w:color="auto" w:fill="auto"/>
          </w:tcPr>
          <w:p w14:paraId="47B34E9A" w14:textId="77777777" w:rsidR="00AE5783" w:rsidRPr="0099520C" w:rsidRDefault="00630F64" w:rsidP="001844DA">
            <w:pPr>
              <w:rPr>
                <w:rFonts w:ascii="Arial Narrow" w:hAnsi="Arial Narrow"/>
                <w:sz w:val="16"/>
              </w:rPr>
            </w:pPr>
            <w:r>
              <w:rPr>
                <w:rFonts w:ascii="Arial Narrow" w:hAnsi="Arial Narrow"/>
                <w:sz w:val="16"/>
              </w:rPr>
              <w:t>Adjust-ment</w:t>
            </w:r>
            <w:r w:rsidR="00AE5783" w:rsidRPr="0099520C">
              <w:rPr>
                <w:rFonts w:ascii="Arial Narrow" w:hAnsi="Arial Narrow"/>
                <w:sz w:val="16"/>
              </w:rPr>
              <w:t xml:space="preserve"> reported</w:t>
            </w:r>
            <w:r w:rsidR="001844DA" w:rsidRPr="001844DA">
              <w:rPr>
                <w:rFonts w:ascii="Arial Narrow" w:hAnsi="Arial Narrow"/>
                <w:sz w:val="16"/>
                <w:vertAlign w:val="superscript"/>
              </w:rPr>
              <w:t>a</w:t>
            </w:r>
          </w:p>
        </w:tc>
        <w:tc>
          <w:tcPr>
            <w:tcW w:w="850" w:type="dxa"/>
            <w:tcBorders>
              <w:bottom w:val="nil"/>
            </w:tcBorders>
            <w:shd w:val="pct5" w:color="auto" w:fill="auto"/>
          </w:tcPr>
          <w:p w14:paraId="44DB571E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Amount or</w:t>
            </w:r>
          </w:p>
          <w:p w14:paraId="2DA9E654" w14:textId="77777777" w:rsidR="00AE5783" w:rsidRPr="0099520C" w:rsidRDefault="001844DA" w:rsidP="001844DA">
            <w:pPr>
              <w:rPr>
                <w:rFonts w:ascii="Arial Narrow" w:hAnsi="Arial Narrow"/>
                <w:sz w:val="16"/>
              </w:rPr>
            </w:pPr>
            <w:r>
              <w:rPr>
                <w:rFonts w:ascii="Arial Narrow" w:hAnsi="Arial Narrow"/>
                <w:sz w:val="16"/>
              </w:rPr>
              <w:t>Probability</w:t>
            </w:r>
            <w:r w:rsidRPr="001844DA">
              <w:rPr>
                <w:rFonts w:ascii="Arial Narrow" w:hAnsi="Arial Narrow"/>
                <w:sz w:val="16"/>
                <w:vertAlign w:val="superscript"/>
              </w:rPr>
              <w:t>b</w:t>
            </w:r>
          </w:p>
        </w:tc>
        <w:tc>
          <w:tcPr>
            <w:tcW w:w="2694" w:type="dxa"/>
            <w:gridSpan w:val="4"/>
            <w:tcBorders>
              <w:bottom w:val="nil"/>
            </w:tcBorders>
            <w:shd w:val="pct5" w:color="auto" w:fill="auto"/>
          </w:tcPr>
          <w:p w14:paraId="69F5E27B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Cues to paternity</w:t>
            </w:r>
          </w:p>
        </w:tc>
        <w:tc>
          <w:tcPr>
            <w:tcW w:w="850" w:type="dxa"/>
            <w:tcBorders>
              <w:bottom w:val="nil"/>
              <w:right w:val="nil"/>
            </w:tcBorders>
            <w:shd w:val="pct5" w:color="auto" w:fill="auto"/>
          </w:tcPr>
          <w:p w14:paraId="18FE6AD8" w14:textId="77777777" w:rsidR="00AE5783" w:rsidRDefault="00AE5783" w:rsidP="0099520C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Multiple paternity</w:t>
            </w:r>
          </w:p>
          <w:p w14:paraId="735591FE" w14:textId="77777777" w:rsidR="00AE5783" w:rsidRPr="0099520C" w:rsidRDefault="00AE5783" w:rsidP="00537722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709" w:type="dxa"/>
            <w:tcBorders>
              <w:left w:val="nil"/>
              <w:bottom w:val="nil"/>
            </w:tcBorders>
            <w:shd w:val="pct5" w:color="auto" w:fill="auto"/>
          </w:tcPr>
          <w:p w14:paraId="34CEBFF3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n</w:t>
            </w:r>
          </w:p>
        </w:tc>
        <w:tc>
          <w:tcPr>
            <w:tcW w:w="850" w:type="dxa"/>
            <w:tcBorders>
              <w:bottom w:val="nil"/>
              <w:right w:val="nil"/>
            </w:tcBorders>
            <w:shd w:val="pct5" w:color="auto" w:fill="auto"/>
          </w:tcPr>
          <w:p w14:paraId="7AA69EB9" w14:textId="77777777" w:rsidR="00AE5783" w:rsidRPr="0099520C" w:rsidRDefault="00AE5783" w:rsidP="00537722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 xml:space="preserve">rAdjust </w:t>
            </w:r>
          </w:p>
        </w:tc>
        <w:tc>
          <w:tcPr>
            <w:tcW w:w="567" w:type="dxa"/>
            <w:tcBorders>
              <w:left w:val="nil"/>
              <w:bottom w:val="nil"/>
            </w:tcBorders>
            <w:shd w:val="pct5" w:color="auto" w:fill="auto"/>
          </w:tcPr>
          <w:p w14:paraId="65240A0E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n</w:t>
            </w:r>
          </w:p>
          <w:p w14:paraId="32A295D3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851" w:type="dxa"/>
            <w:tcBorders>
              <w:bottom w:val="nil"/>
              <w:right w:val="nil"/>
            </w:tcBorders>
            <w:shd w:val="pct5" w:color="auto" w:fill="auto"/>
          </w:tcPr>
          <w:p w14:paraId="225A9838" w14:textId="77777777" w:rsidR="00AE5783" w:rsidRPr="0099520C" w:rsidRDefault="00AE5783" w:rsidP="001844DA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Mean rBenefit</w:t>
            </w:r>
            <w:r w:rsidR="00537722">
              <w:rPr>
                <w:rFonts w:ascii="Arial Narrow" w:hAnsi="Arial Narrow"/>
                <w:sz w:val="16"/>
              </w:rPr>
              <w:t xml:space="preserve"> </w:t>
            </w:r>
            <w:r w:rsidR="001844DA" w:rsidRPr="001844DA">
              <w:rPr>
                <w:rFonts w:ascii="Arial Narrow" w:hAnsi="Arial Narrow"/>
                <w:sz w:val="16"/>
                <w:vertAlign w:val="superscript"/>
              </w:rPr>
              <w:t>c</w:t>
            </w:r>
          </w:p>
        </w:tc>
        <w:tc>
          <w:tcPr>
            <w:tcW w:w="566" w:type="dxa"/>
            <w:tcBorders>
              <w:left w:val="nil"/>
              <w:bottom w:val="nil"/>
            </w:tcBorders>
            <w:shd w:val="pct5" w:color="auto" w:fill="auto"/>
          </w:tcPr>
          <w:p w14:paraId="088E6AA6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n</w:t>
            </w:r>
          </w:p>
          <w:p w14:paraId="5A9E0EA9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851" w:type="dxa"/>
            <w:tcBorders>
              <w:bottom w:val="nil"/>
              <w:right w:val="nil"/>
            </w:tcBorders>
            <w:shd w:val="pct5" w:color="auto" w:fill="auto"/>
          </w:tcPr>
          <w:p w14:paraId="7CA5579C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Mean</w:t>
            </w:r>
          </w:p>
          <w:p w14:paraId="6E1F034A" w14:textId="77777777" w:rsidR="00AE5783" w:rsidRPr="0099520C" w:rsidRDefault="00AE5783" w:rsidP="005C7DA5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rCost</w:t>
            </w:r>
            <w:r w:rsidR="005C7DA5" w:rsidRPr="005C7DA5">
              <w:rPr>
                <w:rFonts w:ascii="Arial Narrow" w:hAnsi="Arial Narrow"/>
                <w:sz w:val="16"/>
                <w:vertAlign w:val="superscript"/>
              </w:rPr>
              <w:t>d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shd w:val="pct5" w:color="auto" w:fill="auto"/>
          </w:tcPr>
          <w:p w14:paraId="36CE2565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n</w:t>
            </w:r>
          </w:p>
          <w:p w14:paraId="1D7D62BE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</w:tr>
      <w:tr w:rsidR="00AE5783" w:rsidRPr="0099520C" w14:paraId="311CCE44" w14:textId="77777777">
        <w:trPr>
          <w:tblHeader/>
        </w:trPr>
        <w:tc>
          <w:tcPr>
            <w:tcW w:w="1101" w:type="dxa"/>
            <w:tcBorders>
              <w:top w:val="nil"/>
              <w:left w:val="nil"/>
            </w:tcBorders>
            <w:shd w:val="pct5" w:color="auto" w:fill="auto"/>
          </w:tcPr>
          <w:p w14:paraId="70096466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  <w:p w14:paraId="335D8222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1701" w:type="dxa"/>
            <w:tcBorders>
              <w:top w:val="nil"/>
            </w:tcBorders>
            <w:shd w:val="pct5" w:color="auto" w:fill="auto"/>
          </w:tcPr>
          <w:p w14:paraId="25562D8B" w14:textId="77777777" w:rsidR="00AE5783" w:rsidRPr="0099520C" w:rsidRDefault="00AE5783" w:rsidP="0099520C">
            <w:pPr>
              <w:rPr>
                <w:rFonts w:ascii="Arial Narrow" w:hAnsi="Arial Narrow"/>
                <w:i/>
                <w:sz w:val="16"/>
              </w:rPr>
            </w:pPr>
          </w:p>
        </w:tc>
        <w:tc>
          <w:tcPr>
            <w:tcW w:w="1701" w:type="dxa"/>
            <w:tcBorders>
              <w:top w:val="nil"/>
            </w:tcBorders>
            <w:shd w:val="pct5" w:color="auto" w:fill="auto"/>
          </w:tcPr>
          <w:p w14:paraId="761DE324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1275" w:type="dxa"/>
            <w:tcBorders>
              <w:top w:val="nil"/>
            </w:tcBorders>
            <w:shd w:val="pct5" w:color="auto" w:fill="auto"/>
          </w:tcPr>
          <w:p w14:paraId="739FDE60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851" w:type="dxa"/>
            <w:vMerge/>
            <w:shd w:val="pct5" w:color="auto" w:fill="auto"/>
          </w:tcPr>
          <w:p w14:paraId="57230448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850" w:type="dxa"/>
            <w:tcBorders>
              <w:top w:val="nil"/>
            </w:tcBorders>
            <w:shd w:val="pct5" w:color="auto" w:fill="auto"/>
          </w:tcPr>
          <w:p w14:paraId="75681E49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673" w:type="dxa"/>
            <w:tcBorders>
              <w:top w:val="nil"/>
            </w:tcBorders>
            <w:shd w:val="pct5" w:color="auto" w:fill="auto"/>
          </w:tcPr>
          <w:p w14:paraId="365ED872" w14:textId="77777777" w:rsidR="00AE5783" w:rsidRPr="0099520C" w:rsidRDefault="00AE5783" w:rsidP="0099520C">
            <w:pPr>
              <w:spacing w:before="2" w:after="2"/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Expt Obs</w:t>
            </w:r>
            <w:r w:rsidR="003454EB">
              <w:rPr>
                <w:rFonts w:ascii="Arial Narrow" w:hAnsi="Arial Narrow"/>
                <w:sz w:val="16"/>
              </w:rPr>
              <w:t xml:space="preserve"> </w:t>
            </w:r>
          </w:p>
        </w:tc>
        <w:tc>
          <w:tcPr>
            <w:tcW w:w="674" w:type="dxa"/>
            <w:tcBorders>
              <w:top w:val="nil"/>
            </w:tcBorders>
            <w:shd w:val="pct5" w:color="auto" w:fill="auto"/>
          </w:tcPr>
          <w:p w14:paraId="6FA2660D" w14:textId="77777777" w:rsidR="00AE5783" w:rsidRPr="0099520C" w:rsidRDefault="00AE5783" w:rsidP="0099520C">
            <w:pPr>
              <w:spacing w:before="2" w:after="2"/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Genetic data</w:t>
            </w:r>
          </w:p>
        </w:tc>
        <w:tc>
          <w:tcPr>
            <w:tcW w:w="673" w:type="dxa"/>
            <w:tcBorders>
              <w:top w:val="nil"/>
            </w:tcBorders>
            <w:shd w:val="pct5" w:color="auto" w:fill="auto"/>
          </w:tcPr>
          <w:p w14:paraId="4431FC5B" w14:textId="77777777" w:rsidR="00AE5783" w:rsidRPr="0099520C" w:rsidRDefault="00537722" w:rsidP="0099520C">
            <w:pPr>
              <w:spacing w:before="2" w:after="2"/>
              <w:rPr>
                <w:rFonts w:ascii="Arial Narrow" w:hAnsi="Arial Narrow"/>
                <w:sz w:val="16"/>
              </w:rPr>
            </w:pPr>
            <w:r>
              <w:rPr>
                <w:rFonts w:ascii="Arial Narrow" w:hAnsi="Arial Narrow"/>
                <w:sz w:val="16"/>
              </w:rPr>
              <w:t xml:space="preserve">Mating </w:t>
            </w:r>
            <w:r w:rsidR="00DB3096" w:rsidRPr="0099520C">
              <w:rPr>
                <w:rFonts w:ascii="Arial Narrow" w:hAnsi="Arial Narrow"/>
                <w:sz w:val="16"/>
              </w:rPr>
              <w:t>Access</w:t>
            </w:r>
          </w:p>
        </w:tc>
        <w:tc>
          <w:tcPr>
            <w:tcW w:w="674" w:type="dxa"/>
            <w:tcBorders>
              <w:top w:val="nil"/>
            </w:tcBorders>
            <w:shd w:val="pct5" w:color="auto" w:fill="auto"/>
          </w:tcPr>
          <w:p w14:paraId="4CAAFDCF" w14:textId="77777777" w:rsidR="00AE5783" w:rsidRPr="0099520C" w:rsidRDefault="00AE5783" w:rsidP="0099520C">
            <w:pPr>
              <w:spacing w:before="2" w:after="2"/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No.</w:t>
            </w:r>
          </w:p>
          <w:p w14:paraId="56D7C45E" w14:textId="77777777" w:rsidR="00AE5783" w:rsidRPr="0099520C" w:rsidRDefault="00DB3096" w:rsidP="0099520C">
            <w:pPr>
              <w:spacing w:before="2" w:after="2"/>
              <w:rPr>
                <w:rFonts w:ascii="Arial Narrow" w:hAnsi="Arial Narrow"/>
                <w:sz w:val="16"/>
              </w:rPr>
            </w:pPr>
            <w:r w:rsidRPr="0099520C">
              <w:rPr>
                <w:rFonts w:ascii="Arial Narrow" w:hAnsi="Arial Narrow"/>
                <w:sz w:val="16"/>
              </w:rPr>
              <w:t>Males</w:t>
            </w:r>
          </w:p>
        </w:tc>
        <w:tc>
          <w:tcPr>
            <w:tcW w:w="850" w:type="dxa"/>
            <w:tcBorders>
              <w:top w:val="nil"/>
              <w:right w:val="nil"/>
            </w:tcBorders>
            <w:shd w:val="pct5" w:color="auto" w:fill="auto"/>
          </w:tcPr>
          <w:p w14:paraId="2E951FA5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709" w:type="dxa"/>
            <w:tcBorders>
              <w:top w:val="nil"/>
              <w:left w:val="nil"/>
            </w:tcBorders>
            <w:shd w:val="pct5" w:color="auto" w:fill="auto"/>
          </w:tcPr>
          <w:p w14:paraId="29EBBA16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850" w:type="dxa"/>
            <w:tcBorders>
              <w:top w:val="nil"/>
              <w:right w:val="nil"/>
            </w:tcBorders>
            <w:shd w:val="pct5" w:color="auto" w:fill="auto"/>
          </w:tcPr>
          <w:p w14:paraId="534E99DC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567" w:type="dxa"/>
            <w:tcBorders>
              <w:top w:val="nil"/>
              <w:left w:val="nil"/>
            </w:tcBorders>
            <w:shd w:val="pct5" w:color="auto" w:fill="auto"/>
          </w:tcPr>
          <w:p w14:paraId="09716BC9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851" w:type="dxa"/>
            <w:tcBorders>
              <w:top w:val="nil"/>
              <w:right w:val="nil"/>
            </w:tcBorders>
            <w:shd w:val="pct5" w:color="auto" w:fill="auto"/>
          </w:tcPr>
          <w:p w14:paraId="5F40AFD8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566" w:type="dxa"/>
            <w:tcBorders>
              <w:top w:val="nil"/>
              <w:left w:val="nil"/>
            </w:tcBorders>
            <w:shd w:val="pct5" w:color="auto" w:fill="auto"/>
          </w:tcPr>
          <w:p w14:paraId="4FA6E9A7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851" w:type="dxa"/>
            <w:tcBorders>
              <w:top w:val="nil"/>
              <w:right w:val="nil"/>
            </w:tcBorders>
            <w:shd w:val="pct5" w:color="auto" w:fill="auto"/>
          </w:tcPr>
          <w:p w14:paraId="515E92FE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pct5" w:color="auto" w:fill="auto"/>
          </w:tcPr>
          <w:p w14:paraId="343A069F" w14:textId="77777777" w:rsidR="00AE5783" w:rsidRPr="0099520C" w:rsidRDefault="00AE5783" w:rsidP="0099520C">
            <w:pPr>
              <w:rPr>
                <w:rFonts w:ascii="Arial Narrow" w:hAnsi="Arial Narrow"/>
                <w:sz w:val="16"/>
              </w:rPr>
            </w:pPr>
          </w:p>
        </w:tc>
      </w:tr>
      <w:tr w:rsidR="00AE5783" w:rsidRPr="0099520C" w14:paraId="7707DD33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3921CBA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608E0A4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Abudefduf sexfasciatus</w:t>
            </w:r>
          </w:p>
        </w:tc>
        <w:tc>
          <w:tcPr>
            <w:tcW w:w="1701" w:type="dxa"/>
            <w:vAlign w:val="bottom"/>
          </w:tcPr>
          <w:p w14:paraId="442C118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cissortai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ergeant</w:t>
            </w:r>
          </w:p>
        </w:tc>
        <w:tc>
          <w:tcPr>
            <w:tcW w:w="1275" w:type="dxa"/>
            <w:vAlign w:val="bottom"/>
          </w:tcPr>
          <w:p w14:paraId="69A8CDB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0BE9D53B" w14:textId="77777777" w:rsidR="00AE5783" w:rsidRPr="0099520C" w:rsidRDefault="00B05A0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anica&lt;/Author&gt;&lt;Year&gt;2004&lt;/Year&gt;&lt;RecNum&gt;790&lt;/RecNum&gt;&lt;record&gt;&lt;rec-number&gt;790&lt;/rec-number&gt;&lt;foreign-keys&gt;&lt;key app="EN" db-id="dr92rxae72rwd7ewfss5v0aup2apd90apft9"&gt;790&lt;/key&gt;&lt;/foreign-keys&gt;&lt;ref-type name="Journal Article"&gt;17&lt;/ref-type&gt;&lt;contributors&gt;&lt;authors&gt;&lt;author&gt;Manica, A.&lt;/author&gt;&lt;/authors&gt;&lt;/contributors&gt;&lt;titles&gt;&lt;title&gt;Parental fish change their cannibalistic behaviour in response to the cost-to-benefit ratio of parental care&lt;/title&gt;&lt;secondary-title&gt;Animal Behaviour&lt;/secondary-title&gt;&lt;/titles&gt;&lt;periodical&gt;&lt;full-title&gt;Animal Behaviour&lt;/full-title&gt;&lt;/periodical&gt;&lt;pages&gt;1015-1021&lt;/pages&gt;&lt;volume&gt;67&lt;/volume&gt;&lt;dates&gt;&lt;year&gt;2004&lt;/year&gt;&lt;pub-dates&gt;&lt;date&gt;Jun&lt;/date&gt;&lt;/pub-dates&gt;&lt;/dates&gt;&lt;accession-num&gt;ISI:000222591300003&lt;/accession-num&gt;&lt;urls&gt;&lt;related-urls&gt;&lt;url&gt;&amp;lt;Go to ISI&amp;gt;://000222591300003&lt;/url&gt;&lt;/related-urls&gt;&lt;/urls&gt;&lt;electronic-resource-num&gt;10.1016/j.anbehav.2003.09.011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4A5FEC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F2C7AB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386D084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49E2D23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DA8A7E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A3E5422" w14:textId="77777777" w:rsidR="00AE5783" w:rsidRPr="0099520C" w:rsidRDefault="00AE5783" w:rsidP="00C47F9E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42E88E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847A72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FE3EF0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655253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B82D5F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556B2F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A1D09A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0</w:t>
            </w:r>
          </w:p>
        </w:tc>
      </w:tr>
      <w:tr w:rsidR="00AE5783" w:rsidRPr="0099520C" w14:paraId="56B7DEE2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3BDDAB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257BD188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Abudefduf sexfasciatus</w:t>
            </w:r>
          </w:p>
        </w:tc>
        <w:tc>
          <w:tcPr>
            <w:tcW w:w="1701" w:type="dxa"/>
            <w:vAlign w:val="bottom"/>
          </w:tcPr>
          <w:p w14:paraId="1A22135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cissortai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ergeant</w:t>
            </w:r>
          </w:p>
        </w:tc>
        <w:tc>
          <w:tcPr>
            <w:tcW w:w="1275" w:type="dxa"/>
            <w:vAlign w:val="bottom"/>
          </w:tcPr>
          <w:p w14:paraId="284CCEA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25A041D8" w14:textId="77777777" w:rsidR="00AE5783" w:rsidRPr="0099520C" w:rsidRDefault="00B05A0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anica&lt;/Author&gt;&lt;Year&gt;2004&lt;/Year&gt;&lt;RecNum&gt;790&lt;/RecNum&gt;&lt;record&gt;&lt;rec-number&gt;790&lt;/rec-number&gt;&lt;foreign-keys&gt;&lt;key app="EN" db-id="dr92rxae72rwd7ewfss5v0aup2apd90apft9"&gt;790&lt;/key&gt;&lt;/foreign-keys&gt;&lt;ref-type name="Journal Article"&gt;17&lt;/ref-type&gt;&lt;contributors&gt;&lt;authors&gt;&lt;author&gt;Manica, A.&lt;/author&gt;&lt;/authors&gt;&lt;/contributors&gt;&lt;titles&gt;&lt;title&gt;Parental fish change their cannibalistic behaviour in response to the cost-to-benefit ratio of parental care&lt;/title&gt;&lt;secondary-title&gt;Animal Behaviour&lt;/secondary-title&gt;&lt;/titles&gt;&lt;periodical&gt;&lt;full-title&gt;Animal Behaviour&lt;/full-title&gt;&lt;/periodical&gt;&lt;pages&gt;1015-1021&lt;/pages&gt;&lt;volume&gt;67&lt;/volume&gt;&lt;dates&gt;&lt;year&gt;2004&lt;/year&gt;&lt;pub-dates&gt;&lt;date&gt;Jun&lt;/date&gt;&lt;/pub-dates&gt;&lt;/dates&gt;&lt;accession-num&gt;ISI:000222591300003&lt;/accession-num&gt;&lt;urls&gt;&lt;related-urls&gt;&lt;url&gt;&amp;lt;Go to ISI&amp;gt;://000222591300003&lt;/url&gt;&lt;/related-urls&gt;&lt;/urls&gt;&lt;electronic-resource-num&gt;10.1016/j.anbehav.2003.09.011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00AD44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0A7DCB2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16E8906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2F9BB4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193760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123CA8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51D6AB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494E2B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ECABC0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29C5D2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03AF019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BDC652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1207F1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0</w:t>
            </w:r>
          </w:p>
        </w:tc>
      </w:tr>
      <w:tr w:rsidR="00AE5783" w:rsidRPr="0099520C" w14:paraId="031E713E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66EE5BE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6149272D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Abudefduf sexfasciatus</w:t>
            </w:r>
          </w:p>
        </w:tc>
        <w:tc>
          <w:tcPr>
            <w:tcW w:w="1701" w:type="dxa"/>
            <w:vAlign w:val="bottom"/>
          </w:tcPr>
          <w:p w14:paraId="4E70DD4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cissortai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ergeant</w:t>
            </w:r>
          </w:p>
        </w:tc>
        <w:tc>
          <w:tcPr>
            <w:tcW w:w="1275" w:type="dxa"/>
            <w:vAlign w:val="bottom"/>
          </w:tcPr>
          <w:p w14:paraId="5AE52D1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25002F84" w14:textId="77777777" w:rsidR="00AE5783" w:rsidRPr="0099520C" w:rsidRDefault="00A6471A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B05A0C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anica&lt;/Author&gt;&lt;Year&gt;2004&lt;/Year&gt;&lt;RecNum&gt;790&lt;/RecNum&gt;&lt;record&gt;&lt;rec-number&gt;790&lt;/rec-number&gt;&lt;foreign-keys&gt;&lt;key app="EN" db-id="dr92rxae72rwd7ewfss5v0aup2apd90apft9"&gt;790&lt;/key&gt;&lt;/foreign-keys&gt;&lt;ref-type name="Journal Article"&gt;17&lt;/ref-type&gt;&lt;contributors&gt;&lt;authors&gt;&lt;author&gt;Manica, A.&lt;/author&gt;&lt;/authors&gt;&lt;/contributors&gt;&lt;titles&gt;&lt;title&gt;Parental fish change their cannibalistic behaviour in response to the cost-to-benefit ratio of parental care&lt;/title&gt;&lt;secondary-title&gt;Animal Behaviour&lt;/secondary-title&gt;&lt;/titles&gt;&lt;periodical&gt;&lt;full-title&gt;Animal Behaviour&lt;/full-title&gt;&lt;/periodical&gt;&lt;pages&gt;1015-1021&lt;/pages&gt;&lt;volume&gt;67&lt;/volume&gt;&lt;dates&gt;&lt;year&gt;2004&lt;/year&gt;&lt;pub-dates&gt;&lt;date&gt;Jun&lt;/date&gt;&lt;/pub-dates&gt;&lt;/dates&gt;&lt;accession-num&gt;ISI:000222591300003&lt;/accession-num&gt;&lt;urls&gt;&lt;related-urls&gt;&lt;url&gt;&amp;lt;Go to ISI&amp;gt;://000222591300003&lt;/url&gt;&lt;/related-urls&gt;&lt;/urls&gt;&lt;electronic-resource-num&gt;10.1016/j.anbehav.2003.09.011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32B921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990BD4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10BADBE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6B924DA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6BB119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19E674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4EC188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076E7A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CA223B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34053A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5D7294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A5683C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40AF32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0</w:t>
            </w:r>
          </w:p>
        </w:tc>
      </w:tr>
      <w:tr w:rsidR="00AE5783" w:rsidRPr="0099520C" w14:paraId="07C71C5E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1EAFDB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6F15079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Gasterosteus aculeatus</w:t>
            </w:r>
          </w:p>
        </w:tc>
        <w:tc>
          <w:tcPr>
            <w:tcW w:w="1701" w:type="dxa"/>
            <w:vAlign w:val="bottom"/>
          </w:tcPr>
          <w:p w14:paraId="14D0103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Three-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pin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tickleback</w:t>
            </w:r>
          </w:p>
        </w:tc>
        <w:tc>
          <w:tcPr>
            <w:tcW w:w="1275" w:type="dxa"/>
            <w:vAlign w:val="bottom"/>
          </w:tcPr>
          <w:p w14:paraId="0D0B771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0BE43DB1" w14:textId="77777777" w:rsidR="00AE5783" w:rsidRPr="0099520C" w:rsidRDefault="00B05A0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026623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ehlis&lt;/Author&gt;&lt;Year&gt;2010&lt;/Year&gt;&lt;RecNum&gt;1609&lt;/RecNum&gt;&lt;record&gt;&lt;rec-number&gt;1609&lt;/rec-number&gt;&lt;foreign-keys&gt;&lt;key app="EN" db-id="dr92rxae72rwd7ewfss5v0aup2apd90apft9"&gt;1609&lt;/key&gt;&lt;/foreign-keys&gt;&lt;ref-type name="Journal Article"&gt;17&lt;/ref-type&gt;&lt;contributors&gt;&lt;authors&gt;&lt;author&gt;Mehlis, M&lt;/author&gt;&lt;author&gt;Bakker, TCM&lt;/author&gt;&lt;author&gt;Engqvist, L&lt;/author&gt;&lt;author&gt;Frommen, JG&lt;/author&gt;&lt;/authors&gt;&lt;/contributors&gt;&lt;titles&gt;&lt;title&gt;To eat or not to eat: egg-based assessment of paternity triggers fine-tuned decisions about filial cannibalism&lt;/title&gt;&lt;secondary-title&gt;Proceedings of the Royal Society B - Biological Sciences&lt;/secondary-title&gt;&lt;/titles&gt;&lt;periodical&gt;&lt;full-title&gt;Proceedings of the Royal Society B - Biological Sciences&lt;/full-title&gt;&lt;/periodical&gt;&lt;pages&gt;2627-2635&lt;/pages&gt;&lt;volume&gt;277&lt;/volume&gt;&lt;dates&gt;&lt;year&gt;2010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E1F79B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288CD66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3E0998A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11327F8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953731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172849A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.70</w:t>
            </w:r>
            <w:r w:rsidR="00454642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SaWNvPC9BdXRob3I+PFllYXI+MTk5MjwvWWVhcj48UmVj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SaWNvPC9BdXRob3I+PFllYXI+MTk5MjwvWWVhcj48UmVj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3,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1560CF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D3B634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A5C599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3E58B5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9</w:t>
            </w:r>
            <w:r w:rsidR="00454642">
              <w:rPr>
                <w:rFonts w:ascii="Arial Narrow" w:hAnsi="Arial Narrow"/>
                <w:color w:val="000000"/>
                <w:sz w:val="16"/>
              </w:rPr>
              <w:t>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8202747" w14:textId="77777777" w:rsidR="00AE5783" w:rsidRPr="0099520C" w:rsidRDefault="0045464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48FCD5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6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BC5A13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0</w:t>
            </w:r>
          </w:p>
        </w:tc>
      </w:tr>
      <w:tr w:rsidR="00AE5783" w:rsidRPr="0099520C" w14:paraId="4DB284D2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7C98040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6EDEB3F7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Gasterosteus aculeatus</w:t>
            </w:r>
          </w:p>
        </w:tc>
        <w:tc>
          <w:tcPr>
            <w:tcW w:w="1701" w:type="dxa"/>
            <w:vAlign w:val="bottom"/>
          </w:tcPr>
          <w:p w14:paraId="70AAF2A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Three-spin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tickleback</w:t>
            </w:r>
          </w:p>
        </w:tc>
        <w:tc>
          <w:tcPr>
            <w:tcW w:w="1275" w:type="dxa"/>
            <w:vAlign w:val="bottom"/>
          </w:tcPr>
          <w:p w14:paraId="692BEE7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556870E5" w14:textId="77777777" w:rsidR="00AE5783" w:rsidRPr="0099520C" w:rsidRDefault="00B05A0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531D0E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ehlis&lt;/Author&gt;&lt;Year&gt;2010&lt;/Year&gt;&lt;RecNum&gt;1609&lt;/RecNum&gt;&lt;record&gt;&lt;rec-number&gt;1609&lt;/rec-number&gt;&lt;foreign-keys&gt;&lt;key app="EN" db-id="dr92rxae72rwd7ewfss5v0aup2apd90apft9"&gt;1609&lt;/key&gt;&lt;/foreign-keys&gt;&lt;ref-type name="Journal Article"&gt;17&lt;/ref-type&gt;&lt;contributors&gt;&lt;authors&gt;&lt;author&gt;Mehlis, M&lt;/author&gt;&lt;author&gt;Bakker, TCM&lt;/author&gt;&lt;author&gt;Engqvist, L&lt;/author&gt;&lt;author&gt;Frommen, JG&lt;/author&gt;&lt;/authors&gt;&lt;/contributors&gt;&lt;titles&gt;&lt;title&gt;To eat or not to eat: egg-based assessment of paternity triggers fine-tuned decisions about filial cannibalism&lt;/title&gt;&lt;secondary-title&gt;Proceedings of the Royal Society B - Biological Sciences&lt;/secondary-title&gt;&lt;/titles&gt;&lt;periodical&gt;&lt;full-title&gt;Proceedings of the Royal Society B - Biological Sciences&lt;/full-title&gt;&lt;/periodical&gt;&lt;pages&gt;2627-2635&lt;/pages&gt;&lt;volume&gt;277&lt;/volume&gt;&lt;dates&gt;&lt;year&gt;2010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2BFF25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38C08B5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4DAF122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505831D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27BFBF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97EE35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.7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3E35C1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44FB02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0256F9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7366F7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9</w:t>
            </w:r>
            <w:r w:rsidR="00454642">
              <w:rPr>
                <w:rFonts w:ascii="Arial Narrow" w:hAnsi="Arial Narrow"/>
                <w:color w:val="000000"/>
                <w:sz w:val="16"/>
              </w:rPr>
              <w:t>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E5DDA08" w14:textId="77777777" w:rsidR="00AE5783" w:rsidRPr="0099520C" w:rsidRDefault="0045464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1821D2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6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7A630F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0</w:t>
            </w:r>
          </w:p>
        </w:tc>
      </w:tr>
      <w:tr w:rsidR="00AE5783" w:rsidRPr="0099520C" w14:paraId="16EC0925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49E527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58CF7C52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gibbosus</w:t>
            </w:r>
          </w:p>
        </w:tc>
        <w:tc>
          <w:tcPr>
            <w:tcW w:w="1701" w:type="dxa"/>
            <w:vAlign w:val="bottom"/>
          </w:tcPr>
          <w:p w14:paraId="2AE139B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umpkins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1D7113B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160DA687" w14:textId="77777777" w:rsidR="00AE5783" w:rsidRPr="0099520C" w:rsidRDefault="00026623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531D0E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Rios-Cardenas&lt;/Author&gt;&lt;Year&gt;2005&lt;/Year&gt;&lt;RecNum&gt;867&lt;/RecNum&gt;&lt;record&gt;&lt;rec-number&gt;867&lt;/rec-number&gt;&lt;foreign-keys&gt;&lt;key app="EN" db-id="dr92rxae72rwd7ewfss5v0aup2apd90apft9"&gt;867&lt;/key&gt;&lt;/foreign-keys&gt;&lt;ref-type name="Journal Article"&gt;17&lt;/ref-type&gt;&lt;contributors&gt;&lt;authors&gt;&lt;author&gt;Rios-Cardenas, O.&lt;/author&gt;&lt;author&gt;Webster, A. S.&lt;/author&gt;&lt;/authors&gt;&lt;/contributors&gt;&lt;titles&gt;&lt;title&gt;Paternity and paternal effort in the pumpkinseed sunfish&lt;/title&gt;&lt;secondary-title&gt;Behavioral Ecology&lt;/secondary-title&gt;&lt;/titles&gt;&lt;periodical&gt;&lt;full-title&gt;Behavioral Ecology&lt;/full-title&gt;&lt;/periodical&gt;&lt;pages&gt;914-921&lt;/pages&gt;&lt;volume&gt;16&lt;/volume&gt;&lt;number&gt;5&lt;/number&gt;&lt;dates&gt;&lt;year&gt;2005&lt;/year&gt;&lt;pub-dates&gt;&lt;date&gt;Sep-Oct&lt;/date&gt;&lt;/pub-dates&gt;&lt;/dates&gt;&lt;accession-num&gt;ISI:000231252400011&lt;/accession-num&gt;&lt;urls&gt;&lt;related-urls&gt;&lt;url&gt;&amp;lt;Go to ISI&amp;gt;://000231252400011&lt;/url&gt;&lt;/related-urls&gt;&lt;/urls&gt;&lt;electronic-resource-num&gt;10.1093/beheco/ari076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4BA3D1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7C78AF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D2A916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4519D3D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ADFF53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CCFBF62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33</w:t>
            </w:r>
            <w:r w:rsidR="00454642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Neff&lt;/Author&gt;&lt;Year&gt;2008&lt;/Year&gt;&lt;RecNum&gt;1796&lt;/RecNum&gt;&lt;record&gt;&lt;rec-number&gt;1796&lt;/rec-number&gt;&lt;foreign-keys&gt;&lt;key app="EN" db-id="dr92rxae72rwd7ewfss5v0aup2apd90apft9"&gt;1796&lt;/key&gt;&lt;/foreign-keys&gt;&lt;ref-type name="Journal Article"&gt;17&lt;/ref-type&gt;&lt;contributors&gt;&lt;authors&gt;&lt;author&gt;Neff, B. D.&lt;/author&gt;&lt;author&gt;Clare, E. L.&lt;/author&gt;&lt;/authors&gt;&lt;/contributors&gt;&lt;titles&gt;&lt;title&gt;Temporal variation in cuckoldry and paternity in two sunfish species (Lepomis spp.) with alternative reproductive tactics&lt;/title&gt;&lt;secondary-title&gt;Canadian Journal of Zoology-Revue Canadienne De Zoologie&lt;/secondary-title&gt;&lt;/titles&gt;&lt;periodical&gt;&lt;full-title&gt;Canadian Journal of Zoology-Revue Canadienne De Zoologie&lt;/full-title&gt;&lt;/periodical&gt;&lt;pages&gt;92-98&lt;/pages&gt;&lt;volume&gt;86&lt;/volume&gt;&lt;number&gt;2&lt;/number&gt;&lt;dates&gt;&lt;year&gt;2008&lt;/year&gt;&lt;pub-dates&gt;&lt;date&gt;Feb&lt;/date&gt;&lt;/pub-dates&gt;&lt;/dates&gt;&lt;isbn&gt;0008-4301&lt;/isbn&gt;&lt;accession-num&gt;WOS:000254644500002&lt;/accession-num&gt;&lt;urls&gt;&lt;related-urls&gt;&lt;url&gt;&amp;lt;Go to ISI&amp;gt;://WOS:000254644500002&lt;/url&gt;&lt;/related-urls&gt;&lt;/urls&gt;&lt;electronic-resource-num&gt;10.1139/z07-121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8EE027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5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DE196B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25F3A7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A523D6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00B246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681AC1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7B49CB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11FE1108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82797E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21FC1D84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gibbosus</w:t>
            </w:r>
          </w:p>
        </w:tc>
        <w:tc>
          <w:tcPr>
            <w:tcW w:w="1701" w:type="dxa"/>
            <w:vAlign w:val="bottom"/>
          </w:tcPr>
          <w:p w14:paraId="6005104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umpkins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3D4DED3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719197F7" w14:textId="77777777" w:rsidR="00AE5783" w:rsidRPr="0099520C" w:rsidRDefault="00026623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531D0E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Rios-Cardenas&lt;/Author&gt;&lt;Year&gt;2005&lt;/Year&gt;&lt;RecNum&gt;867&lt;/RecNum&gt;&lt;record&gt;&lt;rec-number&gt;867&lt;/rec-number&gt;&lt;foreign-keys&gt;&lt;key app="EN" db-id="dr92rxae72rwd7ewfss5v0aup2apd90apft9"&gt;867&lt;/key&gt;&lt;/foreign-keys&gt;&lt;ref-type name="Journal Article"&gt;17&lt;/ref-type&gt;&lt;contributors&gt;&lt;authors&gt;&lt;author&gt;Rios-Cardenas, O.&lt;/author&gt;&lt;author&gt;Webster, A. S.&lt;/author&gt;&lt;/authors&gt;&lt;/contributors&gt;&lt;titles&gt;&lt;title&gt;Paternity and paternal effort in the pumpkinseed sunfish&lt;/title&gt;&lt;secondary-title&gt;Behavioral Ecology&lt;/secondary-title&gt;&lt;/titles&gt;&lt;periodical&gt;&lt;full-title&gt;Behavioral Ecology&lt;/full-title&gt;&lt;/periodical&gt;&lt;pages&gt;914-921&lt;/pages&gt;&lt;volume&gt;16&lt;/volume&gt;&lt;number&gt;5&lt;/number&gt;&lt;dates&gt;&lt;year&gt;2005&lt;/year&gt;&lt;pub-dates&gt;&lt;date&gt;Sep-Oct&lt;/date&gt;&lt;/pub-dates&gt;&lt;/dates&gt;&lt;accession-num&gt;ISI:000231252400011&lt;/accession-num&gt;&lt;urls&gt;&lt;related-urls&gt;&lt;url&gt;&amp;lt;Go to ISI&amp;gt;://000231252400011&lt;/url&gt;&lt;/related-urls&gt;&lt;/urls&gt;&lt;electronic-resource-num&gt;10.1093/beheco/ari076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97FC1C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53A1AF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1128E1E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686E230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443409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311309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33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5825EA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5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577382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9B1A26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EAF534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719D3A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4D9B55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F0F88B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7736BC70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AE02D4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6536FB8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gibbosus</w:t>
            </w:r>
          </w:p>
        </w:tc>
        <w:tc>
          <w:tcPr>
            <w:tcW w:w="1701" w:type="dxa"/>
            <w:vAlign w:val="bottom"/>
          </w:tcPr>
          <w:p w14:paraId="095C3CF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umpkins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329C92A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3BB3A561" w14:textId="77777777" w:rsidR="00AE5783" w:rsidRPr="0099520C" w:rsidRDefault="00026623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531D0E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Rios-Cardenas&lt;/Author&gt;&lt;Year&gt;2005&lt;/Year&gt;&lt;RecNum&gt;867&lt;/RecNum&gt;&lt;record&gt;&lt;rec-number&gt;867&lt;/rec-number&gt;&lt;foreign-keys&gt;&lt;key app="EN" db-id="dr92rxae72rwd7ewfss5v0aup2apd90apft9"&gt;867&lt;/key&gt;&lt;/foreign-keys&gt;&lt;ref-type name="Journal Article"&gt;17&lt;/ref-type&gt;&lt;contributors&gt;&lt;authors&gt;&lt;author&gt;Rios-Cardenas, O.&lt;/author&gt;&lt;author&gt;Webster, A. S.&lt;/author&gt;&lt;/authors&gt;&lt;/contributors&gt;&lt;titles&gt;&lt;title&gt;Paternity and paternal effort in the pumpkinseed sunfish&lt;/title&gt;&lt;secondary-title&gt;Behavioral Ecology&lt;/secondary-title&gt;&lt;/titles&gt;&lt;periodical&gt;&lt;full-title&gt;Behavioral Ecology&lt;/full-title&gt;&lt;/periodical&gt;&lt;pages&gt;914-921&lt;/pages&gt;&lt;volume&gt;16&lt;/volume&gt;&lt;number&gt;5&lt;/number&gt;&lt;dates&gt;&lt;year&gt;2005&lt;/year&gt;&lt;pub-dates&gt;&lt;date&gt;Sep-Oct&lt;/date&gt;&lt;/pub-dates&gt;&lt;/dates&gt;&lt;accession-num&gt;ISI:000231252400011&lt;/accession-num&gt;&lt;urls&gt;&lt;related-urls&gt;&lt;url&gt;&amp;lt;Go to ISI&amp;gt;://000231252400011&lt;/url&gt;&lt;/related-urls&gt;&lt;/urls&gt;&lt;electronic-resource-num&gt;10.1093/beheco/ari076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5DC4C5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F6A424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A7CB9E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DF51AF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F18C1E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3D3E05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33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25305A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5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60CEED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934CFF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A1BAA6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264D93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1ED8B0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0FBCEB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5FBB9B35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9E8131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273143AE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gibbosus</w:t>
            </w:r>
          </w:p>
        </w:tc>
        <w:tc>
          <w:tcPr>
            <w:tcW w:w="1701" w:type="dxa"/>
            <w:vAlign w:val="bottom"/>
          </w:tcPr>
          <w:p w14:paraId="27FE3A6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umpkins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5F12A91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69ED382F" w14:textId="77777777" w:rsidR="00AE5783" w:rsidRPr="0099520C" w:rsidRDefault="00026623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531D0E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Rios-Cardenas&lt;/Author&gt;&lt;Year&gt;2005&lt;/Year&gt;&lt;RecNum&gt;867&lt;/RecNum&gt;&lt;record&gt;&lt;rec-number&gt;867&lt;/rec-number&gt;&lt;foreign-keys&gt;&lt;key app="EN" db-id="dr92rxae72rwd7ewfss5v0aup2apd90apft9"&gt;867&lt;/key&gt;&lt;/foreign-keys&gt;&lt;ref-type name="Journal Article"&gt;17&lt;/ref-type&gt;&lt;contributors&gt;&lt;authors&gt;&lt;author&gt;Rios-Cardenas, O.&lt;/author&gt;&lt;author&gt;Webster, A. S.&lt;/author&gt;&lt;/authors&gt;&lt;/contributors&gt;&lt;titles&gt;&lt;title&gt;Paternity and paternal effort in the pumpkinseed sunfish&lt;/title&gt;&lt;secondary-title&gt;Behavioral Ecology&lt;/secondary-title&gt;&lt;/titles&gt;&lt;periodical&gt;&lt;full-title&gt;Behavioral Ecology&lt;/full-title&gt;&lt;/periodical&gt;&lt;pages&gt;914-921&lt;/pages&gt;&lt;volume&gt;16&lt;/volume&gt;&lt;number&gt;5&lt;/number&gt;&lt;dates&gt;&lt;year&gt;2005&lt;/year&gt;&lt;pub-dates&gt;&lt;date&gt;Sep-Oct&lt;/date&gt;&lt;/pub-dates&gt;&lt;/dates&gt;&lt;accession-num&gt;ISI:000231252400011&lt;/accession-num&gt;&lt;urls&gt;&lt;related-urls&gt;&lt;url&gt;&amp;lt;Go to ISI&amp;gt;://000231252400011&lt;/url&gt;&lt;/related-urls&gt;&lt;/urls&gt;&lt;electronic-resource-num&gt;10.1093/beheco/ari076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C914DB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D5E91B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008CA1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C3E69A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168824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15A269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33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A868DE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5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6FE88C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DD0E4D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1E7398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E97102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453FB7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4E2E6C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5DF97B83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3B3E2E5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5B83F979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macrochirus</w:t>
            </w:r>
          </w:p>
        </w:tc>
        <w:tc>
          <w:tcPr>
            <w:tcW w:w="1701" w:type="dxa"/>
            <w:vAlign w:val="bottom"/>
          </w:tcPr>
          <w:p w14:paraId="7106703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gil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1F0B14D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072A6A13" w14:textId="77777777" w:rsidR="00AE5783" w:rsidRPr="0099520C" w:rsidRDefault="006F2AD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F22B1E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agee&lt;/Author&gt;&lt;Year&gt;2006&lt;/Year&gt;&lt;RecNum&gt;787&lt;/RecNum&gt;&lt;record&gt;&lt;rec-number&gt;787&lt;/rec-number&gt;&lt;foreign-keys&gt;&lt;key app="EN" db-id="dr92rxae72rwd7ewfss5v0aup2apd90apft9"&gt;787&lt;/key&gt;&lt;/foreign-keys&gt;&lt;ref-type name="Journal Article"&gt;17&lt;/ref-type&gt;&lt;contributors&gt;&lt;authors&gt;&lt;author&gt;Magee, S. E.&lt;/author&gt;&lt;author&gt;Neff, B. D.&lt;/author&gt;&lt;/authors&gt;&lt;/contributors&gt;&lt;titles&gt;&lt;title&gt;Temporal variation in decisions about parental care in bluegill, Lepomis macrochirus&lt;/title&gt;&lt;secondary-title&gt;Ethology&lt;/secondary-title&gt;&lt;/titles&gt;&lt;periodical&gt;&lt;full-title&gt;Ethology&lt;/full-title&gt;&lt;/periodical&gt;&lt;pages&gt;1000-1007&lt;/pages&gt;&lt;volume&gt;112&lt;/volume&gt;&lt;number&gt;10&lt;/number&gt;&lt;dates&gt;&lt;year&gt;2006&lt;/year&gt;&lt;pub-dates&gt;&lt;date&gt;Oct&lt;/date&gt;&lt;/pub-dates&gt;&lt;/dates&gt;&lt;accession-num&gt;ISI:000240560400009&lt;/accession-num&gt;&lt;urls&gt;&lt;related-urls&gt;&lt;url&gt;&amp;lt;Go to ISI&amp;gt;://000240560400009&lt;/url&gt;&lt;/related-urls&gt;&lt;/urls&gt;&lt;electronic-resource-num&gt;10.1111/j.1439-0310.2006.01258.x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1340DB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4FE921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536BB0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4FB1852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84D4CC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8876FEA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65</w:t>
            </w:r>
            <w:r w:rsidR="006D052E" w:rsidRPr="00BD1552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GdTwvQXV0aG9yPjxZZWFyPjIwMDE8L1llYXI+PFJlY051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GdTwvQXV0aG9yPjxZZWFyPjIwMDE8L1llYXI+PFJlY051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6,8,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EDD6D5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FB8ED9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47F6FE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7F3E327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7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25E35E6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3466D2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FD65EA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</w:tr>
      <w:tr w:rsidR="00AE5783" w:rsidRPr="0099520C" w14:paraId="3F762D78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7044AC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0AB657C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macrochirus</w:t>
            </w:r>
          </w:p>
        </w:tc>
        <w:tc>
          <w:tcPr>
            <w:tcW w:w="1701" w:type="dxa"/>
            <w:vAlign w:val="bottom"/>
          </w:tcPr>
          <w:p w14:paraId="1051C40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gil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2BD9575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4BF8A3E9" w14:textId="77777777" w:rsidR="00AE5783" w:rsidRPr="0099520C" w:rsidRDefault="006F2AD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F22B1E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agee&lt;/Author&gt;&lt;Year&gt;2006&lt;/Year&gt;&lt;RecNum&gt;787&lt;/RecNum&gt;&lt;record&gt;&lt;rec-number&gt;787&lt;/rec-number&gt;&lt;foreign-keys&gt;&lt;key app="EN" db-id="dr92rxae72rwd7ewfss5v0aup2apd90apft9"&gt;787&lt;/key&gt;&lt;/foreign-keys&gt;&lt;ref-type name="Journal Article"&gt;17&lt;/ref-type&gt;&lt;contributors&gt;&lt;authors&gt;&lt;author&gt;Magee, S. E.&lt;/author&gt;&lt;author&gt;Neff, B. D.&lt;/author&gt;&lt;/authors&gt;&lt;/contributors&gt;&lt;titles&gt;&lt;title&gt;Temporal variation in decisions about parental care in bluegill, Lepomis macrochirus&lt;/title&gt;&lt;secondary-title&gt;Ethology&lt;/secondary-title&gt;&lt;/titles&gt;&lt;periodical&gt;&lt;full-title&gt;Ethology&lt;/full-title&gt;&lt;/periodical&gt;&lt;pages&gt;1000-1007&lt;/pages&gt;&lt;volume&gt;112&lt;/volume&gt;&lt;number&gt;10&lt;/number&gt;&lt;dates&gt;&lt;year&gt;2006&lt;/year&gt;&lt;pub-dates&gt;&lt;date&gt;Oct&lt;/date&gt;&lt;/pub-dates&gt;&lt;/dates&gt;&lt;accession-num&gt;ISI:000240560400009&lt;/accession-num&gt;&lt;urls&gt;&lt;related-urls&gt;&lt;url&gt;&amp;lt;Go to ISI&amp;gt;://000240560400009&lt;/url&gt;&lt;/related-urls&gt;&lt;/urls&gt;&lt;electronic-resource-num&gt;10.1111/j.1439-0310.2006.01258.x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CB4EC6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3DECFB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5D3693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4A780C4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A7B69D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B982E7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6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83BE25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C675D0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469AB1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4D481DE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7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787018F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153919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E05CC2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</w:tr>
      <w:tr w:rsidR="00AE5783" w:rsidRPr="0099520C" w14:paraId="0AD24644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33BB1B4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2C114B1B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macrochirus</w:t>
            </w:r>
          </w:p>
        </w:tc>
        <w:tc>
          <w:tcPr>
            <w:tcW w:w="1701" w:type="dxa"/>
            <w:vAlign w:val="bottom"/>
          </w:tcPr>
          <w:p w14:paraId="2E7B110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gil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4248A7D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785C81DA" w14:textId="77777777" w:rsidR="00AE5783" w:rsidRPr="0099520C" w:rsidRDefault="005C5FF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F22B1E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Neff&lt;/Author&gt;&lt;Year&gt;2003&lt;/Year&gt;&lt;RecNum&gt;825&lt;/RecNum&gt;&lt;record&gt;&lt;rec-number&gt;825&lt;/rec-number&gt;&lt;foreign-keys&gt;&lt;key app="EN" db-id="dr92rxae72rwd7ewfss5v0aup2apd90apft9"&gt;825&lt;/key&gt;&lt;/foreign-keys&gt;&lt;ref-type name="Journal Article"&gt;17&lt;/ref-type&gt;&lt;contributors&gt;&lt;authors&gt;&lt;author&gt;Neff, B. D.&lt;/author&gt;&lt;/authors&gt;&lt;/contributors&gt;&lt;titles&gt;&lt;title&gt;Paternity and condition affect cannibalistic behavior in nest-tending bluegill sunfish&lt;/title&gt;&lt;secondary-title&gt;Behavioral Ecology and Sociobiology&lt;/secondary-title&gt;&lt;/titles&gt;&lt;periodical&gt;&lt;full-title&gt;Behavioral Ecology and Sociobiology&lt;/full-title&gt;&lt;/periodical&gt;&lt;pages&gt;377-384&lt;/pages&gt;&lt;volume&gt;54&lt;/volume&gt;&lt;number&gt;4&lt;/number&gt;&lt;dates&gt;&lt;year&gt;2003&lt;/year&gt;&lt;pub-dates&gt;&lt;date&gt;Sep&lt;/date&gt;&lt;/pub-dates&gt;&lt;/dates&gt;&lt;accession-num&gt;ISI:000185091700007&lt;/accession-num&gt;&lt;urls&gt;&lt;related-urls&gt;&lt;url&gt;&amp;lt;Go to ISI&amp;gt;://000185091700007&lt;/url&gt;&lt;/related-urls&gt;&lt;/urls&gt;&lt;electronic-resource-num&gt;10.1007/s00265-003-0645-9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FEE8DB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4DBF99B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A7810F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B2EA7C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7E70F9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64D608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6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17D0AF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51B4DA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37DB21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824FFD5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7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E77570F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353BBA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E51FFE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</w:tr>
      <w:tr w:rsidR="00AE5783" w:rsidRPr="0099520C" w14:paraId="758E87AA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3FDE44E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4D06B74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macrochirus</w:t>
            </w:r>
          </w:p>
        </w:tc>
        <w:tc>
          <w:tcPr>
            <w:tcW w:w="1701" w:type="dxa"/>
            <w:vAlign w:val="bottom"/>
          </w:tcPr>
          <w:p w14:paraId="15B1D25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gil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61DF529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4F70FFF1" w14:textId="77777777" w:rsidR="00AE5783" w:rsidRPr="0099520C" w:rsidRDefault="005C5FF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F22B1E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Neff&lt;/Author&gt;&lt;Year&gt;2003&lt;/Year&gt;&lt;RecNum&gt;825&lt;/RecNum&gt;&lt;record&gt;&lt;rec-number&gt;825&lt;/rec-number&gt;&lt;foreign-keys&gt;&lt;key app="EN" db-id="dr92rxae72rwd7ewfss5v0aup2apd90apft9"&gt;825&lt;/key&gt;&lt;/foreign-keys&gt;&lt;ref-type name="Journal Article"&gt;17&lt;/ref-type&gt;&lt;contributors&gt;&lt;authors&gt;&lt;author&gt;Neff, B. D.&lt;/author&gt;&lt;/authors&gt;&lt;/contributors&gt;&lt;titles&gt;&lt;title&gt;Paternity and condition affect cannibalistic behavior in nest-tending bluegill sunfish&lt;/title&gt;&lt;secondary-title&gt;Behavioral Ecology and Sociobiology&lt;/secondary-title&gt;&lt;/titles&gt;&lt;periodical&gt;&lt;full-title&gt;Behavioral Ecology and Sociobiology&lt;/full-title&gt;&lt;/periodical&gt;&lt;pages&gt;377-384&lt;/pages&gt;&lt;volume&gt;54&lt;/volume&gt;&lt;number&gt;4&lt;/number&gt;&lt;dates&gt;&lt;year&gt;2003&lt;/year&gt;&lt;pub-dates&gt;&lt;date&gt;Sep&lt;/date&gt;&lt;/pub-dates&gt;&lt;/dates&gt;&lt;accession-num&gt;ISI:000185091700007&lt;/accession-num&gt;&lt;urls&gt;&lt;related-urls&gt;&lt;url&gt;&amp;lt;Go to ISI&amp;gt;://000185091700007&lt;/url&gt;&lt;/related-urls&gt;&lt;/urls&gt;&lt;electronic-resource-num&gt;10.1007/s00265-003-0645-9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D178F2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4BDB936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1B28DC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9F6612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BF964F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9A41FB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6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860A4C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E9EAAE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80F51B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EBF6FC4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7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12F7D35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5E32D4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74CBA2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</w:tr>
      <w:tr w:rsidR="00AE5783" w:rsidRPr="0099520C" w14:paraId="06E9A49B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7F77D9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6C9AEFC9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macrochirus</w:t>
            </w:r>
          </w:p>
        </w:tc>
        <w:tc>
          <w:tcPr>
            <w:tcW w:w="1701" w:type="dxa"/>
            <w:vAlign w:val="bottom"/>
          </w:tcPr>
          <w:p w14:paraId="0EEDE6B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gil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57B79A5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39A9FD56" w14:textId="77777777" w:rsidR="00AE5783" w:rsidRPr="0099520C" w:rsidRDefault="005C5FF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F22B1E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Neff&lt;/Author&gt;&lt;Year&gt;2003&lt;/Year&gt;&lt;RecNum&gt;825&lt;/RecNum&gt;&lt;record&gt;&lt;rec-number&gt;825&lt;/rec-number&gt;&lt;foreign-keys&gt;&lt;key app="EN" db-id="dr92rxae72rwd7ewfss5v0aup2apd90apft9"&gt;825&lt;/key&gt;&lt;/foreign-keys&gt;&lt;ref-type name="Journal Article"&gt;17&lt;/ref-type&gt;&lt;contributors&gt;&lt;authors&gt;&lt;author&gt;Neff, B. D.&lt;/author&gt;&lt;/authors&gt;&lt;/contributors&gt;&lt;titles&gt;&lt;title&gt;Paternity and condition affect cannibalistic behavior in nest-tending bluegill sunfish&lt;/title&gt;&lt;secondary-title&gt;Behavioral Ecology and Sociobiology&lt;/secondary-title&gt;&lt;/titles&gt;&lt;periodical&gt;&lt;full-title&gt;Behavioral Ecology and Sociobiology&lt;/full-title&gt;&lt;/periodical&gt;&lt;pages&gt;377-384&lt;/pages&gt;&lt;volume&gt;54&lt;/volume&gt;&lt;number&gt;4&lt;/number&gt;&lt;dates&gt;&lt;year&gt;2003&lt;/year&gt;&lt;pub-dates&gt;&lt;date&gt;Sep&lt;/date&gt;&lt;/pub-dates&gt;&lt;/dates&gt;&lt;accession-num&gt;ISI:000185091700007&lt;/accession-num&gt;&lt;urls&gt;&lt;related-urls&gt;&lt;url&gt;&amp;lt;Go to ISI&amp;gt;://000185091700007&lt;/url&gt;&lt;/related-urls&gt;&lt;/urls&gt;&lt;electronic-resource-num&gt;10.1007/s00265-003-0645-9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968A96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4F36BF9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261A78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765AAE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25B5D1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60EB9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6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DE8CF6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768FD2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1C59CF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5245022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7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D22E0FE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E1E7CC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2A534D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</w:tr>
      <w:tr w:rsidR="00AE5783" w:rsidRPr="0099520C" w14:paraId="0634DAAA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C5C892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1505810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macrochirus</w:t>
            </w:r>
          </w:p>
        </w:tc>
        <w:tc>
          <w:tcPr>
            <w:tcW w:w="1701" w:type="dxa"/>
            <w:vAlign w:val="bottom"/>
          </w:tcPr>
          <w:p w14:paraId="0F3361F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gil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4142806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2F4494F5" w14:textId="77777777" w:rsidR="00AE5783" w:rsidRPr="0099520C" w:rsidRDefault="005C5FF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F22B1E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Neff&lt;/Author&gt;&lt;Year&gt;2003&lt;/Year&gt;&lt;RecNum&gt;825&lt;/RecNum&gt;&lt;record&gt;&lt;rec-number&gt;825&lt;/rec-number&gt;&lt;foreign-keys&gt;&lt;key app="EN" db-id="dr92rxae72rwd7ewfss5v0aup2apd90apft9"&gt;825&lt;/key&gt;&lt;/foreign-keys&gt;&lt;ref-type name="Journal Article"&gt;17&lt;/ref-type&gt;&lt;contributors&gt;&lt;authors&gt;&lt;author&gt;Neff, B. D.&lt;/author&gt;&lt;/authors&gt;&lt;/contributors&gt;&lt;titles&gt;&lt;title&gt;Paternity and condition affect cannibalistic behavior in nest-tending bluegill sunfish&lt;/title&gt;&lt;secondary-title&gt;Behavioral Ecology and Sociobiology&lt;/secondary-title&gt;&lt;/titles&gt;&lt;periodical&gt;&lt;full-title&gt;Behavioral Ecology and Sociobiology&lt;/full-title&gt;&lt;/periodical&gt;&lt;pages&gt;377-384&lt;/pages&gt;&lt;volume&gt;54&lt;/volume&gt;&lt;number&gt;4&lt;/number&gt;&lt;dates&gt;&lt;year&gt;2003&lt;/year&gt;&lt;pub-dates&gt;&lt;date&gt;Sep&lt;/date&gt;&lt;/pub-dates&gt;&lt;/dates&gt;&lt;accession-num&gt;ISI:000185091700007&lt;/accession-num&gt;&lt;urls&gt;&lt;related-urls&gt;&lt;url&gt;&amp;lt;Go to ISI&amp;gt;://000185091700007&lt;/url&gt;&lt;/related-urls&gt;&lt;/urls&gt;&lt;electronic-resource-num&gt;10.1007/s00265-003-0645-9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51354E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01AD940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B140C6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4B2DD3E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826D36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4880C4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6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24ACF3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AFB396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2D623E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C2AFACD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7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7E46DAD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150729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648140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</w:tr>
      <w:tr w:rsidR="00AE5783" w:rsidRPr="0099520C" w14:paraId="59AE5143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34B54CE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2A531228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macrochirus</w:t>
            </w:r>
          </w:p>
        </w:tc>
        <w:tc>
          <w:tcPr>
            <w:tcW w:w="1701" w:type="dxa"/>
            <w:vAlign w:val="bottom"/>
          </w:tcPr>
          <w:p w14:paraId="4FEC47C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gil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368A361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6F4A1547" w14:textId="77777777" w:rsidR="00AE5783" w:rsidRPr="0099520C" w:rsidRDefault="005C5FF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F22B1E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Neff&lt;/Author&gt;&lt;Year&gt;2003&lt;/Year&gt;&lt;RecNum&gt;825&lt;/RecNum&gt;&lt;record&gt;&lt;rec-number&gt;825&lt;/rec-number&gt;&lt;foreign-keys&gt;&lt;key app="EN" db-id="dr92rxae72rwd7ewfss5v0aup2apd90apft9"&gt;825&lt;/key&gt;&lt;/foreign-keys&gt;&lt;ref-type name="Journal Article"&gt;17&lt;/ref-type&gt;&lt;contributors&gt;&lt;authors&gt;&lt;author&gt;Neff, B. D.&lt;/author&gt;&lt;/authors&gt;&lt;/contributors&gt;&lt;titles&gt;&lt;title&gt;Paternity and condition affect cannibalistic behavior in nest-tending bluegill sunfish&lt;/title&gt;&lt;secondary-title&gt;Behavioral Ecology and Sociobiology&lt;/secondary-title&gt;&lt;/titles&gt;&lt;periodical&gt;&lt;full-title&gt;Behavioral Ecology and Sociobiology&lt;/full-title&gt;&lt;/periodical&gt;&lt;pages&gt;377-384&lt;/pages&gt;&lt;volume&gt;54&lt;/volume&gt;&lt;number&gt;4&lt;/number&gt;&lt;dates&gt;&lt;year&gt;2003&lt;/year&gt;&lt;pub-dates&gt;&lt;date&gt;Sep&lt;/date&gt;&lt;/pub-dates&gt;&lt;/dates&gt;&lt;accession-num&gt;ISI:000185091700007&lt;/accession-num&gt;&lt;urls&gt;&lt;related-urls&gt;&lt;url&gt;&amp;lt;Go to ISI&amp;gt;://000185091700007&lt;/url&gt;&lt;/related-urls&gt;&lt;/urls&gt;&lt;electronic-resource-num&gt;10.1007/s00265-003-0645-9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81F277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2E3A2F5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936E30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19B0C69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DBF14B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689F75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6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5E17B3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64023C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6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5A9516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BA39FD3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7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F373439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3DB4EF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F72297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</w:tr>
      <w:tr w:rsidR="00AE5783" w:rsidRPr="0099520C" w14:paraId="67454DA9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F7061A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655F86EE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macrochirus</w:t>
            </w:r>
          </w:p>
        </w:tc>
        <w:tc>
          <w:tcPr>
            <w:tcW w:w="1701" w:type="dxa"/>
            <w:vAlign w:val="bottom"/>
          </w:tcPr>
          <w:p w14:paraId="1CC83FF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gil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4949AE1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2AA92C6F" w14:textId="77777777" w:rsidR="00AE5783" w:rsidRPr="0099520C" w:rsidRDefault="008B7A56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D205D7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Neff&lt;/Author&gt;&lt;Year&gt;2003&lt;/Year&gt;&lt;RecNum&gt;826&lt;/RecNum&gt;&lt;record&gt;&lt;rec-number&gt;826&lt;/rec-number&gt;&lt;foreign-keys&gt;&lt;key app="EN" db-id="dr92rxae72rwd7ewfss5v0aup2apd90apft9"&gt;826&lt;/key&gt;&lt;/foreign-keys&gt;&lt;ref-type name="Journal Article"&gt;17&lt;/ref-type&gt;&lt;contributors&gt;&lt;authors&gt;&lt;author&gt;Neff, B. D.&lt;/author&gt;&lt;/authors&gt;&lt;/contributors&gt;&lt;titles&gt;&lt;title&gt;Decisions about parental care in response to perceived paternity&lt;/title&gt;&lt;secondary-title&gt;Nature&lt;/secondary-title&gt;&lt;/titles&gt;&lt;periodical&gt;&lt;full-title&gt;Nature&lt;/full-title&gt;&lt;abbr-1&gt;Nature&lt;/abbr-1&gt;&lt;/periodical&gt;&lt;pages&gt;716-719&lt;/pages&gt;&lt;volume&gt;422&lt;/volume&gt;&lt;number&gt;6933&lt;/number&gt;&lt;dates&gt;&lt;year&gt;2003&lt;/year&gt;&lt;pub-dates&gt;&lt;date&gt;Apr&lt;/date&gt;&lt;/pub-dates&gt;&lt;/dates&gt;&lt;accession-num&gt;ISI:000182272300040&lt;/accession-num&gt;&lt;urls&gt;&lt;related-urls&gt;&lt;url&gt;&amp;lt;Go to ISI&amp;gt;://000182272300040&lt;/url&gt;&lt;/related-urls&gt;&lt;/urls&gt;&lt;electronic-resource-num&gt;10.1038/nature01528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71A640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A7B77B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3DACA34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3001DE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68700B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433BE0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6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00EFAC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9B84A8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E104F3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2BC1573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7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48FAB27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6A5D0D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24A4BA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</w:tr>
      <w:tr w:rsidR="00AE5783" w:rsidRPr="0099520C" w14:paraId="7CA2BA40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68C1403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58CA1097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macrochirus</w:t>
            </w:r>
          </w:p>
        </w:tc>
        <w:tc>
          <w:tcPr>
            <w:tcW w:w="1701" w:type="dxa"/>
            <w:vAlign w:val="bottom"/>
          </w:tcPr>
          <w:p w14:paraId="5AEB660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gil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13B6912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5DEA96B9" w14:textId="77777777" w:rsidR="00AE5783" w:rsidRPr="0099520C" w:rsidRDefault="008B7A56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D205D7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Neff&lt;/Author&gt;&lt;Year&gt;2003&lt;/Year&gt;&lt;RecNum&gt;826&lt;/RecNum&gt;&lt;record&gt;&lt;rec-number&gt;826&lt;/rec-number&gt;&lt;foreign-keys&gt;&lt;key app="EN" db-id="dr92rxae72rwd7ewfss5v0aup2apd90apft9"&gt;826&lt;/key&gt;&lt;/foreign-keys&gt;&lt;ref-type name="Journal Article"&gt;17&lt;/ref-type&gt;&lt;contributors&gt;&lt;authors&gt;&lt;author&gt;Neff, B. D.&lt;/author&gt;&lt;/authors&gt;&lt;/contributors&gt;&lt;titles&gt;&lt;title&gt;Decisions about parental care in response to perceived paternity&lt;/title&gt;&lt;secondary-title&gt;Nature&lt;/secondary-title&gt;&lt;/titles&gt;&lt;periodical&gt;&lt;full-title&gt;Nature&lt;/full-title&gt;&lt;abbr-1&gt;Nature&lt;/abbr-1&gt;&lt;/periodical&gt;&lt;pages&gt;716-719&lt;/pages&gt;&lt;volume&gt;422&lt;/volume&gt;&lt;number&gt;6933&lt;/number&gt;&lt;dates&gt;&lt;year&gt;2003&lt;/year&gt;&lt;pub-dates&gt;&lt;date&gt;Apr&lt;/date&gt;&lt;/pub-dates&gt;&lt;/dates&gt;&lt;accession-num&gt;ISI:000182272300040&lt;/accession-num&gt;&lt;urls&gt;&lt;related-urls&gt;&lt;url&gt;&amp;lt;Go to ISI&amp;gt;://000182272300040&lt;/url&gt;&lt;/related-urls&gt;&lt;/urls&gt;&lt;electronic-resource-num&gt;10.1038/nature01528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BA51B1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80CF9B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04D438A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5C8DEC0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BA3C8F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560929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6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4E4071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AF1CB1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908E5E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567CF50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7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0A892375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A21E87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1E0EAF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</w:tr>
      <w:tr w:rsidR="00AE5783" w:rsidRPr="0099520C" w14:paraId="6A1C144E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9D0361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13B8E2F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macrochirus</w:t>
            </w:r>
          </w:p>
        </w:tc>
        <w:tc>
          <w:tcPr>
            <w:tcW w:w="1701" w:type="dxa"/>
            <w:vAlign w:val="bottom"/>
          </w:tcPr>
          <w:p w14:paraId="36E7A47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gil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6F9D9D2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0CA1FFC4" w14:textId="77777777" w:rsidR="00AE5783" w:rsidRPr="0099520C" w:rsidRDefault="00D205D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Neff&lt;/Author&gt;&lt;Year&gt;2001&lt;/Year&gt;&lt;RecNum&gt;828&lt;/RecNum&gt;&lt;record&gt;&lt;rec-number&gt;828&lt;/rec-number&gt;&lt;foreign-keys&gt;&lt;key app="EN" db-id="dr92rxae72rwd7ewfss5v0aup2apd90apft9"&gt;828&lt;/key&gt;&lt;/foreign-keys&gt;&lt;ref-type name="Journal Article"&gt;17&lt;/ref-type&gt;&lt;contributors&gt;&lt;authors&gt;&lt;author&gt;Neff, B. D.&lt;/author&gt;&lt;author&gt;Gross, M. R.&lt;/author&gt;&lt;/authors&gt;&lt;/contributors&gt;&lt;titles&gt;&lt;title&gt;Dynamic adjustment of parental care in response to perceived paternity&lt;/title&gt;&lt;secondary-title&gt;Proceedings of the Royal Society of London Series B-Biological Sciences&lt;/secondary-title&gt;&lt;/titles&gt;&lt;periodical&gt;&lt;full-title&gt;Proceedings of the Royal Society of London Series B-Biological Sciences&lt;/full-title&gt;&lt;/periodical&gt;&lt;pages&gt;1559-1565&lt;/pages&gt;&lt;volume&gt;268&lt;/volume&gt;&lt;number&gt;1476&lt;/number&gt;&lt;dates&gt;&lt;year&gt;2001&lt;/year&gt;&lt;pub-dates&gt;&lt;date&gt;Aug&lt;/date&gt;&lt;/pub-dates&gt;&lt;/dates&gt;&lt;accession-num&gt;ISI:000170428200005&lt;/accession-num&gt;&lt;urls&gt;&lt;related-urls&gt;&lt;url&gt;&amp;lt;Go to ISI&amp;gt;://000170428200005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DDDB09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CCC2EA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02787E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47966A4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0784E8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269935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6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7466C0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3AA8F2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142796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E381AAA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7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963D914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68BAEA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7B7329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</w:tr>
      <w:tr w:rsidR="00AE5783" w:rsidRPr="0099520C" w14:paraId="38A7C189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243EB8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12B03354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macrochirus</w:t>
            </w:r>
          </w:p>
        </w:tc>
        <w:tc>
          <w:tcPr>
            <w:tcW w:w="1701" w:type="dxa"/>
            <w:vAlign w:val="bottom"/>
          </w:tcPr>
          <w:p w14:paraId="0CADCC5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gil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028539F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4C0D8515" w14:textId="77777777" w:rsidR="00AE5783" w:rsidRPr="0099520C" w:rsidRDefault="00D205D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E31FDF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Neff&lt;/Author&gt;&lt;Year&gt;2001&lt;/Year&gt;&lt;RecNum&gt;828&lt;/RecNum&gt;&lt;record&gt;&lt;rec-number&gt;828&lt;/rec-number&gt;&lt;foreign-keys&gt;&lt;key app="EN" db-id="dr92rxae72rwd7ewfss5v0aup2apd90apft9"&gt;828&lt;/key&gt;&lt;/foreign-keys&gt;&lt;ref-type name="Journal Article"&gt;17&lt;/ref-type&gt;&lt;contributors&gt;&lt;authors&gt;&lt;author&gt;Neff, B. D.&lt;/author&gt;&lt;author&gt;Gross, M. R.&lt;/author&gt;&lt;/authors&gt;&lt;/contributors&gt;&lt;titles&gt;&lt;title&gt;Dynamic adjustment of parental care in response to perceived paternity&lt;/title&gt;&lt;secondary-title&gt;Proceedings of the Royal Society of London Series B-Biological Sciences&lt;/secondary-title&gt;&lt;/titles&gt;&lt;periodical&gt;&lt;full-title&gt;Proceedings of the Royal Society of London Series B-Biological Sciences&lt;/full-title&gt;&lt;/periodical&gt;&lt;pages&gt;1559-1565&lt;/pages&gt;&lt;volume&gt;268&lt;/volume&gt;&lt;number&gt;1476&lt;/number&gt;&lt;dates&gt;&lt;year&gt;2001&lt;/year&gt;&lt;pub-dates&gt;&lt;date&gt;Aug&lt;/date&gt;&lt;/pub-dates&gt;&lt;/dates&gt;&lt;accession-num&gt;ISI:000170428200005&lt;/accession-num&gt;&lt;urls&gt;&lt;related-urls&gt;&lt;url&gt;&amp;lt;Go to ISI&amp;gt;://000170428200005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DB753F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D1E0E3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5133C4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DFB43E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B69014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66222F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6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DE4E77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191FE0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8CC2FE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C57BD49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7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D059513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A34E7F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AB40EC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</w:tr>
      <w:tr w:rsidR="00AE5783" w:rsidRPr="0099520C" w14:paraId="52AAC62C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6B8651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lastRenderedPageBreak/>
              <w:t>Actinopterygii</w:t>
            </w:r>
          </w:p>
        </w:tc>
        <w:tc>
          <w:tcPr>
            <w:tcW w:w="1701" w:type="dxa"/>
            <w:vAlign w:val="bottom"/>
          </w:tcPr>
          <w:p w14:paraId="3B09C472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Lepomis macrochirus</w:t>
            </w:r>
          </w:p>
        </w:tc>
        <w:tc>
          <w:tcPr>
            <w:tcW w:w="1701" w:type="dxa"/>
            <w:vAlign w:val="bottom"/>
          </w:tcPr>
          <w:p w14:paraId="00C214A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gill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unfish</w:t>
            </w:r>
          </w:p>
        </w:tc>
        <w:tc>
          <w:tcPr>
            <w:tcW w:w="1275" w:type="dxa"/>
            <w:vAlign w:val="bottom"/>
          </w:tcPr>
          <w:p w14:paraId="309EBF8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55258F3B" w14:textId="77777777" w:rsidR="00AE5783" w:rsidRPr="0099520C" w:rsidRDefault="00D205D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E31FDF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Neff&lt;/Author&gt;&lt;Year&gt;2001&lt;/Year&gt;&lt;RecNum&gt;828&lt;/RecNum&gt;&lt;record&gt;&lt;rec-number&gt;828&lt;/rec-number&gt;&lt;foreign-keys&gt;&lt;key app="EN" db-id="dr92rxae72rwd7ewfss5v0aup2apd90apft9"&gt;828&lt;/key&gt;&lt;/foreign-keys&gt;&lt;ref-type name="Journal Article"&gt;17&lt;/ref-type&gt;&lt;contributors&gt;&lt;authors&gt;&lt;author&gt;Neff, B. D.&lt;/author&gt;&lt;author&gt;Gross, M. R.&lt;/author&gt;&lt;/authors&gt;&lt;/contributors&gt;&lt;titles&gt;&lt;title&gt;Dynamic adjustment of parental care in response to perceived paternity&lt;/title&gt;&lt;secondary-title&gt;Proceedings of the Royal Society of London Series B-Biological Sciences&lt;/secondary-title&gt;&lt;/titles&gt;&lt;periodical&gt;&lt;full-title&gt;Proceedings of the Royal Society of London Series B-Biological Sciences&lt;/full-title&gt;&lt;/periodical&gt;&lt;pages&gt;1559-1565&lt;/pages&gt;&lt;volume&gt;268&lt;/volume&gt;&lt;number&gt;1476&lt;/number&gt;&lt;dates&gt;&lt;year&gt;2001&lt;/year&gt;&lt;pub-dates&gt;&lt;date&gt;Aug&lt;/date&gt;&lt;/pub-dates&gt;&lt;/dates&gt;&lt;accession-num&gt;ISI:000170428200005&lt;/accession-num&gt;&lt;urls&gt;&lt;related-urls&gt;&lt;url&gt;&amp;lt;Go to ISI&amp;gt;://000170428200005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CF4A7D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0D76CF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37D4B9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48C9379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A6793D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29FB17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3.6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3670C1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3470E7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801E13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B29BE7E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7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B7DCB80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3F4E4A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4F413D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</w:tr>
      <w:tr w:rsidR="00AE5783" w:rsidRPr="0099520C" w14:paraId="0DB91096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C816B8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0C065F27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imephales promelas</w:t>
            </w:r>
          </w:p>
        </w:tc>
        <w:tc>
          <w:tcPr>
            <w:tcW w:w="1701" w:type="dxa"/>
            <w:vAlign w:val="bottom"/>
          </w:tcPr>
          <w:p w14:paraId="6B7D17A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Fathea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minnow</w:t>
            </w:r>
          </w:p>
        </w:tc>
        <w:tc>
          <w:tcPr>
            <w:tcW w:w="1275" w:type="dxa"/>
            <w:vAlign w:val="bottom"/>
          </w:tcPr>
          <w:p w14:paraId="3900921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65F18074" w14:textId="77777777" w:rsidR="00AE5783" w:rsidRPr="0099520C" w:rsidRDefault="0016403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Green&lt;/Author&gt;&lt;Year&gt;2008&lt;/Year&gt;&lt;RecNum&gt;699&lt;/RecNum&gt;&lt;record&gt;&lt;rec-number&gt;699&lt;/rec-number&gt;&lt;foreign-keys&gt;&lt;key app="EN" db-id="dr92rxae72rwd7ewfss5v0aup2apd90apft9"&gt;699&lt;/key&gt;&lt;/foreign-keys&gt;&lt;ref-type name="Journal Article"&gt;17&lt;/ref-type&gt;&lt;contributors&gt;&lt;authors&gt;&lt;author&gt;Green, W. W.&lt;/author&gt;&lt;author&gt;Mirza, R. S.&lt;/author&gt;&lt;author&gt;Pyle, G. G.&lt;/author&gt;&lt;/authors&gt;&lt;/contributors&gt;&lt;auth-address&gt;[Green, Warren W.; Mirza, Reehan S.; Pyle, Greg G.] Nipissing Univ, Dept Biol, N Bay, ON P1B 8L7, Canada.&amp;#xD;Green, WW, Univ Windsor, Dept Biol Sci, 401 Sunset Ave, Windsor, ON N9B 3P4, Canada.&amp;#xD;green1g@uwindsor.ca&lt;/auth-address&gt;&lt;titles&gt;&lt;title&gt;Kin recognition and cannibalistic behaviours by adult male fathead minnows (Pimephales promelas)&lt;/title&gt;&lt;secondary-title&gt;Naturwissenschaften&lt;/secondary-title&gt;&lt;alt-title&gt;Naturwissenschaften&lt;/alt-title&gt;&lt;/titles&gt;&lt;periodical&gt;&lt;full-title&gt;Naturwissenschaften&lt;/full-title&gt;&lt;abbr-1&gt;Naturwissenschaften&lt;/abbr-1&gt;&lt;/periodical&gt;&lt;alt-periodical&gt;&lt;full-title&gt;Naturwissenschaften&lt;/full-title&gt;&lt;abbr-1&gt;Naturwissenschaften&lt;/abbr-1&gt;&lt;/alt-periodical&gt;&lt;pages&gt;269-272&lt;/pages&gt;&lt;volume&gt;95&lt;/volume&gt;&lt;number&gt;3&lt;/number&gt;&lt;keywords&gt;&lt;keyword&gt;kin recognition&lt;/keyword&gt;&lt;keyword&gt;cannibalism&lt;/keyword&gt;&lt;keyword&gt;breeding condition&lt;/keyword&gt;&lt;keyword&gt;embryo&lt;/keyword&gt;&lt;keyword&gt;Pimephales&lt;/keyword&gt;&lt;keyword&gt;promelas&lt;/keyword&gt;&lt;keyword&gt;FILIAL CANNIBALISM&lt;/keyword&gt;&lt;keyword&gt;ALLOPATERNAL CARE&lt;/keyword&gt;&lt;keyword&gt;PATERNAL CARE&lt;/keyword&gt;&lt;keyword&gt;EGGS&lt;/keyword&gt;&lt;keyword&gt;FISH&lt;/keyword&gt;&lt;/keywords&gt;&lt;dates&gt;&lt;year&gt;2008&lt;/year&gt;&lt;pub-dates&gt;&lt;date&gt;Mar&lt;/date&gt;&lt;/pub-dates&gt;&lt;/dates&gt;&lt;isbn&gt;0028-1042&lt;/isbn&gt;&lt;accession-num&gt;ISI:000253201700014&lt;/accession-num&gt;&lt;work-type&gt;Article&lt;/work-type&gt;&lt;urls&gt;&lt;related-urls&gt;&lt;url&gt;&amp;lt;Go to ISI&amp;gt;://000253201700014&lt;/url&gt;&lt;/related-urls&gt;&lt;/urls&gt;&lt;electronic-resource-num&gt;10.1007/s00114-007-0319-y&lt;/electronic-resource-num&gt;&lt;language&gt;English&lt;/language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CD9C4E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49636E7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0691AD0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1DA7278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0A34A6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36ABA73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6.70</w:t>
            </w:r>
            <w:r w:rsidR="00454642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essert&lt;/Author&gt;&lt;Year&gt;2007&lt;/Year&gt;&lt;RecNum&gt;603&lt;/RecNum&gt;&lt;record&gt;&lt;rec-number&gt;603&lt;/rec-number&gt;&lt;foreign-keys&gt;&lt;key app="EN" db-id="dr92rxae72rwd7ewfss5v0aup2apd90apft9"&gt;603&lt;/key&gt;&lt;/foreign-keys&gt;&lt;ref-type name="Journal Article"&gt;17&lt;/ref-type&gt;&lt;contributors&gt;&lt;authors&gt;&lt;author&gt;Bessert, M. L.&lt;/author&gt;&lt;author&gt;Brozek, J.&lt;/author&gt;&lt;author&gt;Orti, G.&lt;/author&gt;&lt;/authors&gt;&lt;/contributors&gt;&lt;titles&gt;&lt;title&gt;Impact of nest substrate limitations on patterns of illegitimacy in the fathead minnow, Pimephales promelas (Cypriniformes : Cyprinidae)&lt;/title&gt;&lt;secondary-title&gt;Journal of Heredity&lt;/secondary-title&gt;&lt;/titles&gt;&lt;periodical&gt;&lt;full-title&gt;Journal of Heredity&lt;/full-title&gt;&lt;/periodical&gt;&lt;pages&gt;716-722&lt;/pages&gt;&lt;volume&gt;98&lt;/volume&gt;&lt;number&gt;7&lt;/number&gt;&lt;dates&gt;&lt;year&gt;2007&lt;/year&gt;&lt;pub-dates&gt;&lt;date&gt;Nov-Dec&lt;/date&gt;&lt;/pub-dates&gt;&lt;/dates&gt;&lt;accession-num&gt;ISI:000251867400011&lt;/accession-num&gt;&lt;urls&gt;&lt;related-urls&gt;&lt;url&gt;&amp;lt;Go to ISI&amp;gt;://000251867400011&lt;/url&gt;&lt;/related-urls&gt;&lt;/urls&gt;&lt;electronic-resource-num&gt;10.1093/jhered/esm092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07F7D8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5FEB2C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71C576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550DFBB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9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AA3EB51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30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D8748D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A02EFD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102D70E3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FBE046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07BC19A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omatoschistus microps</w:t>
            </w:r>
          </w:p>
        </w:tc>
        <w:tc>
          <w:tcPr>
            <w:tcW w:w="1701" w:type="dxa"/>
            <w:vAlign w:val="bottom"/>
          </w:tcPr>
          <w:p w14:paraId="56309F3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mmo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goby</w:t>
            </w:r>
          </w:p>
        </w:tc>
        <w:tc>
          <w:tcPr>
            <w:tcW w:w="1275" w:type="dxa"/>
            <w:vAlign w:val="bottom"/>
          </w:tcPr>
          <w:p w14:paraId="2257E2E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20A7C7E7" w14:textId="77777777" w:rsidR="00AE5783" w:rsidRPr="0099520C" w:rsidRDefault="00754993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vensson&lt;/Author&gt;&lt;Year&gt;1998&lt;/Year&gt;&lt;RecNum&gt;927&lt;/RecNum&gt;&lt;record&gt;&lt;rec-number&gt;927&lt;/rec-number&gt;&lt;foreign-keys&gt;&lt;key app="EN" db-id="dr92rxae72rwd7ewfss5v0aup2apd90apft9"&gt;927&lt;/key&gt;&lt;/foreign-keys&gt;&lt;ref-type name="Journal Article"&gt;17&lt;/ref-type&gt;&lt;contributors&gt;&lt;authors&gt;&lt;author&gt;Svensson, O.&lt;/author&gt;&lt;author&gt;Magnhagen, C.&lt;/author&gt;&lt;author&gt;Forsgren, E.&lt;/author&gt;&lt;author&gt;Kvarnemo, C.&lt;/author&gt;&lt;/authors&gt;&lt;/contributors&gt;&lt;titles&gt;&lt;title&gt;Parental behaviour in relation to the occurrence of sneaking in the common goby&lt;/title&gt;&lt;secondary-title&gt;Animal Behaviour&lt;/secondary-title&gt;&lt;/titles&gt;&lt;periodical&gt;&lt;full-title&gt;Animal Behaviour&lt;/full-title&gt;&lt;/periodical&gt;&lt;pages&gt;175-179&lt;/pages&gt;&lt;volume&gt;56&lt;/volume&gt;&lt;dates&gt;&lt;year&gt;1998&lt;/year&gt;&lt;pub-dates&gt;&lt;date&gt;Jul&lt;/date&gt;&lt;/pub-dates&gt;&lt;/dates&gt;&lt;accession-num&gt;ISI:000075228700020&lt;/accession-num&gt;&lt;urls&gt;&lt;related-urls&gt;&lt;url&gt;&amp;lt;Go to ISI&amp;gt;://00007522870002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FACAD8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E8AE2B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3129A22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253DF02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433076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4AF97D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F61E1E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9238AD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3916D7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D21132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9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8E9478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869663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9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E8284C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7</w:t>
            </w:r>
          </w:p>
        </w:tc>
      </w:tr>
      <w:tr w:rsidR="00AE5783" w:rsidRPr="0099520C" w14:paraId="74104D21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3A5061B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38C1C4F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omatoschistus microps</w:t>
            </w:r>
          </w:p>
        </w:tc>
        <w:tc>
          <w:tcPr>
            <w:tcW w:w="1701" w:type="dxa"/>
            <w:vAlign w:val="bottom"/>
          </w:tcPr>
          <w:p w14:paraId="7CADC12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mmo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goby</w:t>
            </w:r>
          </w:p>
        </w:tc>
        <w:tc>
          <w:tcPr>
            <w:tcW w:w="1275" w:type="dxa"/>
            <w:vAlign w:val="bottom"/>
          </w:tcPr>
          <w:p w14:paraId="30D88A7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7E454DE6" w14:textId="77777777" w:rsidR="00AE5783" w:rsidRPr="0099520C" w:rsidRDefault="00EA6990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vensson&lt;/Author&gt;&lt;Year&gt;1998&lt;/Year&gt;&lt;RecNum&gt;927&lt;/RecNum&gt;&lt;record&gt;&lt;rec-number&gt;927&lt;/rec-number&gt;&lt;foreign-keys&gt;&lt;key app="EN" db-id="dr92rxae72rwd7ewfss5v0aup2apd90apft9"&gt;927&lt;/key&gt;&lt;/foreign-keys&gt;&lt;ref-type name="Journal Article"&gt;17&lt;/ref-type&gt;&lt;contributors&gt;&lt;authors&gt;&lt;author&gt;Svensson, O.&lt;/author&gt;&lt;author&gt;Magnhagen, C.&lt;/author&gt;&lt;author&gt;Forsgren, E.&lt;/author&gt;&lt;author&gt;Kvarnemo, C.&lt;/author&gt;&lt;/authors&gt;&lt;/contributors&gt;&lt;titles&gt;&lt;title&gt;Parental behaviour in relation to the occurrence of sneaking in the common goby&lt;/title&gt;&lt;secondary-title&gt;Animal Behaviour&lt;/secondary-title&gt;&lt;/titles&gt;&lt;periodical&gt;&lt;full-title&gt;Animal Behaviour&lt;/full-title&gt;&lt;/periodical&gt;&lt;pages&gt;175-179&lt;/pages&gt;&lt;volume&gt;56&lt;/volume&gt;&lt;dates&gt;&lt;year&gt;1998&lt;/year&gt;&lt;pub-dates&gt;&lt;date&gt;Jul&lt;/date&gt;&lt;/pub-dates&gt;&lt;/dates&gt;&lt;accession-num&gt;ISI:000075228700020&lt;/accession-num&gt;&lt;urls&gt;&lt;related-urls&gt;&lt;url&gt;&amp;lt;Go to ISI&amp;gt;://00007522870002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3CA59C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44E21BD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315352C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649AD12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25624C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DCE945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91D3BC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18AEBE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989CA7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62A5D7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9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24FF38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03E20F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9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A84647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7</w:t>
            </w:r>
          </w:p>
        </w:tc>
      </w:tr>
      <w:tr w:rsidR="00AE5783" w:rsidRPr="0099520C" w14:paraId="49AA5FB0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306BCFE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331437A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omatoschistus microps</w:t>
            </w:r>
          </w:p>
        </w:tc>
        <w:tc>
          <w:tcPr>
            <w:tcW w:w="1701" w:type="dxa"/>
            <w:vAlign w:val="bottom"/>
          </w:tcPr>
          <w:p w14:paraId="29A6B30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mmo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goby</w:t>
            </w:r>
          </w:p>
        </w:tc>
        <w:tc>
          <w:tcPr>
            <w:tcW w:w="1275" w:type="dxa"/>
            <w:vAlign w:val="bottom"/>
          </w:tcPr>
          <w:p w14:paraId="7B2E7BA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414A1E97" w14:textId="77777777" w:rsidR="00AE5783" w:rsidRPr="0099520C" w:rsidRDefault="00EA6990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vensson&lt;/Author&gt;&lt;Year&gt;1998&lt;/Year&gt;&lt;RecNum&gt;927&lt;/RecNum&gt;&lt;record&gt;&lt;rec-number&gt;927&lt;/rec-number&gt;&lt;foreign-keys&gt;&lt;key app="EN" db-id="dr92rxae72rwd7ewfss5v0aup2apd90apft9"&gt;927&lt;/key&gt;&lt;/foreign-keys&gt;&lt;ref-type name="Journal Article"&gt;17&lt;/ref-type&gt;&lt;contributors&gt;&lt;authors&gt;&lt;author&gt;Svensson, O.&lt;/author&gt;&lt;author&gt;Magnhagen, C.&lt;/author&gt;&lt;author&gt;Forsgren, E.&lt;/author&gt;&lt;author&gt;Kvarnemo, C.&lt;/author&gt;&lt;/authors&gt;&lt;/contributors&gt;&lt;titles&gt;&lt;title&gt;Parental behaviour in relation to the occurrence of sneaking in the common goby&lt;/title&gt;&lt;secondary-title&gt;Animal Behaviour&lt;/secondary-title&gt;&lt;/titles&gt;&lt;periodical&gt;&lt;full-title&gt;Animal Behaviour&lt;/full-title&gt;&lt;/periodical&gt;&lt;pages&gt;175-179&lt;/pages&gt;&lt;volume&gt;56&lt;/volume&gt;&lt;dates&gt;&lt;year&gt;1998&lt;/year&gt;&lt;pub-dates&gt;&lt;date&gt;Jul&lt;/date&gt;&lt;/pub-dates&gt;&lt;/dates&gt;&lt;accession-num&gt;ISI:000075228700020&lt;/accession-num&gt;&lt;urls&gt;&lt;related-urls&gt;&lt;url&gt;&amp;lt;Go to ISI&amp;gt;://00007522870002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38462C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8CEDAB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52A9779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4A5CF4C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B266C5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C17832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D101E1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E5FB39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879BAA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0F9F90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9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0D4288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623EE2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9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B752F7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7</w:t>
            </w:r>
          </w:p>
        </w:tc>
      </w:tr>
      <w:tr w:rsidR="00AE5783" w:rsidRPr="0099520C" w14:paraId="7CF30D98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2825C80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4C771C91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omatoschistus minutus</w:t>
            </w:r>
          </w:p>
        </w:tc>
        <w:tc>
          <w:tcPr>
            <w:tcW w:w="1701" w:type="dxa"/>
            <w:vAlign w:val="bottom"/>
          </w:tcPr>
          <w:p w14:paraId="108FBBB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an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goby</w:t>
            </w:r>
          </w:p>
        </w:tc>
        <w:tc>
          <w:tcPr>
            <w:tcW w:w="1275" w:type="dxa"/>
            <w:vAlign w:val="bottom"/>
          </w:tcPr>
          <w:p w14:paraId="752161E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1CB5AF84" w14:textId="77777777" w:rsidR="00AE5783" w:rsidRPr="0099520C" w:rsidRDefault="00EA6990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014BBA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vensson&lt;/Author&gt;&lt;Year&gt;2007&lt;/Year&gt;&lt;RecNum&gt;926&lt;/RecNum&gt;&lt;record&gt;&lt;rec-number&gt;926&lt;/rec-number&gt;&lt;foreign-keys&gt;&lt;key app="EN" db-id="dr92rxae72rwd7ewfss5v0aup2apd90apft9"&gt;926&lt;/key&gt;&lt;/foreign-keys&gt;&lt;ref-type name="Journal Article"&gt;17&lt;/ref-type&gt;&lt;contributors&gt;&lt;authors&gt;&lt;author&gt;Svensson, O.&lt;/author&gt;&lt;author&gt;Kvarnemo, C.&lt;/author&gt;&lt;/authors&gt;&lt;/contributors&gt;&lt;titles&gt;&lt;title&gt;Parasitic spawning in sand gobies: an experimental assessment of nest-opening size, sneaker male cues, paternity, and filial cannibalism&lt;/title&gt;&lt;secondary-title&gt;Behavioral Ecology&lt;/secondary-title&gt;&lt;/titles&gt;&lt;periodical&gt;&lt;full-title&gt;Behavioral Ecology&lt;/full-title&gt;&lt;/periodical&gt;&lt;pages&gt;410-419&lt;/pages&gt;&lt;volume&gt;18&lt;/volume&gt;&lt;number&gt;2&lt;/number&gt;&lt;dates&gt;&lt;year&gt;2007&lt;/year&gt;&lt;pub-dates&gt;&lt;date&gt;Mar-Apr&lt;/date&gt;&lt;/pub-dates&gt;&lt;/dates&gt;&lt;accession-num&gt;ISI:000244658100019&lt;/accession-num&gt;&lt;urls&gt;&lt;related-urls&gt;&lt;url&gt;&amp;lt;Go to ISI&amp;gt;://000244658100019&lt;/url&gt;&lt;/related-urls&gt;&lt;/urls&gt;&lt;electronic-resource-num&gt;10.1093/beheco/arl098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11B114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06729EB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63FCF1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08F866F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C925EB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64804D8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2.20</w:t>
            </w:r>
            <w:r w:rsidR="00454642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Kb25lczwvQXV0aG9yPjxZZWFyPjIwMDE8L1llYXI+PFJl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Kb25lczwvQXV0aG9yPjxZZWFyPjIwMDE8L1llYXI+PFJl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3EEAA1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5FEE84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F20C12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69FEB0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</w:t>
            </w:r>
            <w:r w:rsidR="002C0C41">
              <w:rPr>
                <w:rFonts w:ascii="Arial Narrow" w:hAnsi="Arial Narrow"/>
                <w:color w:val="000000"/>
                <w:sz w:val="16"/>
              </w:rPr>
              <w:t>1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0098746" w14:textId="77777777" w:rsidR="00AE5783" w:rsidRPr="0099520C" w:rsidRDefault="002C0C4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9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89766B1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04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34B5B1D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96</w:t>
            </w:r>
          </w:p>
        </w:tc>
      </w:tr>
      <w:tr w:rsidR="00AE5783" w:rsidRPr="0099520C" w14:paraId="6789A860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35D8AE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06A705CF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omatoschistus minutus</w:t>
            </w:r>
          </w:p>
        </w:tc>
        <w:tc>
          <w:tcPr>
            <w:tcW w:w="1701" w:type="dxa"/>
            <w:vAlign w:val="bottom"/>
          </w:tcPr>
          <w:p w14:paraId="50967EA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an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goby</w:t>
            </w:r>
          </w:p>
        </w:tc>
        <w:tc>
          <w:tcPr>
            <w:tcW w:w="1275" w:type="dxa"/>
            <w:vAlign w:val="bottom"/>
          </w:tcPr>
          <w:p w14:paraId="3885F68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064F90C8" w14:textId="77777777" w:rsidR="00AE5783" w:rsidRPr="0099520C" w:rsidRDefault="00EA6990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vensson&lt;/Author&gt;&lt;Year&gt;2007&lt;/Year&gt;&lt;RecNum&gt;926&lt;/RecNum&gt;&lt;record&gt;&lt;rec-number&gt;926&lt;/rec-number&gt;&lt;foreign-keys&gt;&lt;key app="EN" db-id="dr92rxae72rwd7ewfss5v0aup2apd90apft9"&gt;926&lt;/key&gt;&lt;/foreign-keys&gt;&lt;ref-type name="Journal Article"&gt;17&lt;/ref-type&gt;&lt;contributors&gt;&lt;authors&gt;&lt;author&gt;Svensson, O.&lt;/author&gt;&lt;author&gt;Kvarnemo, C.&lt;/author&gt;&lt;/authors&gt;&lt;/contributors&gt;&lt;titles&gt;&lt;title&gt;Parasitic spawning in sand gobies: an experimental assessment of nest-opening size, sneaker male cues, paternity, and filial cannibalism&lt;/title&gt;&lt;secondary-title&gt;Behavioral Ecology&lt;/secondary-title&gt;&lt;/titles&gt;&lt;periodical&gt;&lt;full-title&gt;Behavioral Ecology&lt;/full-title&gt;&lt;/periodical&gt;&lt;pages&gt;410-419&lt;/pages&gt;&lt;volume&gt;18&lt;/volume&gt;&lt;number&gt;2&lt;/number&gt;&lt;dates&gt;&lt;year&gt;2007&lt;/year&gt;&lt;pub-dates&gt;&lt;date&gt;Mar-Apr&lt;/date&gt;&lt;/pub-dates&gt;&lt;/dates&gt;&lt;accession-num&gt;ISI:000244658100019&lt;/accession-num&gt;&lt;urls&gt;&lt;related-urls&gt;&lt;url&gt;&amp;lt;Go to ISI&amp;gt;://000244658100019&lt;/url&gt;&lt;/related-urls&gt;&lt;/urls&gt;&lt;electronic-resource-num&gt;10.1093/beheco/arl098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572062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7263A4B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3B20AE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1059B38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C486FD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1F7A7B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2.2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4E9965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03A057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CF068F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DF8AC0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</w:t>
            </w:r>
            <w:r w:rsidR="002C0C41">
              <w:rPr>
                <w:rFonts w:ascii="Arial Narrow" w:hAnsi="Arial Narrow"/>
                <w:color w:val="000000"/>
                <w:sz w:val="16"/>
              </w:rPr>
              <w:t>1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7ECFEAF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9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9F34D93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04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5F3DD9D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96</w:t>
            </w:r>
          </w:p>
        </w:tc>
      </w:tr>
      <w:tr w:rsidR="00AE5783" w:rsidRPr="0099520C" w14:paraId="3BB9007B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270D4AA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43F507F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omatoschistus minutus</w:t>
            </w:r>
          </w:p>
        </w:tc>
        <w:tc>
          <w:tcPr>
            <w:tcW w:w="1701" w:type="dxa"/>
            <w:vAlign w:val="bottom"/>
          </w:tcPr>
          <w:p w14:paraId="2A3E48E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an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goby</w:t>
            </w:r>
          </w:p>
        </w:tc>
        <w:tc>
          <w:tcPr>
            <w:tcW w:w="1275" w:type="dxa"/>
            <w:vAlign w:val="bottom"/>
          </w:tcPr>
          <w:p w14:paraId="32804B3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7ED17F3F" w14:textId="77777777" w:rsidR="00AE5783" w:rsidRPr="0099520C" w:rsidRDefault="00EA6990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vensson&lt;/Author&gt;&lt;Year&gt;2007&lt;/Year&gt;&lt;RecNum&gt;926&lt;/RecNum&gt;&lt;record&gt;&lt;rec-number&gt;926&lt;/rec-number&gt;&lt;foreign-keys&gt;&lt;key app="EN" db-id="dr92rxae72rwd7ewfss5v0aup2apd90apft9"&gt;926&lt;/key&gt;&lt;/foreign-keys&gt;&lt;ref-type name="Journal Article"&gt;17&lt;/ref-type&gt;&lt;contributors&gt;&lt;authors&gt;&lt;author&gt;Svensson, O.&lt;/author&gt;&lt;author&gt;Kvarnemo, C.&lt;/author&gt;&lt;/authors&gt;&lt;/contributors&gt;&lt;titles&gt;&lt;title&gt;Parasitic spawning in sand gobies: an experimental assessment of nest-opening size, sneaker male cues, paternity, and filial cannibalism&lt;/title&gt;&lt;secondary-title&gt;Behavioral Ecology&lt;/secondary-title&gt;&lt;/titles&gt;&lt;periodical&gt;&lt;full-title&gt;Behavioral Ecology&lt;/full-title&gt;&lt;/periodical&gt;&lt;pages&gt;410-419&lt;/pages&gt;&lt;volume&gt;18&lt;/volume&gt;&lt;number&gt;2&lt;/number&gt;&lt;dates&gt;&lt;year&gt;2007&lt;/year&gt;&lt;pub-dates&gt;&lt;date&gt;Mar-Apr&lt;/date&gt;&lt;/pub-dates&gt;&lt;/dates&gt;&lt;accession-num&gt;ISI:000244658100019&lt;/accession-num&gt;&lt;urls&gt;&lt;related-urls&gt;&lt;url&gt;&amp;lt;Go to ISI&amp;gt;://000244658100019&lt;/url&gt;&lt;/related-urls&gt;&lt;/urls&gt;&lt;electronic-resource-num&gt;10.1093/beheco/arl098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60B9C0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466DBA6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A94863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EEDB76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0A2F3D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6725D9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2.2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C7E6BC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8FAD63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9F9CD8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F4EBF7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</w:t>
            </w:r>
            <w:r w:rsidR="002C0C41">
              <w:rPr>
                <w:rFonts w:ascii="Arial Narrow" w:hAnsi="Arial Narrow"/>
                <w:color w:val="000000"/>
                <w:sz w:val="16"/>
              </w:rPr>
              <w:t>1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B14D329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9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8F5A0F0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04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22BF740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96</w:t>
            </w:r>
          </w:p>
        </w:tc>
      </w:tr>
      <w:tr w:rsidR="00AE5783" w:rsidRPr="0099520C" w14:paraId="7C5038AF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43544B4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13D96992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omatoschistus minutus</w:t>
            </w:r>
          </w:p>
        </w:tc>
        <w:tc>
          <w:tcPr>
            <w:tcW w:w="1701" w:type="dxa"/>
            <w:vAlign w:val="bottom"/>
          </w:tcPr>
          <w:p w14:paraId="16B3BA0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an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goby</w:t>
            </w:r>
          </w:p>
        </w:tc>
        <w:tc>
          <w:tcPr>
            <w:tcW w:w="1275" w:type="dxa"/>
            <w:vAlign w:val="bottom"/>
          </w:tcPr>
          <w:p w14:paraId="07F4EDB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5A508EBF" w14:textId="77777777" w:rsidR="00AE5783" w:rsidRPr="0099520C" w:rsidRDefault="00EA6990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vensson&lt;/Author&gt;&lt;Year&gt;2007&lt;/Year&gt;&lt;RecNum&gt;926&lt;/RecNum&gt;&lt;record&gt;&lt;rec-number&gt;926&lt;/rec-number&gt;&lt;foreign-keys&gt;&lt;key app="EN" db-id="dr92rxae72rwd7ewfss5v0aup2apd90apft9"&gt;926&lt;/key&gt;&lt;/foreign-keys&gt;&lt;ref-type name="Journal Article"&gt;17&lt;/ref-type&gt;&lt;contributors&gt;&lt;authors&gt;&lt;author&gt;Svensson, O.&lt;/author&gt;&lt;author&gt;Kvarnemo, C.&lt;/author&gt;&lt;/authors&gt;&lt;/contributors&gt;&lt;titles&gt;&lt;title&gt;Parasitic spawning in sand gobies: an experimental assessment of nest-opening size, sneaker male cues, paternity, and filial cannibalism&lt;/title&gt;&lt;secondary-title&gt;Behavioral Ecology&lt;/secondary-title&gt;&lt;/titles&gt;&lt;periodical&gt;&lt;full-title&gt;Behavioral Ecology&lt;/full-title&gt;&lt;/periodical&gt;&lt;pages&gt;410-419&lt;/pages&gt;&lt;volume&gt;18&lt;/volume&gt;&lt;number&gt;2&lt;/number&gt;&lt;dates&gt;&lt;year&gt;2007&lt;/year&gt;&lt;pub-dates&gt;&lt;date&gt;Mar-Apr&lt;/date&gt;&lt;/pub-dates&gt;&lt;/dates&gt;&lt;accession-num&gt;ISI:000244658100019&lt;/accession-num&gt;&lt;urls&gt;&lt;related-urls&gt;&lt;url&gt;&amp;lt;Go to ISI&amp;gt;://000244658100019&lt;/url&gt;&lt;/related-urls&gt;&lt;/urls&gt;&lt;electronic-resource-num&gt;10.1093/beheco/arl098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F812C9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7998C30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47F788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5940A74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05EBBA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D5162C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2.2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6479B8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42744A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18222C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87DBB5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</w:t>
            </w:r>
            <w:r w:rsidR="002C0C41">
              <w:rPr>
                <w:rFonts w:ascii="Arial Narrow" w:hAnsi="Arial Narrow"/>
                <w:color w:val="000000"/>
                <w:sz w:val="16"/>
              </w:rPr>
              <w:t>1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A879F50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9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FF7A332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04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A3C748D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96</w:t>
            </w:r>
          </w:p>
        </w:tc>
      </w:tr>
      <w:tr w:rsidR="00AE5783" w:rsidRPr="0099520C" w14:paraId="0A039688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2C9B8E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66B016FD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omatoschistus minutus</w:t>
            </w:r>
          </w:p>
        </w:tc>
        <w:tc>
          <w:tcPr>
            <w:tcW w:w="1701" w:type="dxa"/>
            <w:vAlign w:val="bottom"/>
          </w:tcPr>
          <w:p w14:paraId="0C6EC60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an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goby</w:t>
            </w:r>
          </w:p>
        </w:tc>
        <w:tc>
          <w:tcPr>
            <w:tcW w:w="1275" w:type="dxa"/>
            <w:vAlign w:val="bottom"/>
          </w:tcPr>
          <w:p w14:paraId="10AF8D0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39C30064" w14:textId="77777777" w:rsidR="00AE5783" w:rsidRPr="0099520C" w:rsidRDefault="00EA6990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vensson&lt;/Author&gt;&lt;Year&gt;2007&lt;/Year&gt;&lt;RecNum&gt;926&lt;/RecNum&gt;&lt;record&gt;&lt;rec-number&gt;926&lt;/rec-number&gt;&lt;foreign-keys&gt;&lt;key app="EN" db-id="dr92rxae72rwd7ewfss5v0aup2apd90apft9"&gt;926&lt;/key&gt;&lt;/foreign-keys&gt;&lt;ref-type name="Journal Article"&gt;17&lt;/ref-type&gt;&lt;contributors&gt;&lt;authors&gt;&lt;author&gt;Svensson, O.&lt;/author&gt;&lt;author&gt;Kvarnemo, C.&lt;/author&gt;&lt;/authors&gt;&lt;/contributors&gt;&lt;titles&gt;&lt;title&gt;Parasitic spawning in sand gobies: an experimental assessment of nest-opening size, sneaker male cues, paternity, and filial cannibalism&lt;/title&gt;&lt;secondary-title&gt;Behavioral Ecology&lt;/secondary-title&gt;&lt;/titles&gt;&lt;periodical&gt;&lt;full-title&gt;Behavioral Ecology&lt;/full-title&gt;&lt;/periodical&gt;&lt;pages&gt;410-419&lt;/pages&gt;&lt;volume&gt;18&lt;/volume&gt;&lt;number&gt;2&lt;/number&gt;&lt;dates&gt;&lt;year&gt;2007&lt;/year&gt;&lt;pub-dates&gt;&lt;date&gt;Mar-Apr&lt;/date&gt;&lt;/pub-dates&gt;&lt;/dates&gt;&lt;accession-num&gt;ISI:000244658100019&lt;/accession-num&gt;&lt;urls&gt;&lt;related-urls&gt;&lt;url&gt;&amp;lt;Go to ISI&amp;gt;://000244658100019&lt;/url&gt;&lt;/related-urls&gt;&lt;/urls&gt;&lt;electronic-resource-num&gt;10.1093/beheco/arl098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8F2DFE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6884B07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4573396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06EBCC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34DD2C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B9BC8B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2.2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270566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AAF3DD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FE3BF6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F321CD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</w:t>
            </w:r>
            <w:r w:rsidR="002C0C41">
              <w:rPr>
                <w:rFonts w:ascii="Arial Narrow" w:hAnsi="Arial Narrow"/>
                <w:color w:val="000000"/>
                <w:sz w:val="16"/>
              </w:rPr>
              <w:t>1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0896941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9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297B3D6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04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0DAEEB0" w14:textId="77777777" w:rsidR="00AE5783" w:rsidRPr="0099520C" w:rsidRDefault="00685120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96</w:t>
            </w:r>
          </w:p>
        </w:tc>
      </w:tr>
      <w:tr w:rsidR="00AE5783" w:rsidRPr="0099520C" w14:paraId="2DB72288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6B2828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494715F7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pinachia spinachia</w:t>
            </w:r>
          </w:p>
        </w:tc>
        <w:tc>
          <w:tcPr>
            <w:tcW w:w="1701" w:type="dxa"/>
            <w:vAlign w:val="bottom"/>
          </w:tcPr>
          <w:p w14:paraId="47228E28" w14:textId="77777777" w:rsidR="0082654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Fifteen</w:t>
            </w:r>
            <w:r w:rsidR="0082654C">
              <w:rPr>
                <w:rFonts w:ascii="Arial Narrow" w:hAnsi="Arial Narrow"/>
                <w:color w:val="000000"/>
                <w:sz w:val="16"/>
              </w:rPr>
              <w:t>-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pin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13B45DD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tickleback</w:t>
            </w:r>
          </w:p>
        </w:tc>
        <w:tc>
          <w:tcPr>
            <w:tcW w:w="1275" w:type="dxa"/>
            <w:vAlign w:val="bottom"/>
          </w:tcPr>
          <w:p w14:paraId="097FC0C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0512EEA2" w14:textId="77777777" w:rsidR="00AE5783" w:rsidRPr="0099520C" w:rsidRDefault="00027383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177EBC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Ostlund-Nilsson&lt;/Author&gt;&lt;Year&gt;2002&lt;/Year&gt;&lt;RecNum&gt;1646&lt;/RecNum&gt;&lt;record&gt;&lt;rec-number&gt;1646&lt;/rec-number&gt;&lt;foreign-keys&gt;&lt;key app="EN" db-id="dr92rxae72rwd7ewfss5v0aup2apd90apft9"&gt;1646&lt;/key&gt;&lt;/foreign-keys&gt;&lt;ref-type name="Journal Article"&gt;17&lt;/ref-type&gt;&lt;contributors&gt;&lt;authors&gt;&lt;author&gt;Ostlund-Nilsson, S.&lt;/author&gt;&lt;/authors&gt;&lt;/contributors&gt;&lt;titles&gt;&lt;title&gt;Does paternity or paternal investment determine the level of paternal care and does female choice explain egg stealing in the fifteen-spined stickleback?&lt;/title&gt;&lt;secondary-title&gt;Behavioral Ecology&lt;/secondary-title&gt;&lt;/titles&gt;&lt;periodical&gt;&lt;full-title&gt;Behavioral Ecology&lt;/full-title&gt;&lt;/periodical&gt;&lt;pages&gt;188-192&lt;/pages&gt;&lt;volume&gt;13&lt;/volume&gt;&lt;number&gt;2&lt;/number&gt;&lt;dates&gt;&lt;year&gt;2002&lt;/year&gt;&lt;pub-dates&gt;&lt;date&gt;Mar-Apr&lt;/date&gt;&lt;/pub-dates&gt;&lt;/dates&gt;&lt;accession-num&gt;ISI:000174647700008&lt;/accession-num&gt;&lt;urls&gt;&lt;related-urls&gt;&lt;url&gt;&amp;lt;Go to ISI&amp;gt;://000174647700008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2595EA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990B6B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3FBE24A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C901D7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FC7241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5BF5EBD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.64</w:t>
            </w:r>
            <w:r w:rsidR="00454642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Jones&lt;/Author&gt;&lt;Year&gt;1998&lt;/Year&gt;&lt;RecNum&gt;2209&lt;/RecNum&gt;&lt;record&gt;&lt;rec-number&gt;2209&lt;/rec-number&gt;&lt;foreign-keys&gt;&lt;key app="EN" db-id="dr92rxae72rwd7ewfss5v0aup2apd90apft9"&gt;2209&lt;/key&gt;&lt;/foreign-keys&gt;&lt;ref-type name="Journal Article"&gt;17&lt;/ref-type&gt;&lt;contributors&gt;&lt;authors&gt;&lt;author&gt;Jones, A. G.&lt;/author&gt;&lt;author&gt;Ostlund-Nilsson, S.&lt;/author&gt;&lt;author&gt;Avise, J. C.&lt;/author&gt;&lt;/authors&gt;&lt;/contributors&gt;&lt;auth-address&gt;Jones, AG&amp;#xD;Univ Georgia, Dept Genet, Athens, GA 30602 USA&amp;#xD;Univ Georgia, Dept Genet, Athens, GA 30602 USA&amp;#xD;Univ Georgia, Dept Genet, Athens, GA 30602 USA&amp;#xD;Uppsala Univ, Dept Zool, S-75236 Uppsala, Sweden&lt;/auth-address&gt;&lt;titles&gt;&lt;title&gt;A microsatellite assessment of sneaked fertilizations and egg thievery in the fifteenspine stickleback&lt;/title&gt;&lt;secondary-title&gt;Evolution&lt;/secondary-title&gt;&lt;alt-title&gt;Evolution&lt;/alt-title&gt;&lt;/titles&gt;&lt;periodical&gt;&lt;full-title&gt;Evolution&lt;/full-title&gt;&lt;/periodical&gt;&lt;alt-periodical&gt;&lt;full-title&gt;Evolution&lt;/full-title&gt;&lt;/alt-periodical&gt;&lt;pages&gt;848-858&lt;/pages&gt;&lt;volume&gt;52&lt;/volume&gt;&lt;number&gt;3&lt;/number&gt;&lt;keywords&gt;&lt;keyword&gt;cuckoldry&lt;/keyword&gt;&lt;keyword&gt;kleptogamy&lt;/keyword&gt;&lt;keyword&gt;mating system&lt;/keyword&gt;&lt;keyword&gt;polygamy&lt;/keyword&gt;&lt;keyword&gt;intraspecific brood parasitism&lt;/keyword&gt;&lt;keyword&gt;3-spined stickleback&lt;/keyword&gt;&lt;keyword&gt;gasterosteus-aculeatus&lt;/keyword&gt;&lt;keyword&gt;reproductive strategies&lt;/keyword&gt;&lt;keyword&gt;threespine stickleback&lt;/keyword&gt;&lt;keyword&gt;bluegill sunfish&lt;/keyword&gt;&lt;keyword&gt;sexual selection&lt;/keyword&gt;&lt;keyword&gt;male competition&lt;/keyword&gt;&lt;keyword&gt;mating success&lt;/keyword&gt;&lt;keyword&gt;parental care&lt;/keyword&gt;&lt;/keywords&gt;&lt;dates&gt;&lt;year&gt;1998&lt;/year&gt;&lt;pub-dates&gt;&lt;date&gt;Jun&lt;/date&gt;&lt;/pub-dates&gt;&lt;/dates&gt;&lt;isbn&gt;0014-3820&lt;/isbn&gt;&lt;accession-num&gt;ISI:000074621000020&lt;/accession-num&gt;&lt;urls&gt;&lt;related-urls&gt;&lt;url&gt;&amp;lt;Go to ISI&amp;gt;://000074621000020&lt;/url&gt;&lt;/related-urls&gt;&lt;/urls&gt;&lt;language&gt;English&lt;/language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9A26C3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71DBDD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2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B07B3D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18C4DA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E8BB8C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13BFA6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5028BB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78EB8F50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65B48B9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5A5B943E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pinachia spinachia</w:t>
            </w:r>
          </w:p>
        </w:tc>
        <w:tc>
          <w:tcPr>
            <w:tcW w:w="1701" w:type="dxa"/>
            <w:vAlign w:val="bottom"/>
          </w:tcPr>
          <w:p w14:paraId="0652E272" w14:textId="77777777" w:rsidR="0082654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Fifteen</w:t>
            </w:r>
            <w:r w:rsidR="0082654C">
              <w:rPr>
                <w:rFonts w:ascii="Arial Narrow" w:hAnsi="Arial Narrow"/>
                <w:color w:val="000000"/>
                <w:sz w:val="16"/>
              </w:rPr>
              <w:t>-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pin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34C5F3A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tickleback</w:t>
            </w:r>
          </w:p>
        </w:tc>
        <w:tc>
          <w:tcPr>
            <w:tcW w:w="1275" w:type="dxa"/>
            <w:vAlign w:val="bottom"/>
          </w:tcPr>
          <w:p w14:paraId="2921F98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176EAD67" w14:textId="77777777" w:rsidR="00AE5783" w:rsidRPr="0099520C" w:rsidRDefault="00027383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177EBC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Ostlund-Nilsson&lt;/Author&gt;&lt;Year&gt;2002&lt;/Year&gt;&lt;RecNum&gt;1646&lt;/RecNum&gt;&lt;record&gt;&lt;rec-number&gt;1646&lt;/rec-number&gt;&lt;foreign-keys&gt;&lt;key app="EN" db-id="dr92rxae72rwd7ewfss5v0aup2apd90apft9"&gt;1646&lt;/key&gt;&lt;/foreign-keys&gt;&lt;ref-type name="Journal Article"&gt;17&lt;/ref-type&gt;&lt;contributors&gt;&lt;authors&gt;&lt;author&gt;Ostlund-Nilsson, S.&lt;/author&gt;&lt;/authors&gt;&lt;/contributors&gt;&lt;titles&gt;&lt;title&gt;Does paternity or paternal investment determine the level of paternal care and does female choice explain egg stealing in the fifteen-spined stickleback?&lt;/title&gt;&lt;secondary-title&gt;Behavioral Ecology&lt;/secondary-title&gt;&lt;/titles&gt;&lt;periodical&gt;&lt;full-title&gt;Behavioral Ecology&lt;/full-title&gt;&lt;/periodical&gt;&lt;pages&gt;188-192&lt;/pages&gt;&lt;volume&gt;13&lt;/volume&gt;&lt;number&gt;2&lt;/number&gt;&lt;dates&gt;&lt;year&gt;2002&lt;/year&gt;&lt;pub-dates&gt;&lt;date&gt;Mar-Apr&lt;/date&gt;&lt;/pub-dates&gt;&lt;/dates&gt;&lt;accession-num&gt;ISI:000174647700008&lt;/accession-num&gt;&lt;urls&gt;&lt;related-urls&gt;&lt;url&gt;&amp;lt;Go to ISI&amp;gt;://000174647700008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BFEF77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F68B97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FA0FD1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5E1B931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2E774F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47EC86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.6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EDAD26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BC5F7E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4C548E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F8A2E1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3170B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61ABA1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A60A6C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26EE3B1E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FE5DA8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2FFD97F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pinachia spinachia</w:t>
            </w:r>
          </w:p>
        </w:tc>
        <w:tc>
          <w:tcPr>
            <w:tcW w:w="1701" w:type="dxa"/>
            <w:vAlign w:val="bottom"/>
          </w:tcPr>
          <w:p w14:paraId="2EBB51EB" w14:textId="77777777" w:rsidR="0082654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Fifteen</w:t>
            </w:r>
            <w:r w:rsidR="0082654C">
              <w:rPr>
                <w:rFonts w:ascii="Arial Narrow" w:hAnsi="Arial Narrow"/>
                <w:color w:val="000000"/>
                <w:sz w:val="16"/>
              </w:rPr>
              <w:t>-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pin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63427BE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tickleback</w:t>
            </w:r>
          </w:p>
        </w:tc>
        <w:tc>
          <w:tcPr>
            <w:tcW w:w="1275" w:type="dxa"/>
            <w:vAlign w:val="bottom"/>
          </w:tcPr>
          <w:p w14:paraId="0897934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39FAB0AA" w14:textId="77777777" w:rsidR="00AE5783" w:rsidRPr="0099520C" w:rsidRDefault="00027383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177EBC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Ostlund-Nilsson&lt;/Author&gt;&lt;Year&gt;2002&lt;/Year&gt;&lt;RecNum&gt;1646&lt;/RecNum&gt;&lt;record&gt;&lt;rec-number&gt;1646&lt;/rec-number&gt;&lt;foreign-keys&gt;&lt;key app="EN" db-id="dr92rxae72rwd7ewfss5v0aup2apd90apft9"&gt;1646&lt;/key&gt;&lt;/foreign-keys&gt;&lt;ref-type name="Journal Article"&gt;17&lt;/ref-type&gt;&lt;contributors&gt;&lt;authors&gt;&lt;author&gt;Ostlund-Nilsson, S.&lt;/author&gt;&lt;/authors&gt;&lt;/contributors&gt;&lt;titles&gt;&lt;title&gt;Does paternity or paternal investment determine the level of paternal care and does female choice explain egg stealing in the fifteen-spined stickleback?&lt;/title&gt;&lt;secondary-title&gt;Behavioral Ecology&lt;/secondary-title&gt;&lt;/titles&gt;&lt;periodical&gt;&lt;full-title&gt;Behavioral Ecology&lt;/full-title&gt;&lt;/periodical&gt;&lt;pages&gt;188-192&lt;/pages&gt;&lt;volume&gt;13&lt;/volume&gt;&lt;number&gt;2&lt;/number&gt;&lt;dates&gt;&lt;year&gt;2002&lt;/year&gt;&lt;pub-dates&gt;&lt;date&gt;Mar-Apr&lt;/date&gt;&lt;/pub-dates&gt;&lt;/dates&gt;&lt;accession-num&gt;ISI:000174647700008&lt;/accession-num&gt;&lt;urls&gt;&lt;related-urls&gt;&lt;url&gt;&amp;lt;Go to ISI&amp;gt;://000174647700008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1582C5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EAAFE5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50EC5AE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1667F6B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D71413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CDFE0A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.6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3BA424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B8E89D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64BFA3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BC9FD0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EFD87A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F49164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1E7DBF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3930D95B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C5EC41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ctinopterygii</w:t>
            </w:r>
          </w:p>
        </w:tc>
        <w:tc>
          <w:tcPr>
            <w:tcW w:w="1701" w:type="dxa"/>
            <w:vAlign w:val="bottom"/>
          </w:tcPr>
          <w:p w14:paraId="7A9495AA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pinachia spinachia</w:t>
            </w:r>
          </w:p>
        </w:tc>
        <w:tc>
          <w:tcPr>
            <w:tcW w:w="1701" w:type="dxa"/>
            <w:vAlign w:val="bottom"/>
          </w:tcPr>
          <w:p w14:paraId="313EA4A1" w14:textId="77777777" w:rsidR="0082654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Fifteen</w:t>
            </w:r>
            <w:r w:rsidR="0082654C">
              <w:rPr>
                <w:rFonts w:ascii="Arial Narrow" w:hAnsi="Arial Narrow"/>
                <w:color w:val="000000"/>
                <w:sz w:val="16"/>
              </w:rPr>
              <w:t>-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pin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4B3E705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tickleback</w:t>
            </w:r>
          </w:p>
        </w:tc>
        <w:tc>
          <w:tcPr>
            <w:tcW w:w="1275" w:type="dxa"/>
            <w:vAlign w:val="bottom"/>
          </w:tcPr>
          <w:p w14:paraId="356931E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1FACDC90" w14:textId="77777777" w:rsidR="00AE5783" w:rsidRPr="0099520C" w:rsidRDefault="00027383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177EBC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Ostlund-Nilsson&lt;/Author&gt;&lt;Year&gt;2002&lt;/Year&gt;&lt;RecNum&gt;1646&lt;/RecNum&gt;&lt;record&gt;&lt;rec-number&gt;1646&lt;/rec-number&gt;&lt;foreign-keys&gt;&lt;key app="EN" db-id="dr92rxae72rwd7ewfss5v0aup2apd90apft9"&gt;1646&lt;/key&gt;&lt;/foreign-keys&gt;&lt;ref-type name="Journal Article"&gt;17&lt;/ref-type&gt;&lt;contributors&gt;&lt;authors&gt;&lt;author&gt;Ostlund-Nilsson, S.&lt;/author&gt;&lt;/authors&gt;&lt;/contributors&gt;&lt;titles&gt;&lt;title&gt;Does paternity or paternal investment determine the level of paternal care and does female choice explain egg stealing in the fifteen-spined stickleback?&lt;/title&gt;&lt;secondary-title&gt;Behavioral Ecology&lt;/secondary-title&gt;&lt;/titles&gt;&lt;periodical&gt;&lt;full-title&gt;Behavioral Ecology&lt;/full-title&gt;&lt;/periodical&gt;&lt;pages&gt;188-192&lt;/pages&gt;&lt;volume&gt;13&lt;/volume&gt;&lt;number&gt;2&lt;/number&gt;&lt;dates&gt;&lt;year&gt;2002&lt;/year&gt;&lt;pub-dates&gt;&lt;date&gt;Mar-Apr&lt;/date&gt;&lt;/pub-dates&gt;&lt;/dates&gt;&lt;accession-num&gt;ISI:000174647700008&lt;/accession-num&gt;&lt;urls&gt;&lt;related-urls&gt;&lt;url&gt;&amp;lt;Go to ISI&amp;gt;://000174647700008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596522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ount</w:t>
            </w:r>
          </w:p>
        </w:tc>
        <w:tc>
          <w:tcPr>
            <w:tcW w:w="673" w:type="dxa"/>
            <w:vAlign w:val="bottom"/>
          </w:tcPr>
          <w:p w14:paraId="32D9C9A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681ADE3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69CAF0A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97F950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E86182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.6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958358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80A54D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F65529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D1E0AD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493164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9C972E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04A307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7F9B63D0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220F596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1E537AE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Agelaius phoeniceus</w:t>
            </w:r>
          </w:p>
        </w:tc>
        <w:tc>
          <w:tcPr>
            <w:tcW w:w="1701" w:type="dxa"/>
            <w:vAlign w:val="bottom"/>
          </w:tcPr>
          <w:p w14:paraId="1195ECB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d</w:t>
            </w:r>
            <w:r w:rsidR="0082654C">
              <w:rPr>
                <w:rFonts w:ascii="Arial Narrow" w:hAnsi="Arial Narrow"/>
                <w:color w:val="000000"/>
                <w:sz w:val="16"/>
              </w:rPr>
              <w:t>-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wing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ackbird</w:t>
            </w:r>
          </w:p>
        </w:tc>
        <w:tc>
          <w:tcPr>
            <w:tcW w:w="1275" w:type="dxa"/>
            <w:vAlign w:val="bottom"/>
          </w:tcPr>
          <w:p w14:paraId="3FA6446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ous</w:t>
            </w:r>
          </w:p>
        </w:tc>
        <w:tc>
          <w:tcPr>
            <w:tcW w:w="851" w:type="dxa"/>
            <w:vAlign w:val="bottom"/>
          </w:tcPr>
          <w:p w14:paraId="6899FD4D" w14:textId="77777777" w:rsidR="00AE5783" w:rsidRPr="0099520C" w:rsidRDefault="00177EB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estneat&lt;/Author&gt;&lt;Year&gt;1995&lt;/Year&gt;&lt;RecNum&gt;949&lt;/RecNum&gt;&lt;record&gt;&lt;rec-number&gt;949&lt;/rec-number&gt;&lt;foreign-keys&gt;&lt;key app="EN" db-id="dr92rxae72rwd7ewfss5v0aup2apd90apft9"&gt;949&lt;/key&gt;&lt;/foreign-keys&gt;&lt;ref-type name="Journal Article"&gt;17&lt;/ref-type&gt;&lt;contributors&gt;&lt;authors&gt;&lt;author&gt;Westneat, D. F.&lt;/author&gt;&lt;/authors&gt;&lt;/contributors&gt;&lt;titles&gt;&lt;title&gt;&lt;style face="normal" font="default" size="100%"&gt;PATERNITY AND PATERNAL BEHAVIOR IN THE RED-WINGED BLACKBIRD, AGELAIUS-PHOENICEUS&amp;#xD;Paternity and paternal behavior in the red-winged blackbird, &lt;/style&gt;&lt;style face="italic" font="default" size="100%"&gt;Agelaius phoeniceus&lt;/style&gt;&lt;/title&gt;&lt;secondary-title&gt;Animal Behaviour&lt;/secondary-title&gt;&lt;/titles&gt;&lt;periodical&gt;&lt;full-title&gt;Animal Behaviour&lt;/full-title&gt;&lt;/periodical&gt;&lt;pages&gt;21-35&lt;/pages&gt;&lt;volume&gt;49&lt;/volume&gt;&lt;number&gt;1&lt;/number&gt;&lt;dates&gt;&lt;year&gt;1995&lt;/year&gt;&lt;pub-dates&gt;&lt;date&gt;Jan&lt;/date&gt;&lt;/pub-dates&gt;&lt;/dates&gt;&lt;accession-num&gt;ISI:A1995QC44700003&lt;/accession-num&gt;&lt;urls&gt;&lt;related-urls&gt;&lt;url&gt;&amp;lt;Go to ISI&amp;gt;://A1995QC447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697586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728253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A27895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69CBAAF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56A849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26DA445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9.17</w:t>
            </w:r>
            <w:r w:rsidR="00547D0B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HcmF5PC9BdXRob3I+PFllYXI+MTk5NjwvWWVhcj48UmVj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HcmF5PC9BdXRob3I+PFllYXI+MTk5NjwvWWVhcj48UmVj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0,21,22,23,24,2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343B7D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7F1A07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BA5760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5AED0D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</w:t>
            </w:r>
            <w:r w:rsidR="00454642">
              <w:rPr>
                <w:rFonts w:ascii="Arial Narrow" w:hAnsi="Arial Narrow"/>
                <w:color w:val="000000"/>
                <w:sz w:val="16"/>
              </w:rPr>
              <w:t>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E8F05E6" w14:textId="77777777" w:rsidR="00AE5783" w:rsidRPr="0099520C" w:rsidRDefault="0045464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61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FE2261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1DB280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7ED16325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75129A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FB7FF0D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Agelaius phoeniceus</w:t>
            </w:r>
          </w:p>
        </w:tc>
        <w:tc>
          <w:tcPr>
            <w:tcW w:w="1701" w:type="dxa"/>
            <w:vAlign w:val="bottom"/>
          </w:tcPr>
          <w:p w14:paraId="60C07A93" w14:textId="77777777" w:rsidR="00AE5783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d</w:t>
            </w:r>
            <w:r>
              <w:rPr>
                <w:rFonts w:ascii="Arial Narrow" w:hAnsi="Arial Narrow"/>
                <w:color w:val="000000"/>
                <w:sz w:val="16"/>
              </w:rPr>
              <w:t>-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ing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blackbird</w:t>
            </w:r>
          </w:p>
        </w:tc>
        <w:tc>
          <w:tcPr>
            <w:tcW w:w="1275" w:type="dxa"/>
            <w:vAlign w:val="bottom"/>
          </w:tcPr>
          <w:p w14:paraId="532B45F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ous</w:t>
            </w:r>
          </w:p>
        </w:tc>
        <w:tc>
          <w:tcPr>
            <w:tcW w:w="851" w:type="dxa"/>
            <w:vAlign w:val="bottom"/>
          </w:tcPr>
          <w:p w14:paraId="3E2842DD" w14:textId="77777777" w:rsidR="00AE5783" w:rsidRPr="0099520C" w:rsidRDefault="00177EB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estneat&lt;/Author&gt;&lt;Year&gt;1995&lt;/Year&gt;&lt;RecNum&gt;949&lt;/RecNum&gt;&lt;record&gt;&lt;rec-number&gt;949&lt;/rec-number&gt;&lt;foreign-keys&gt;&lt;key app="EN" db-id="dr92rxae72rwd7ewfss5v0aup2apd90apft9"&gt;949&lt;/key&gt;&lt;/foreign-keys&gt;&lt;ref-type name="Journal Article"&gt;17&lt;/ref-type&gt;&lt;contributors&gt;&lt;authors&gt;&lt;author&gt;Westneat, D. F.&lt;/author&gt;&lt;/authors&gt;&lt;/contributors&gt;&lt;titles&gt;&lt;title&gt;&lt;style face="normal" font="default" size="100%"&gt;PATERNITY AND PATERNAL BEHAVIOR IN THE RED-WINGED BLACKBIRD, AGELAIUS-PHOENICEUS&amp;#xD;Paternity and paternal behavior in the red-winged blackbird, &lt;/style&gt;&lt;style face="italic" font="default" size="100%"&gt;Agelaius phoeniceus&lt;/style&gt;&lt;/title&gt;&lt;secondary-title&gt;Animal Behaviour&lt;/secondary-title&gt;&lt;/titles&gt;&lt;periodical&gt;&lt;full-title&gt;Animal Behaviour&lt;/full-title&gt;&lt;/periodical&gt;&lt;pages&gt;21-35&lt;/pages&gt;&lt;volume&gt;49&lt;/volume&gt;&lt;number&gt;1&lt;/number&gt;&lt;dates&gt;&lt;year&gt;1995&lt;/year&gt;&lt;pub-dates&gt;&lt;date&gt;Jan&lt;/date&gt;&lt;/pub-dates&gt;&lt;/dates&gt;&lt;accession-num&gt;ISI:A1995QC44700003&lt;/accession-num&gt;&lt;urls&gt;&lt;related-urls&gt;&lt;url&gt;&amp;lt;Go to ISI&amp;gt;://A1995QC447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999F73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2ADFE8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809689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BFD440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E270FE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B9A624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9.17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CB8B7E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572D8C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1F414C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BCEDEA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</w:t>
            </w:r>
            <w:r w:rsidR="00454642">
              <w:rPr>
                <w:rFonts w:ascii="Arial Narrow" w:hAnsi="Arial Narrow"/>
                <w:color w:val="000000"/>
                <w:sz w:val="16"/>
              </w:rPr>
              <w:t>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A3F9E62" w14:textId="77777777" w:rsidR="00AE5783" w:rsidRPr="0099520C" w:rsidRDefault="0045464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61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5ABE28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E1ECDF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65A42B9E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41D5912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92F6C9A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Agelaius phoeniceus</w:t>
            </w:r>
          </w:p>
        </w:tc>
        <w:tc>
          <w:tcPr>
            <w:tcW w:w="1701" w:type="dxa"/>
            <w:vAlign w:val="bottom"/>
          </w:tcPr>
          <w:p w14:paraId="6B661015" w14:textId="77777777" w:rsidR="00AE5783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d</w:t>
            </w:r>
            <w:r>
              <w:rPr>
                <w:rFonts w:ascii="Arial Narrow" w:hAnsi="Arial Narrow"/>
                <w:color w:val="000000"/>
                <w:sz w:val="16"/>
              </w:rPr>
              <w:t>-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ing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blackbird</w:t>
            </w:r>
          </w:p>
        </w:tc>
        <w:tc>
          <w:tcPr>
            <w:tcW w:w="1275" w:type="dxa"/>
            <w:vAlign w:val="bottom"/>
          </w:tcPr>
          <w:p w14:paraId="4583E20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ous</w:t>
            </w:r>
          </w:p>
        </w:tc>
        <w:tc>
          <w:tcPr>
            <w:tcW w:w="851" w:type="dxa"/>
            <w:vAlign w:val="bottom"/>
          </w:tcPr>
          <w:p w14:paraId="6F83E044" w14:textId="77777777" w:rsidR="00AE5783" w:rsidRPr="0099520C" w:rsidRDefault="00177EB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estneat&lt;/Author&gt;&lt;Year&gt;1995&lt;/Year&gt;&lt;RecNum&gt;949&lt;/RecNum&gt;&lt;record&gt;&lt;rec-number&gt;949&lt;/rec-number&gt;&lt;foreign-keys&gt;&lt;key app="EN" db-id="dr92rxae72rwd7ewfss5v0aup2apd90apft9"&gt;949&lt;/key&gt;&lt;/foreign-keys&gt;&lt;ref-type name="Journal Article"&gt;17&lt;/ref-type&gt;&lt;contributors&gt;&lt;authors&gt;&lt;author&gt;Westneat, D. F.&lt;/author&gt;&lt;/authors&gt;&lt;/contributors&gt;&lt;titles&gt;&lt;title&gt;&lt;style face="normal" font="default" size="100%"&gt;PATERNITY AND PATERNAL BEHAVIOR IN THE RED-WINGED BLACKBIRD, AGELAIUS-PHOENICEUS&amp;#xD;Paternity and paternal behavior in the red-winged blackbird, &lt;/style&gt;&lt;style face="italic" font="default" size="100%"&gt;Agelaius phoeniceus&lt;/style&gt;&lt;/title&gt;&lt;secondary-title&gt;Animal Behaviour&lt;/secondary-title&gt;&lt;/titles&gt;&lt;periodical&gt;&lt;full-title&gt;Animal Behaviour&lt;/full-title&gt;&lt;/periodical&gt;&lt;pages&gt;21-35&lt;/pages&gt;&lt;volume&gt;49&lt;/volume&gt;&lt;number&gt;1&lt;/number&gt;&lt;dates&gt;&lt;year&gt;1995&lt;/year&gt;&lt;pub-dates&gt;&lt;date&gt;Jan&lt;/date&gt;&lt;/pub-dates&gt;&lt;/dates&gt;&lt;accession-num&gt;ISI:A1995QC44700003&lt;/accession-num&gt;&lt;urls&gt;&lt;related-urls&gt;&lt;url&gt;&amp;lt;Go to ISI&amp;gt;://A1995QC447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13F7ED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BF2254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38CAB1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68DA33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2BA945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AD901D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9.17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228EFE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788240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CDAA90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B92B6B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</w:t>
            </w:r>
            <w:r w:rsidR="00454642">
              <w:rPr>
                <w:rFonts w:ascii="Arial Narrow" w:hAnsi="Arial Narrow"/>
                <w:color w:val="000000"/>
                <w:sz w:val="16"/>
              </w:rPr>
              <w:t>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678C0DB" w14:textId="77777777" w:rsidR="00AE5783" w:rsidRPr="0099520C" w:rsidRDefault="0045464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61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18B6FB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D4AB23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583D54AD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662A306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B90B23E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Agelaius phoeniceus</w:t>
            </w:r>
          </w:p>
        </w:tc>
        <w:tc>
          <w:tcPr>
            <w:tcW w:w="1701" w:type="dxa"/>
            <w:vAlign w:val="bottom"/>
          </w:tcPr>
          <w:p w14:paraId="7912DCE5" w14:textId="77777777" w:rsidR="00AE5783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d</w:t>
            </w:r>
            <w:r>
              <w:rPr>
                <w:rFonts w:ascii="Arial Narrow" w:hAnsi="Arial Narrow"/>
                <w:color w:val="000000"/>
                <w:sz w:val="16"/>
              </w:rPr>
              <w:t>-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ing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blackbird</w:t>
            </w:r>
          </w:p>
        </w:tc>
        <w:tc>
          <w:tcPr>
            <w:tcW w:w="1275" w:type="dxa"/>
            <w:vAlign w:val="bottom"/>
          </w:tcPr>
          <w:p w14:paraId="63B13E7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ous</w:t>
            </w:r>
          </w:p>
        </w:tc>
        <w:tc>
          <w:tcPr>
            <w:tcW w:w="851" w:type="dxa"/>
            <w:vAlign w:val="bottom"/>
          </w:tcPr>
          <w:p w14:paraId="21B55BA1" w14:textId="77777777" w:rsidR="00AE5783" w:rsidRPr="0099520C" w:rsidRDefault="00177EB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estneat&lt;/Author&gt;&lt;Year&gt;1995&lt;/Year&gt;&lt;RecNum&gt;949&lt;/RecNum&gt;&lt;record&gt;&lt;rec-number&gt;949&lt;/rec-number&gt;&lt;foreign-keys&gt;&lt;key app="EN" db-id="dr92rxae72rwd7ewfss5v0aup2apd90apft9"&gt;949&lt;/key&gt;&lt;/foreign-keys&gt;&lt;ref-type name="Journal Article"&gt;17&lt;/ref-type&gt;&lt;contributors&gt;&lt;authors&gt;&lt;author&gt;Westneat, D. F.&lt;/author&gt;&lt;/authors&gt;&lt;/contributors&gt;&lt;titles&gt;&lt;title&gt;&lt;style face="normal" font="default" size="100%"&gt;PATERNITY AND PATERNAL BEHAVIOR IN THE RED-WINGED BLACKBIRD, AGELAIUS-PHOENICEUS&amp;#xD;Paternity and paternal behavior in the red-winged blackbird, &lt;/style&gt;&lt;style face="italic" font="default" size="100%"&gt;Agelaius phoeniceus&lt;/style&gt;&lt;/title&gt;&lt;secondary-title&gt;Animal Behaviour&lt;/secondary-title&gt;&lt;/titles&gt;&lt;periodical&gt;&lt;full-title&gt;Animal Behaviour&lt;/full-title&gt;&lt;/periodical&gt;&lt;pages&gt;21-35&lt;/pages&gt;&lt;volume&gt;49&lt;/volume&gt;&lt;number&gt;1&lt;/number&gt;&lt;dates&gt;&lt;year&gt;1995&lt;/year&gt;&lt;pub-dates&gt;&lt;date&gt;Jan&lt;/date&gt;&lt;/pub-dates&gt;&lt;/dates&gt;&lt;accession-num&gt;ISI:A1995QC44700003&lt;/accession-num&gt;&lt;urls&gt;&lt;related-urls&gt;&lt;url&gt;&amp;lt;Go to ISI&amp;gt;://A1995QC447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588FC8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34C234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AF3288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D66779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F05DC2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EDC96C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9.17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F90D70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2965B7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2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D3F02D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55C2D6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</w:t>
            </w:r>
            <w:r w:rsidR="00454642">
              <w:rPr>
                <w:rFonts w:ascii="Arial Narrow" w:hAnsi="Arial Narrow"/>
                <w:color w:val="000000"/>
                <w:sz w:val="16"/>
              </w:rPr>
              <w:t>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C466650" w14:textId="77777777" w:rsidR="00AE5783" w:rsidRPr="0099520C" w:rsidRDefault="0045464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61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3CFF71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C47C42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05796AE8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3E64D6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5338EF3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Agelaius phoeniceus</w:t>
            </w:r>
          </w:p>
        </w:tc>
        <w:tc>
          <w:tcPr>
            <w:tcW w:w="1701" w:type="dxa"/>
            <w:vAlign w:val="bottom"/>
          </w:tcPr>
          <w:p w14:paraId="56000520" w14:textId="77777777" w:rsidR="00AE5783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d</w:t>
            </w:r>
            <w:r>
              <w:rPr>
                <w:rFonts w:ascii="Arial Narrow" w:hAnsi="Arial Narrow"/>
                <w:color w:val="000000"/>
                <w:sz w:val="16"/>
              </w:rPr>
              <w:t>-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ing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blackbird</w:t>
            </w:r>
          </w:p>
        </w:tc>
        <w:tc>
          <w:tcPr>
            <w:tcW w:w="1275" w:type="dxa"/>
            <w:vAlign w:val="bottom"/>
          </w:tcPr>
          <w:p w14:paraId="59D1786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ous</w:t>
            </w:r>
          </w:p>
        </w:tc>
        <w:tc>
          <w:tcPr>
            <w:tcW w:w="851" w:type="dxa"/>
            <w:vAlign w:val="bottom"/>
          </w:tcPr>
          <w:p w14:paraId="5405418A" w14:textId="77777777" w:rsidR="00AE5783" w:rsidRPr="0099520C" w:rsidRDefault="00177EB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estneat&lt;/Author&gt;&lt;Year&gt;1995&lt;/Year&gt;&lt;RecNum&gt;949&lt;/RecNum&gt;&lt;record&gt;&lt;rec-number&gt;949&lt;/rec-number&gt;&lt;foreign-keys&gt;&lt;key app="EN" db-id="dr92rxae72rwd7ewfss5v0aup2apd90apft9"&gt;949&lt;/key&gt;&lt;/foreign-keys&gt;&lt;ref-type name="Journal Article"&gt;17&lt;/ref-type&gt;&lt;contributors&gt;&lt;authors&gt;&lt;author&gt;Westneat, D. F.&lt;/author&gt;&lt;/authors&gt;&lt;/contributors&gt;&lt;titles&gt;&lt;title&gt;&lt;style face="normal" font="default" size="100%"&gt;PATERNITY AND PATERNAL BEHAVIOR IN THE RED-WINGED BLACKBIRD, AGELAIUS-PHOENICEUS&amp;#xD;Paternity and paternal behavior in the red-winged blackbird, &lt;/style&gt;&lt;style face="italic" font="default" size="100%"&gt;Agelaius phoeniceus&lt;/style&gt;&lt;/title&gt;&lt;secondary-title&gt;Animal Behaviour&lt;/secondary-title&gt;&lt;/titles&gt;&lt;periodical&gt;&lt;full-title&gt;Animal Behaviour&lt;/full-title&gt;&lt;/periodical&gt;&lt;pages&gt;21-35&lt;/pages&gt;&lt;volume&gt;49&lt;/volume&gt;&lt;number&gt;1&lt;/number&gt;&lt;dates&gt;&lt;year&gt;1995&lt;/year&gt;&lt;pub-dates&gt;&lt;date&gt;Jan&lt;/date&gt;&lt;/pub-dates&gt;&lt;/dates&gt;&lt;accession-num&gt;ISI:A1995QC44700003&lt;/accession-num&gt;&lt;urls&gt;&lt;related-urls&gt;&lt;url&gt;&amp;lt;Go to ISI&amp;gt;://A1995QC447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8B02C7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9A6A93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9B5C67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6D8AD0B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176CDE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5C52E3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9.17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88BE3E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9B20E7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EE2FD3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5193A7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</w:t>
            </w:r>
            <w:r w:rsidR="00454642">
              <w:rPr>
                <w:rFonts w:ascii="Arial Narrow" w:hAnsi="Arial Narrow"/>
                <w:color w:val="000000"/>
                <w:sz w:val="16"/>
              </w:rPr>
              <w:t>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03E3C683" w14:textId="77777777" w:rsidR="00AE5783" w:rsidRPr="0099520C" w:rsidRDefault="0045464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61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44351A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5A13BA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146FBAEF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E06EA7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A5DF389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Alca torda</w:t>
            </w:r>
          </w:p>
        </w:tc>
        <w:tc>
          <w:tcPr>
            <w:tcW w:w="1701" w:type="dxa"/>
            <w:vAlign w:val="bottom"/>
          </w:tcPr>
          <w:p w14:paraId="51547E8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azorbill</w:t>
            </w:r>
          </w:p>
        </w:tc>
        <w:tc>
          <w:tcPr>
            <w:tcW w:w="1275" w:type="dxa"/>
            <w:vAlign w:val="bottom"/>
          </w:tcPr>
          <w:p w14:paraId="3185C30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397A4CD" w14:textId="77777777" w:rsidR="00AE5783" w:rsidRPr="0099520C" w:rsidRDefault="007B4A0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agner&lt;/Author&gt;&lt;Year&gt;1992&lt;/Year&gt;&lt;RecNum&gt;1750&lt;/RecNum&gt;&lt;record&gt;&lt;rec-number&gt;1750&lt;/rec-number&gt;&lt;foreign-keys&gt;&lt;key app="EN" db-id="dr92rxae72rwd7ewfss5v0aup2apd90apft9"&gt;1750&lt;/key&gt;&lt;/foreign-keys&gt;&lt;ref-type name="Journal Article"&gt;17&lt;/ref-type&gt;&lt;contributors&gt;&lt;authors&gt;&lt;author&gt;Wagner, R. H.&lt;/author&gt;&lt;/authors&gt;&lt;/contributors&gt;&lt;titles&gt;&lt;title&gt;Confidence of paternity and paternal effort in razorbills&lt;/title&gt;&lt;secondary-title&gt;Auk&lt;/secondary-title&gt;&lt;/titles&gt;&lt;periodical&gt;&lt;full-title&gt;Auk&lt;/full-title&gt;&lt;/periodical&gt;&lt;pages&gt;556-562&lt;/pages&gt;&lt;volume&gt;109&lt;/volume&gt;&lt;number&gt;3&lt;/number&gt;&lt;dates&gt;&lt;year&gt;1992&lt;/year&gt;&lt;pub-dates&gt;&lt;date&gt;Jul&lt;/date&gt;&lt;/pub-dates&gt;&lt;/dates&gt;&lt;accession-num&gt;ISI:A1992JR93300014&lt;/accession-num&gt;&lt;urls&gt;&lt;related-urls&gt;&lt;url&gt;&amp;lt;Go to ISI&amp;gt;://A1992JR9330001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B9A54B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AAFECD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A1D7BC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8213C7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E1927D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619A2E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08AEB7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C78A1A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ADF5B8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5C69F7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FE12B4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C46AE8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EA1E8E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249E7772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D63295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03578CD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Alca torda</w:t>
            </w:r>
          </w:p>
        </w:tc>
        <w:tc>
          <w:tcPr>
            <w:tcW w:w="1701" w:type="dxa"/>
            <w:vAlign w:val="bottom"/>
          </w:tcPr>
          <w:p w14:paraId="1E67F89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azorbill</w:t>
            </w:r>
          </w:p>
        </w:tc>
        <w:tc>
          <w:tcPr>
            <w:tcW w:w="1275" w:type="dxa"/>
            <w:vAlign w:val="bottom"/>
          </w:tcPr>
          <w:p w14:paraId="15B7669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7E83CAC" w14:textId="77777777" w:rsidR="00AE5783" w:rsidRPr="0099520C" w:rsidRDefault="007B4A0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agner&lt;/Author&gt;&lt;Year&gt;1992&lt;/Year&gt;&lt;RecNum&gt;1750&lt;/RecNum&gt;&lt;record&gt;&lt;rec-number&gt;1750&lt;/rec-number&gt;&lt;foreign-keys&gt;&lt;key app="EN" db-id="dr92rxae72rwd7ewfss5v0aup2apd90apft9"&gt;1750&lt;/key&gt;&lt;/foreign-keys&gt;&lt;ref-type name="Journal Article"&gt;17&lt;/ref-type&gt;&lt;contributors&gt;&lt;authors&gt;&lt;author&gt;Wagner, R. H.&lt;/author&gt;&lt;/authors&gt;&lt;/contributors&gt;&lt;titles&gt;&lt;title&gt;Confidence of paternity and paternal effort in razorbills&lt;/title&gt;&lt;secondary-title&gt;Auk&lt;/secondary-title&gt;&lt;/titles&gt;&lt;periodical&gt;&lt;full-title&gt;Auk&lt;/full-title&gt;&lt;/periodical&gt;&lt;pages&gt;556-562&lt;/pages&gt;&lt;volume&gt;109&lt;/volume&gt;&lt;number&gt;3&lt;/number&gt;&lt;dates&gt;&lt;year&gt;1992&lt;/year&gt;&lt;pub-dates&gt;&lt;date&gt;Jul&lt;/date&gt;&lt;/pub-dates&gt;&lt;/dates&gt;&lt;accession-num&gt;ISI:A1992JR93300014&lt;/accession-num&gt;&lt;urls&gt;&lt;related-urls&gt;&lt;url&gt;&amp;lt;Go to ISI&amp;gt;://A1992JR9330001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36C6FB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205D80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53C7E1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3CBF4A5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193FF1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5ACF4A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731D34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D8412E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ED6114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561466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FD5C7A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7588E3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B555B5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4FC06FC2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6E590B8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91C464E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Alca torda</w:t>
            </w:r>
          </w:p>
        </w:tc>
        <w:tc>
          <w:tcPr>
            <w:tcW w:w="1701" w:type="dxa"/>
            <w:vAlign w:val="bottom"/>
          </w:tcPr>
          <w:p w14:paraId="7CC21FB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azorbill</w:t>
            </w:r>
          </w:p>
        </w:tc>
        <w:tc>
          <w:tcPr>
            <w:tcW w:w="1275" w:type="dxa"/>
            <w:vAlign w:val="bottom"/>
          </w:tcPr>
          <w:p w14:paraId="3E4863B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A27079F" w14:textId="77777777" w:rsidR="00AE5783" w:rsidRPr="0099520C" w:rsidRDefault="007B4A0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agner&lt;/Author&gt;&lt;Year&gt;1992&lt;/Year&gt;&lt;RecNum&gt;1750&lt;/RecNum&gt;&lt;record&gt;&lt;rec-number&gt;1750&lt;/rec-number&gt;&lt;foreign-keys&gt;&lt;key app="EN" db-id="dr92rxae72rwd7ewfss5v0aup2apd90apft9"&gt;1750&lt;/key&gt;&lt;/foreign-keys&gt;&lt;ref-type name="Journal Article"&gt;17&lt;/ref-type&gt;&lt;contributors&gt;&lt;authors&gt;&lt;author&gt;Wagner, R. H.&lt;/author&gt;&lt;/authors&gt;&lt;/contributors&gt;&lt;titles&gt;&lt;title&gt;Confidence of paternity and paternal effort in razorbills&lt;/title&gt;&lt;secondary-title&gt;Auk&lt;/secondary-title&gt;&lt;/titles&gt;&lt;periodical&gt;&lt;full-title&gt;Auk&lt;/full-title&gt;&lt;/periodical&gt;&lt;pages&gt;556-562&lt;/pages&gt;&lt;volume&gt;109&lt;/volume&gt;&lt;number&gt;3&lt;/number&gt;&lt;dates&gt;&lt;year&gt;1992&lt;/year&gt;&lt;pub-dates&gt;&lt;date&gt;Jul&lt;/date&gt;&lt;/pub-dates&gt;&lt;/dates&gt;&lt;accession-num&gt;ISI:A1992JR93300014&lt;/accession-num&gt;&lt;urls&gt;&lt;related-urls&gt;&lt;url&gt;&amp;lt;Go to ISI&amp;gt;://A1992JR9330001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65C674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1F30D3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44E216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0464A8B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4A939B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B17F50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11FD55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D47AB7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188E32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B7FCFA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14DE3C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428266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3571B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18468218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248C443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420AFB1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6500F35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 w:rsidR="0082654C"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70851D5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3DC445D0" w14:textId="77777777" w:rsidR="00AE5783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DB70BE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250D13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176460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416A473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53B422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D64BF75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  <w:r w:rsidR="00BF7794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D11D2A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FCC3BB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91AF76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A91044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85EE36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B47A43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672AC3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58C07A28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63F995B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8F10310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510F738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58CEC48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0F5720E7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C9602E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1FB231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A7E709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3FB22A0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102E18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691C39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10A4F4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38F35B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80BD9A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9A9125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630679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A02241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F2EFD8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5231B865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6B1B3C2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EDE9189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0B81FCA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14C5676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741BEB99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E2A33F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6419177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1A751F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AFFF04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7B1D08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B9A755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F941BF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002982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E93981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F3F4DC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A96A80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0B8CFE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D0C0BE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1EB1D1B4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87BD0E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10B3D4A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473AF8E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3C6B988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06C72805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1570B6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35D421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BBE284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91B17A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F67844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149DE5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9E2E3D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04C09E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0247F0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3299AB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E21254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8A0544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9CF3F0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16ADA0C1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26C6981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BC4AE6D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336454C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2B16281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0C0C0E16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58529C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0A06B3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53E187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A3D4DE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CE21AA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925C8E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998CA9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59FDA3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082688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5F033D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B01BF8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D1DAAF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635529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6C65A297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DFCCD4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65CDDDD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33B8276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3ACD46A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701C6E80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DC80BA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E74CA5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182FA9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48D4594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57204B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22A8C2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54ED70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C9C303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EF26D7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55D829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F66811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A74153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25EDD8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65862005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21B622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F926B22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6F24CAD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7185C17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335BD0B7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462D84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F0F961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3FE1E6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6E1A07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8D6253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A5F627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8521A4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0C6A02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EFA14E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B002ED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110F1E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21BF21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522724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34AFAA35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65875C0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4E31858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6729B59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462868F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174F1F3A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4642F4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16DAB9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75CB08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9EDCBE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2B3CC5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6B3B9C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7EB689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D18BD4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92224C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DE909C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02824C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0F18B7B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24BFEB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878285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00E110A4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221739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85D4F5C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5EBA69E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307D382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4EDF1DD5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4642F4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088580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9A61B1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4697E8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E278D4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E62E7C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361BBB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76C3FB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ED430B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D5D6D9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441170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01D996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A93A65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D60426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1FD0D4FE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5480A2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7BADC01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6696E32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4594883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6E3A58EE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4642F4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F72901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90E459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390115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38F5F0A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E1EEDE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39A3EB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F65C7D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EB0E55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35A163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21301E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E3C4D5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A70B1D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06362C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5154FDF9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2987DB4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5BF520AB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65F3181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39EFE74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438835C1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4642F4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B83185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F49724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FB31D1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56FAD6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85C558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949373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8D719E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F09C19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2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45444F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FE6E81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8636A5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8F3624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C0EDD8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527114D0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4A01E5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DB7A945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19E59D7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18D709E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0CA34EFE" w14:textId="77777777" w:rsidR="0082654C" w:rsidRPr="0099520C" w:rsidRDefault="00060064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01A0D9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289016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D06825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DC2FB8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C374AA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03874E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0E9F2F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A1B1C9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D258AE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44F826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94AC79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4D7D6B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75491F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6EA1E402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5738461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4E64BC8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31F6068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466659B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5F8BA88D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4642F4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BCE0D7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AE7DC8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C03433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1437571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A152F0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9BADED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102AA4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E4B420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830F76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98F599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B6C104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BB85BC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AA532F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190DC45B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3B5013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1FD32D6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499425F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53824A7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487015EB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4642F4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F05ABE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7A11E2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B0E987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69FB959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3A7DBC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9A7A4D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F6C42B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747780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BD4D54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F07B15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52AD2D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6E818C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10ADEB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074C6E10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032964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FBCD2A3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39E9A47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5357166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4F03A84A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4642F4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A5BF92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572E21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358E67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348E806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9E1D91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852657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C0AF70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BB3598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A7E5A4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C5AEFC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07AC5FF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AE91CB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C0001A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2547E6C1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A27221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A53DB17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2E09028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2AB2FAF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2F51B9BB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4642F4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D4F0E0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CDA0D3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43AD02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F51213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674372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37412C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702418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C999A7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BC76B5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C6DFDE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2B3BA6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402CF9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AE1D8D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26A8EC12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26C344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C1DA005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3790A3B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42E4F99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654827D0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4642F4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C2C507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B17F9B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1D4A1F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555BC7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52C359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C10AE3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6F8049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3D5E17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F37515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8378E6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65E060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01A8F9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60270A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6555D0B9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39753ED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1F97355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39CA75E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271AA3B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44089507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4642F4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84A01B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A2F961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E9E432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882211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33CD3A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F90E5D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4CE551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AA2B04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E51E06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61B6B6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4F3EB9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CA0E66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3B3D74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6517B7B5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2835299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A8869C8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alcarius pictus</w:t>
            </w:r>
          </w:p>
        </w:tc>
        <w:tc>
          <w:tcPr>
            <w:tcW w:w="1701" w:type="dxa"/>
            <w:vAlign w:val="bottom"/>
          </w:tcPr>
          <w:p w14:paraId="7E4EE9C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mith</w:t>
            </w:r>
            <w:r>
              <w:rPr>
                <w:rFonts w:ascii="Arial Narrow" w:hAnsi="Arial Narrow"/>
                <w:color w:val="000000"/>
                <w:sz w:val="16"/>
              </w:rPr>
              <w:t>’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longspur</w:t>
            </w:r>
          </w:p>
        </w:tc>
        <w:tc>
          <w:tcPr>
            <w:tcW w:w="1275" w:type="dxa"/>
            <w:vAlign w:val="bottom"/>
          </w:tcPr>
          <w:p w14:paraId="346B8C7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1CF8F0AD" w14:textId="77777777" w:rsidR="0082654C" w:rsidRPr="0099520C" w:rsidRDefault="00CB3E89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Yes</w:t>
            </w:r>
            <w:r w:rsidR="004642F4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riskie&lt;/Author&gt;&lt;Year&gt;1998&lt;/Year&gt;&lt;RecNum&gt;615&lt;/RecNum&gt;&lt;record&gt;&lt;rec-number&gt;615&lt;/rec-number&gt;&lt;foreign-keys&gt;&lt;key app="EN" db-id="dr92rxae72rwd7ewfss5v0aup2apd90apft9"&gt;615&lt;/key&gt;&lt;/foreign-keys&gt;&lt;ref-type name="Journal Article"&gt;17&lt;/ref-type&gt;&lt;contributors&gt;&lt;authors&gt;&lt;author&gt;Briskie, J. V.&lt;/author&gt;&lt;author&gt;Montgomerie, R.&lt;/author&gt;&lt;author&gt;Poldmaa, T.&lt;/author&gt;&lt;author&gt;Boag, P. T.&lt;/author&gt;&lt;/authors&gt;&lt;/contributors&gt;&lt;titles&gt;&lt;title&gt;Paternity and paternal care in the polygynandrous Smith&amp;apos;s longspur&lt;/title&gt;&lt;secondary-title&gt;Behavioral Ecology and Sociobiology&lt;/secondary-title&gt;&lt;/titles&gt;&lt;periodical&gt;&lt;full-title&gt;Behavioral Ecology and Sociobiology&lt;/full-title&gt;&lt;/periodical&gt;&lt;pages&gt;181-190&lt;/pages&gt;&lt;volume&gt;43&lt;/volume&gt;&lt;number&gt;3&lt;/number&gt;&lt;dates&gt;&lt;year&gt;1998&lt;/year&gt;&lt;pub-dates&gt;&lt;date&gt;Sep&lt;/date&gt;&lt;/pub-dates&gt;&lt;/dates&gt;&lt;accession-num&gt;ISI:000075594500004&lt;/accession-num&gt;&lt;urls&gt;&lt;related-urls&gt;&lt;url&gt;&amp;lt;Go to ISI&amp;gt;://0000755945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535D3D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D0CEBB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3BCD5E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E66DEB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B7C51C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B5B0E9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7.4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F4BD75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B91748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630615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91341F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2D56D4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0CE158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D1BF87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7373542D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9EF89D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55891829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orvus corone</w:t>
            </w:r>
          </w:p>
        </w:tc>
        <w:tc>
          <w:tcPr>
            <w:tcW w:w="1701" w:type="dxa"/>
            <w:vAlign w:val="bottom"/>
          </w:tcPr>
          <w:p w14:paraId="0770C92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arrio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crow</w:t>
            </w:r>
          </w:p>
        </w:tc>
        <w:tc>
          <w:tcPr>
            <w:tcW w:w="1275" w:type="dxa"/>
            <w:vAlign w:val="bottom"/>
          </w:tcPr>
          <w:p w14:paraId="0CE23C2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5E2A9396" w14:textId="77777777" w:rsidR="00AE5783" w:rsidRPr="0099520C" w:rsidRDefault="003454EB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Canestrari&lt;/Author&gt;&lt;Year&gt;2005&lt;/Year&gt;&lt;RecNum&gt;1433&lt;/RecNum&gt;&lt;record&gt;&lt;rec-number&gt;1433&lt;/rec-number&gt;&lt;foreign-keys&gt;&lt;key app="EN" db-id="dr92rxae72rwd7ewfss5v0aup2apd90apft9"&gt;1433&lt;/key&gt;&lt;/foreign-keys&gt;&lt;ref-type name="Journal Article"&gt;17&lt;/ref-type&gt;&lt;contributors&gt;&lt;authors&gt;&lt;author&gt;Canestrari, D.&lt;/author&gt;&lt;author&gt;Marcos, J. M.&lt;/author&gt;&lt;author&gt;Baglione, V.&lt;/author&gt;&lt;/authors&gt;&lt;/contributors&gt;&lt;titles&gt;&lt;title&gt;Effect of parentage and relatedness on the individual contribution to cooperative chick care in carrion crows Corvus corone corone&lt;/title&gt;&lt;secondary-title&gt;Behavioral Ecology and Sociobiology&lt;/secondary-title&gt;&lt;/titles&gt;&lt;periodical&gt;&lt;full-title&gt;Behavioral Ecology and Sociobiology&lt;/full-title&gt;&lt;/periodical&gt;&lt;pages&gt;422-428&lt;/pages&gt;&lt;volume&gt;57&lt;/volume&gt;&lt;number&gt;5&lt;/number&gt;&lt;dates&gt;&lt;year&gt;2005&lt;/year&gt;&lt;pub-dates&gt;&lt;date&gt;Mar&lt;/date&gt;&lt;/pub-dates&gt;&lt;/dates&gt;&lt;accession-num&gt;ISI:000227366700003&lt;/accession-num&gt;&lt;urls&gt;&lt;related-urls&gt;&lt;url&gt;&amp;lt;Go to ISI&amp;gt;://000227366700003&lt;/url&gt;&lt;/related-urls&gt;&lt;/urls&gt;&lt;electronic-resource-num&gt;10.1007/s00265-004-0879-1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26CBF2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0EE16F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8F37C0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FEA469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9A359E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ABD2312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5.79</w:t>
            </w:r>
            <w:r w:rsidR="00751CE0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 ExcludeYear="1"&gt;&lt;Author&gt;Baglione&lt;/Author&gt;&lt;RecNum&gt;2221&lt;/RecNum&gt;&lt;record&gt;&lt;rec-number&gt;2221&lt;/rec-number&gt;&lt;foreign-keys&gt;&lt;key app="EN" db-id="dr92rxae72rwd7ewfss5v0aup2apd90apft9"&gt;2221&lt;/key&gt;&lt;/foreign-keys&gt;&lt;ref-type name="Personal Communication"&gt;26&lt;/ref-type&gt;&lt;contributors&gt;&lt;authors&gt;&lt;author&gt;Baglione, V&lt;/author&gt;&lt;/authors&gt;&lt;/contributors&gt;&lt;titles&gt;&lt;/titles&gt;&lt;dates&gt;&lt;/dates&gt;&lt;urls&gt;&lt;/urls&gt;&lt;/record&gt;&lt;/Cite&gt;&lt;Cite&gt;&lt;Author&gt;Baglione&lt;/Author&gt;&lt;Year&gt;2002&lt;/Year&gt;&lt;RecNum&gt;988&lt;/RecNum&gt;&lt;record&gt;&lt;rec-number&gt;988&lt;/rec-number&gt;&lt;foreign-keys&gt;&lt;key app="EN" db-id="dr92rxae72rwd7ewfss5v0aup2apd90apft9"&gt;988&lt;/key&gt;&lt;/foreign-keys&gt;&lt;ref-type name="Journal Article"&gt;17&lt;/ref-type&gt;&lt;contributors&gt;&lt;authors&gt;&lt;author&gt;Baglione, V.&lt;/author&gt;&lt;author&gt;Marcos, J.&lt;/author&gt;&lt;author&gt;Canestrari, D.&lt;/author&gt;&lt;/authors&gt;&lt;/contributors&gt;&lt;titles&gt;&lt;title&gt;&lt;style face="normal" font="default" size="100%"&gt;Cooperatively breeding groups of Carrion Crow (&lt;/style&gt;&lt;style face="italic" font="default" size="100%"&gt;Corvus corone corone&lt;/style&gt;&lt;style face="normal" font="default" size="100%"&gt;) in northern Spain&lt;/style&gt;&lt;/title&gt;&lt;secondary-title&gt;The Auk&lt;/secondary-title&gt;&lt;/titles&gt;&lt;periodical&gt;&lt;full-title&gt;The Auk&lt;/full-title&gt;&lt;/periodical&gt;&lt;pages&gt;799&lt;/pages&gt;&lt;volume&gt;119&lt;/volume&gt;&lt;number&gt;3&lt;/number&gt;&lt;dates&gt;&lt;year&gt;2002&lt;/year&gt;&lt;/dates&gt;&lt;isbn&gt;- 0004-8038&lt;/isbn&gt;&lt;urls&gt;&lt;related-urls&gt;&lt;url&gt;- http://oxfordsfx.hosted.exlibrisgroup.com/oxford?url_ver=Z39.88-2004;url_ctx_fmt=info%3Aofi%2Ffmt%3Akev%3Amtx%3Actx;rft_val_fmt=info%3Aofi%2Ffmt%3Akev%3Amtx%3Ajournal;rft.atitle=Cooperatively%20breeding%20groups%20of%20Carrion%20Crow%20%28Corvus%20corone%20corone%29%20in%20northern%20Spain;rft.auinit=V;rft.aulast=Baglione;rft.date=2002;rft.epage=799;rft.genre=article;rft.issn=0004-8038;rft.issue=3;rft.place=LAWRENCE;rft.pub=AMER%20ORNITHOLOGISTS%20UNION;rft.spage=790;rft.stitle=AUK;rft.title=AUK;rft.volume=119;rfr_id=info%3Asid%2Fwww.isinet.com%3AWoK%3AWOS;rft.au=Marcos%2C%20J;rft.au=Canestrari%2C%20D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29,3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4F76B2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2D70D3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F23B50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7E5900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CD37AB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817A95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EC7D64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1798CB68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2A71370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545840E2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yanistes caeruleus</w:t>
            </w:r>
          </w:p>
        </w:tc>
        <w:tc>
          <w:tcPr>
            <w:tcW w:w="1701" w:type="dxa"/>
            <w:vAlign w:val="bottom"/>
          </w:tcPr>
          <w:p w14:paraId="58BE134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tit</w:t>
            </w:r>
          </w:p>
        </w:tc>
        <w:tc>
          <w:tcPr>
            <w:tcW w:w="1275" w:type="dxa"/>
            <w:vAlign w:val="bottom"/>
          </w:tcPr>
          <w:p w14:paraId="0EF6DB0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2F3D2031" w14:textId="77777777" w:rsidR="00AE5783" w:rsidRPr="0099520C" w:rsidRDefault="003454EB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Leech&lt;/Author&gt;&lt;Year&gt;2006&lt;/Year&gt;&lt;RecNum&gt;766&lt;/RecNum&gt;&lt;record&gt;&lt;rec-number&gt;766&lt;/rec-number&gt;&lt;foreign-keys&gt;&lt;key app="EN" db-id="dr92rxae72rwd7ewfss5v0aup2apd90apft9"&gt;766&lt;/key&gt;&lt;/foreign-keys&gt;&lt;ref-type name="Journal Article"&gt;17&lt;/ref-type&gt;&lt;contributors&gt;&lt;authors&gt;&lt;author&gt;Leech, D. I.&lt;/author&gt;&lt;author&gt;Rowe, L. V.&lt;/author&gt;&lt;author&gt;Hartley, I. R.&lt;/author&gt;&lt;/authors&gt;&lt;/contributors&gt;&lt;titles&gt;&lt;title&gt;Experimental evidence for adjustment of parental investment in relation to brood sex ratio in the blue tit&lt;/title&gt;&lt;secondary-title&gt;Animal Behaviour&lt;/secondary-title&gt;&lt;/titles&gt;&lt;periodical&gt;&lt;full-title&gt;Animal Behaviour&lt;/full-title&gt;&lt;/periodical&gt;&lt;pages&gt;1301-1307&lt;/pages&gt;&lt;volume&gt;72&lt;/volume&gt;&lt;dates&gt;&lt;year&gt;2006&lt;/year&gt;&lt;pub-dates&gt;&lt;date&gt;Dec&lt;/date&gt;&lt;/pub-dates&gt;&lt;/dates&gt;&lt;accession-num&gt;ISI:000242713600009&lt;/accession-num&gt;&lt;urls&gt;&lt;related-urls&gt;&lt;url&gt;&amp;lt;Go to ISI&amp;gt;://000242713600009&lt;/url&gt;&lt;/related-urls&gt;&lt;/urls&gt;&lt;electronic-resource-num&gt;10.1016/j.anbehav.2006.03.017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3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708B55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420C32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7EADFF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89F072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7E2704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4F96EF1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7.68</w:t>
            </w:r>
            <w:r w:rsidR="004F2505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DaGFybWFudGllcjwvQXV0aG9yPjxZZWFyPjIwMDM8L1ll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DaGFybWFudGllcjwvQXV0aG9yPjxZZWFyPjIwMDM8L1ll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32,33,34,35,36,37,38,39,40,41,42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021DAA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90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DCE475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D935BB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932ABF0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4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7FAE709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1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F7E1DB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</w:t>
            </w:r>
            <w:r w:rsidR="00621204">
              <w:rPr>
                <w:rFonts w:ascii="Arial Narrow" w:hAnsi="Arial Narrow"/>
                <w:color w:val="000000"/>
                <w:sz w:val="16"/>
              </w:rPr>
              <w:t>1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4478A7E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673</w:t>
            </w:r>
          </w:p>
        </w:tc>
      </w:tr>
      <w:tr w:rsidR="00AE5783" w:rsidRPr="0099520C" w14:paraId="2C40129A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5BC0212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4C3F2B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Cyanocorax morio</w:t>
            </w:r>
          </w:p>
        </w:tc>
        <w:tc>
          <w:tcPr>
            <w:tcW w:w="1701" w:type="dxa"/>
            <w:vAlign w:val="bottom"/>
          </w:tcPr>
          <w:p w14:paraId="1C43166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row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jay</w:t>
            </w:r>
          </w:p>
        </w:tc>
        <w:tc>
          <w:tcPr>
            <w:tcW w:w="1275" w:type="dxa"/>
            <w:vAlign w:val="bottom"/>
          </w:tcPr>
          <w:p w14:paraId="54BEF84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3D47C8F5" w14:textId="77777777" w:rsidR="00AE5783" w:rsidRPr="0099520C" w:rsidRDefault="003454EB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illiams&lt;/Author&gt;&lt;Year&gt;2008&lt;/Year&gt;&lt;RecNum&gt;966&lt;/RecNum&gt;&lt;record&gt;&lt;rec-number&gt;966&lt;/rec-number&gt;&lt;foreign-keys&gt;&lt;key app="EN" db-id="dr92rxae72rwd7ewfss5v0aup2apd90apft9"&gt;966&lt;/key&gt;&lt;/foreign-keys&gt;&lt;ref-type name="Journal Article"&gt;17&lt;/ref-type&gt;&lt;contributors&gt;&lt;authors&gt;&lt;author&gt;Williams, D. A.&lt;/author&gt;&lt;author&gt;Hale, A. M.&lt;/author&gt;&lt;/authors&gt;&lt;/contributors&gt;&lt;titles&gt;&lt;title&gt;Investment in nesting activities and patterns of extra- and within-group genetic paternity in a cooperatively breeding bird&lt;/title&gt;&lt;secondary-title&gt;Condor&lt;/secondary-title&gt;&lt;/titles&gt;&lt;periodical&gt;&lt;full-title&gt;Condor&lt;/full-title&gt;&lt;/periodical&gt;&lt;pages&gt;13-23&lt;/pages&gt;&lt;volume&gt;110&lt;/volume&gt;&lt;number&gt;1&lt;/number&gt;&lt;dates&gt;&lt;year&gt;2008&lt;/year&gt;&lt;pub-dates&gt;&lt;date&gt;Feb&lt;/date&gt;&lt;/pub-dates&gt;&lt;/dates&gt;&lt;accession-num&gt;ISI:000255504900002&lt;/accession-num&gt;&lt;urls&gt;&lt;related-urls&gt;&lt;url&gt;&amp;lt;Go to ISI&amp;gt;://000255504900002&lt;/url&gt;&lt;/related-urls&gt;&lt;/urls&gt;&lt;electronic-resource-num&gt;10.1525/cond.2008.110.1.13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5F540F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CC8FA2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53252A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6699EDB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A417AE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D146EDE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2.22</w:t>
            </w:r>
            <w:r w:rsidR="008A3142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illiams&lt;/Author&gt;&lt;Year&gt;2004&lt;/Year&gt;&lt;RecNum&gt;1812&lt;/RecNum&gt;&lt;record&gt;&lt;rec-number&gt;1812&lt;/rec-number&gt;&lt;foreign-keys&gt;&lt;key app="EN" db-id="dr92rxae72rwd7ewfss5v0aup2apd90apft9"&gt;1812&lt;/key&gt;&lt;/foreign-keys&gt;&lt;ref-type name="Journal Article"&gt;17&lt;/ref-type&gt;&lt;contributors&gt;&lt;authors&gt;&lt;author&gt;Williams, D. A.&lt;/author&gt;&lt;/authors&gt;&lt;/contributors&gt;&lt;titles&gt;&lt;title&gt;Female control of reproductive skew in cooperatively breeding brown jays (Cyanocorax morio)&lt;/title&gt;&lt;secondary-title&gt;Behavioral Ecology and Sociobiology&lt;/secondary-title&gt;&lt;/titles&gt;&lt;periodical&gt;&lt;full-title&gt;Behavioral Ecology and Sociobiology&lt;/full-title&gt;&lt;/periodical&gt;&lt;pages&gt;370-380&lt;/pages&gt;&lt;volume&gt;55&lt;/volume&gt;&lt;number&gt;4&lt;/number&gt;&lt;dates&gt;&lt;year&gt;2004&lt;/year&gt;&lt;pub-dates&gt;&lt;date&gt;Feb&lt;/date&gt;&lt;/pub-dates&gt;&lt;/dates&gt;&lt;isbn&gt;0340-5443&lt;/isbn&gt;&lt;accession-num&gt;WOS:000188384200007&lt;/accession-num&gt;&lt;urls&gt;&lt;related-urls&gt;&lt;url&gt;&amp;lt;Go to ISI&amp;gt;://WOS:000188384200007&lt;/url&gt;&lt;/related-urls&gt;&lt;/urls&gt;&lt;electronic-resource-num&gt;10.1007/s00265-003-0728-7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3EE260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23572E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3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785964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AE4036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862804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5E0B85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90D3F3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66139184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3116790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62F097E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lichon urbica</w:t>
            </w:r>
          </w:p>
        </w:tc>
        <w:tc>
          <w:tcPr>
            <w:tcW w:w="1701" w:type="dxa"/>
            <w:vAlign w:val="bottom"/>
          </w:tcPr>
          <w:p w14:paraId="158C06D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Hous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martin</w:t>
            </w:r>
          </w:p>
        </w:tc>
        <w:tc>
          <w:tcPr>
            <w:tcW w:w="1275" w:type="dxa"/>
            <w:vAlign w:val="bottom"/>
          </w:tcPr>
          <w:p w14:paraId="37EEEDF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42C4611" w14:textId="77777777" w:rsidR="00AE5783" w:rsidRPr="0099520C" w:rsidRDefault="003454EB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5&lt;/Year&gt;&lt;RecNum&gt;963&lt;/RecNum&gt;&lt;record&gt;&lt;rec-number&gt;963&lt;/rec-number&gt;&lt;foreign-keys&gt;&lt;key app="EN" db-id="dr92rxae72rwd7ewfss5v0aup2apd90apft9"&gt;963&lt;/key&gt;&lt;/foreign-keys&gt;&lt;ref-type name="Journal Article"&gt;17&lt;/ref-type&gt;&lt;contributors&gt;&lt;authors&gt;&lt;author&gt;Whittingham, L. A.&lt;/author&gt;&lt;author&gt;Lifjeld, J. T.&lt;/author&gt;&lt;/authors&gt;&lt;/contributors&gt;&lt;titles&gt;&lt;title&gt;HIGH PATERNAL INVESTMENT IN UNRELATED YOUNG - EXTRA-PAIR PATERNITY AND MALE PARENTAL CARE IN-HOUSE MARTINS&lt;/title&gt;&lt;secondary-title&gt;Behavioral Ecology and Sociobiology&lt;/secondary-title&gt;&lt;/titles&gt;&lt;periodical&gt;&lt;full-title&gt;Behavioral Ecology and Sociobiology&lt;/full-title&gt;&lt;/periodical&gt;&lt;pages&gt;103-108&lt;/pages&gt;&lt;volume&gt;37&lt;/volume&gt;&lt;number&gt;2&lt;/number&gt;&lt;dates&gt;&lt;year&gt;1995&lt;/year&gt;&lt;pub-dates&gt;&lt;date&gt;Aug&lt;/date&gt;&lt;/pub-dates&gt;&lt;/dates&gt;&lt;accession-num&gt;ISI:A1995RR46600004&lt;/accession-num&gt;&lt;urls&gt;&lt;related-urls&gt;&lt;url&gt;&amp;lt;Go to ISI&amp;gt;://A1995RR466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188E78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C25CD8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6149839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C49F46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C31BDE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B4F2062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.33</w:t>
            </w:r>
            <w:r w:rsidR="008A3142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SaWxleTwvQXV0aG9yPjxZZWFyPjE5OTU8L1llYXI+PFJl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SaWxleTwvQXV0aG9yPjxZZWFyPjE5OTU8L1llYXI+PFJl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6,4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59A24C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5826DB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7B8DE6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A37E63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D88721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68D1A6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E3B5AB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8</w:t>
            </w:r>
          </w:p>
        </w:tc>
      </w:tr>
      <w:tr w:rsidR="00AE5783" w:rsidRPr="0099520C" w14:paraId="038207A6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7C264E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7A58D4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lichon urbica</w:t>
            </w:r>
          </w:p>
        </w:tc>
        <w:tc>
          <w:tcPr>
            <w:tcW w:w="1701" w:type="dxa"/>
            <w:vAlign w:val="bottom"/>
          </w:tcPr>
          <w:p w14:paraId="45294F0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Hous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martin</w:t>
            </w:r>
          </w:p>
        </w:tc>
        <w:tc>
          <w:tcPr>
            <w:tcW w:w="1275" w:type="dxa"/>
            <w:vAlign w:val="bottom"/>
          </w:tcPr>
          <w:p w14:paraId="5CC8C96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1DE27D49" w14:textId="77777777" w:rsidR="00AE5783" w:rsidRPr="0099520C" w:rsidRDefault="003454EB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5&lt;/Year&gt;&lt;RecNum&gt;963&lt;/RecNum&gt;&lt;record&gt;&lt;rec-number&gt;963&lt;/rec-number&gt;&lt;foreign-keys&gt;&lt;key app="EN" db-id="dr92rxae72rwd7ewfss5v0aup2apd90apft9"&gt;963&lt;/key&gt;&lt;/foreign-keys&gt;&lt;ref-type name="Journal Article"&gt;17&lt;/ref-type&gt;&lt;contributors&gt;&lt;authors&gt;&lt;author&gt;Whittingham, L. A.&lt;/author&gt;&lt;author&gt;Lifjeld, J. T.&lt;/author&gt;&lt;/authors&gt;&lt;/contributors&gt;&lt;titles&gt;&lt;title&gt;HIGH PATERNAL INVESTMENT IN UNRELATED YOUNG - EXTRA-PAIR PATERNITY AND MALE PARENTAL CARE IN-HOUSE MARTINS&lt;/title&gt;&lt;secondary-title&gt;Behavioral Ecology and Sociobiology&lt;/secondary-title&gt;&lt;/titles&gt;&lt;periodical&gt;&lt;full-title&gt;Behavioral Ecology and Sociobiology&lt;/full-title&gt;&lt;/periodical&gt;&lt;pages&gt;103-108&lt;/pages&gt;&lt;volume&gt;37&lt;/volume&gt;&lt;number&gt;2&lt;/number&gt;&lt;dates&gt;&lt;year&gt;1995&lt;/year&gt;&lt;pub-dates&gt;&lt;date&gt;Aug&lt;/date&gt;&lt;/pub-dates&gt;&lt;/dates&gt;&lt;accession-num&gt;ISI:A1995RR46600004&lt;/accession-num&gt;&lt;urls&gt;&lt;related-urls&gt;&lt;url&gt;&amp;lt;Go to ISI&amp;gt;://A1995RR466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4ED145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63217A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AC18D6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E59687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708F60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DD3DDE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.33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3F50C4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AE521C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34E10F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4EE5BC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743BF0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D04525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9D8F6D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8</w:t>
            </w:r>
          </w:p>
        </w:tc>
      </w:tr>
      <w:tr w:rsidR="00AE5783" w:rsidRPr="0099520C" w14:paraId="0B14A9E5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2E6C1C9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492541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lichon urbica</w:t>
            </w:r>
          </w:p>
        </w:tc>
        <w:tc>
          <w:tcPr>
            <w:tcW w:w="1701" w:type="dxa"/>
            <w:vAlign w:val="bottom"/>
          </w:tcPr>
          <w:p w14:paraId="7CB0611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Hous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martin</w:t>
            </w:r>
          </w:p>
        </w:tc>
        <w:tc>
          <w:tcPr>
            <w:tcW w:w="1275" w:type="dxa"/>
            <w:vAlign w:val="bottom"/>
          </w:tcPr>
          <w:p w14:paraId="1588FFA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3C3825A" w14:textId="77777777" w:rsidR="00AE5783" w:rsidRPr="0099520C" w:rsidRDefault="003454EB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5&lt;/Year&gt;&lt;RecNum&gt;963&lt;/RecNum&gt;&lt;record&gt;&lt;rec-number&gt;963&lt;/rec-number&gt;&lt;foreign-keys&gt;&lt;key app="EN" db-id="dr92rxae72rwd7ewfss5v0aup2apd90apft9"&gt;963&lt;/key&gt;&lt;/foreign-keys&gt;&lt;ref-type name="Journal Article"&gt;17&lt;/ref-type&gt;&lt;contributors&gt;&lt;authors&gt;&lt;author&gt;Whittingham, L. A.&lt;/author&gt;&lt;author&gt;Lifjeld, J. T.&lt;/author&gt;&lt;/authors&gt;&lt;/contributors&gt;&lt;titles&gt;&lt;title&gt;HIGH PATERNAL INVESTMENT IN UNRELATED YOUNG - EXTRA-PAIR PATERNITY AND MALE PARENTAL CARE IN-HOUSE MARTINS&lt;/title&gt;&lt;secondary-title&gt;Behavioral Ecology and Sociobiology&lt;/secondary-title&gt;&lt;/titles&gt;&lt;periodical&gt;&lt;full-title&gt;Behavioral Ecology and Sociobiology&lt;/full-title&gt;&lt;/periodical&gt;&lt;pages&gt;103-108&lt;/pages&gt;&lt;volume&gt;37&lt;/volume&gt;&lt;number&gt;2&lt;/number&gt;&lt;dates&gt;&lt;year&gt;1995&lt;/year&gt;&lt;pub-dates&gt;&lt;date&gt;Aug&lt;/date&gt;&lt;/pub-dates&gt;&lt;/dates&gt;&lt;accession-num&gt;ISI:A1995RR46600004&lt;/accession-num&gt;&lt;urls&gt;&lt;related-urls&gt;&lt;url&gt;&amp;lt;Go to ISI&amp;gt;://A1995RR466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E6C9FB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8392F3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4D4253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9A5AF7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448358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13A4DB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.33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4C43ED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7ACBF3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93152E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446A6F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580F29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EE6FA4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E1D09F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8</w:t>
            </w:r>
          </w:p>
        </w:tc>
      </w:tr>
      <w:tr w:rsidR="00AE5783" w:rsidRPr="0099520C" w14:paraId="33D3DFEA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32C6632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FD6820A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lichon urbica</w:t>
            </w:r>
          </w:p>
        </w:tc>
        <w:tc>
          <w:tcPr>
            <w:tcW w:w="1701" w:type="dxa"/>
            <w:vAlign w:val="bottom"/>
          </w:tcPr>
          <w:p w14:paraId="6347C6A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Hous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martin</w:t>
            </w:r>
          </w:p>
        </w:tc>
        <w:tc>
          <w:tcPr>
            <w:tcW w:w="1275" w:type="dxa"/>
            <w:vAlign w:val="bottom"/>
          </w:tcPr>
          <w:p w14:paraId="539CA27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B10EEF1" w14:textId="77777777" w:rsidR="00AE5783" w:rsidRPr="0099520C" w:rsidRDefault="003454EB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5&lt;/Year&gt;&lt;RecNum&gt;963&lt;/RecNum&gt;&lt;record&gt;&lt;rec-number&gt;963&lt;/rec-number&gt;&lt;foreign-keys&gt;&lt;key app="EN" db-id="dr92rxae72rwd7ewfss5v0aup2apd90apft9"&gt;963&lt;/key&gt;&lt;/foreign-keys&gt;&lt;ref-type name="Journal Article"&gt;17&lt;/ref-type&gt;&lt;contributors&gt;&lt;authors&gt;&lt;author&gt;Whittingham, L. A.&lt;/author&gt;&lt;author&gt;Lifjeld, J. T.&lt;/author&gt;&lt;/authors&gt;&lt;/contributors&gt;&lt;titles&gt;&lt;title&gt;HIGH PATERNAL INVESTMENT IN UNRELATED YOUNG - EXTRA-PAIR PATERNITY AND MALE PARENTAL CARE IN-HOUSE MARTINS&lt;/title&gt;&lt;secondary-title&gt;Behavioral Ecology and Sociobiology&lt;/secondary-title&gt;&lt;/titles&gt;&lt;periodical&gt;&lt;full-title&gt;Behavioral Ecology and Sociobiology&lt;/full-title&gt;&lt;/periodical&gt;&lt;pages&gt;103-108&lt;/pages&gt;&lt;volume&gt;37&lt;/volume&gt;&lt;number&gt;2&lt;/number&gt;&lt;dates&gt;&lt;year&gt;1995&lt;/year&gt;&lt;pub-dates&gt;&lt;date&gt;Aug&lt;/date&gt;&lt;/pub-dates&gt;&lt;/dates&gt;&lt;accession-num&gt;ISI:A1995RR46600004&lt;/accession-num&gt;&lt;urls&gt;&lt;related-urls&gt;&lt;url&gt;&amp;lt;Go to ISI&amp;gt;://A1995RR466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3AB733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3709CE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24087D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0A8EE6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BCD781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486244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.33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92AC1E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85CF23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0C5E0A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248665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E8B2B9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C140FB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8AC44A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8</w:t>
            </w:r>
          </w:p>
        </w:tc>
      </w:tr>
      <w:tr w:rsidR="00AE5783" w:rsidRPr="0099520C" w14:paraId="66B5A831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6241F4E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75CA35A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lichon urbica</w:t>
            </w:r>
          </w:p>
        </w:tc>
        <w:tc>
          <w:tcPr>
            <w:tcW w:w="1701" w:type="dxa"/>
            <w:vAlign w:val="bottom"/>
          </w:tcPr>
          <w:p w14:paraId="57F362F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Hous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martin</w:t>
            </w:r>
          </w:p>
        </w:tc>
        <w:tc>
          <w:tcPr>
            <w:tcW w:w="1275" w:type="dxa"/>
            <w:vAlign w:val="bottom"/>
          </w:tcPr>
          <w:p w14:paraId="2F28DBE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D88E08B" w14:textId="77777777" w:rsidR="00AE5783" w:rsidRPr="0099520C" w:rsidRDefault="003454EB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5&lt;/Year&gt;&lt;RecNum&gt;963&lt;/RecNum&gt;&lt;record&gt;&lt;rec-number&gt;963&lt;/rec-number&gt;&lt;foreign-keys&gt;&lt;key app="EN" db-id="dr92rxae72rwd7ewfss5v0aup2apd90apft9"&gt;963&lt;/key&gt;&lt;/foreign-keys&gt;&lt;ref-type name="Journal Article"&gt;17&lt;/ref-type&gt;&lt;contributors&gt;&lt;authors&gt;&lt;author&gt;Whittingham, L. A.&lt;/author&gt;&lt;author&gt;Lifjeld, J. T.&lt;/author&gt;&lt;/authors&gt;&lt;/contributors&gt;&lt;titles&gt;&lt;title&gt;HIGH PATERNAL INVESTMENT IN UNRELATED YOUNG - EXTRA-PAIR PATERNITY AND MALE PARENTAL CARE IN-HOUSE MARTINS&lt;/title&gt;&lt;secondary-title&gt;Behavioral Ecology and Sociobiology&lt;/secondary-title&gt;&lt;/titles&gt;&lt;periodical&gt;&lt;full-title&gt;Behavioral Ecology and Sociobiology&lt;/full-title&gt;&lt;/periodical&gt;&lt;pages&gt;103-108&lt;/pages&gt;&lt;volume&gt;37&lt;/volume&gt;&lt;number&gt;2&lt;/number&gt;&lt;dates&gt;&lt;year&gt;1995&lt;/year&gt;&lt;pub-dates&gt;&lt;date&gt;Aug&lt;/date&gt;&lt;/pub-dates&gt;&lt;/dates&gt;&lt;accession-num&gt;ISI:A1995RR46600004&lt;/accession-num&gt;&lt;urls&gt;&lt;related-urls&gt;&lt;url&gt;&amp;lt;Go to ISI&amp;gt;://A1995RR466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71B141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4DF20F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F0025F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43BDD2E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450646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B28624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.33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74F846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09837D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AA22E3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AD2921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B3AA3F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3B0218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7021A3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8</w:t>
            </w:r>
          </w:p>
        </w:tc>
      </w:tr>
      <w:tr w:rsidR="00AE5783" w:rsidRPr="0099520C" w14:paraId="67D1F804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620260A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043B6E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lichon urbica</w:t>
            </w:r>
          </w:p>
        </w:tc>
        <w:tc>
          <w:tcPr>
            <w:tcW w:w="1701" w:type="dxa"/>
            <w:vAlign w:val="bottom"/>
          </w:tcPr>
          <w:p w14:paraId="10CB63A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Hous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martin</w:t>
            </w:r>
          </w:p>
        </w:tc>
        <w:tc>
          <w:tcPr>
            <w:tcW w:w="1275" w:type="dxa"/>
            <w:vAlign w:val="bottom"/>
          </w:tcPr>
          <w:p w14:paraId="65BBB57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D2CA8D5" w14:textId="77777777" w:rsidR="00AE5783" w:rsidRPr="0099520C" w:rsidRDefault="003454EB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5&lt;/Year&gt;&lt;RecNum&gt;963&lt;/RecNum&gt;&lt;record&gt;&lt;rec-number&gt;963&lt;/rec-number&gt;&lt;foreign-keys&gt;&lt;key app="EN" db-id="dr92rxae72rwd7ewfss5v0aup2apd90apft9"&gt;963&lt;/key&gt;&lt;/foreign-keys&gt;&lt;ref-type name="Journal Article"&gt;17&lt;/ref-type&gt;&lt;contributors&gt;&lt;authors&gt;&lt;author&gt;Whittingham, L. A.&lt;/author&gt;&lt;author&gt;Lifjeld, J. T.&lt;/author&gt;&lt;/authors&gt;&lt;/contributors&gt;&lt;titles&gt;&lt;title&gt;HIGH PATERNAL INVESTMENT IN UNRELATED YOUNG - EXTRA-PAIR PATERNITY AND MALE PARENTAL CARE IN-HOUSE MARTINS&lt;/title&gt;&lt;secondary-title&gt;Behavioral Ecology and Sociobiology&lt;/secondary-title&gt;&lt;/titles&gt;&lt;periodical&gt;&lt;full-title&gt;Behavioral Ecology and Sociobiology&lt;/full-title&gt;&lt;/periodical&gt;&lt;pages&gt;103-108&lt;/pages&gt;&lt;volume&gt;37&lt;/volume&gt;&lt;number&gt;2&lt;/number&gt;&lt;dates&gt;&lt;year&gt;1995&lt;/year&gt;&lt;pub-dates&gt;&lt;date&gt;Aug&lt;/date&gt;&lt;/pub-dates&gt;&lt;/dates&gt;&lt;accession-num&gt;ISI:A1995RR46600004&lt;/accession-num&gt;&lt;urls&gt;&lt;related-urls&gt;&lt;url&gt;&amp;lt;Go to ISI&amp;gt;://A1995RR466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555EC1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C4EF9C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6CD250A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B6D7B1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2194DB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FC7768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.33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21B7F2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3E9A7C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5D54D8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30B6F7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8C0BA2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4B2E07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D59C47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8</w:t>
            </w:r>
          </w:p>
        </w:tc>
      </w:tr>
      <w:tr w:rsidR="00AE5783" w:rsidRPr="0099520C" w14:paraId="6BD2DB1F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D24B0E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3A38D0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caerulescens</w:t>
            </w:r>
          </w:p>
        </w:tc>
        <w:tc>
          <w:tcPr>
            <w:tcW w:w="1701" w:type="dxa"/>
            <w:vAlign w:val="bottom"/>
          </w:tcPr>
          <w:p w14:paraId="3464EEE0" w14:textId="77777777" w:rsidR="0082654C" w:rsidRDefault="00DB3096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ack</w:t>
            </w:r>
            <w:r w:rsidR="0082654C">
              <w:rPr>
                <w:rFonts w:ascii="Arial Narrow" w:hAnsi="Arial Narrow"/>
                <w:color w:val="000000"/>
                <w:sz w:val="16"/>
              </w:rPr>
              <w:t>-t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hroat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1F2CD1DB" w14:textId="77777777" w:rsidR="00AE5783" w:rsidRPr="0099520C" w:rsidRDefault="00AE5783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157B872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EFD3079" w14:textId="77777777" w:rsidR="00AE5783" w:rsidRPr="0099520C" w:rsidRDefault="008E585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Chuang-Dobbs&lt;/Author&gt;&lt;Year&gt;2001&lt;/Year&gt;&lt;RecNum&gt;634&lt;/RecNum&gt;&lt;record&gt;&lt;rec-number&gt;634&lt;/rec-number&gt;&lt;foreign-keys&gt;&lt;key app="EN" db-id="dr92rxae72rwd7ewfss5v0aup2apd90apft9"&gt;634&lt;/key&gt;&lt;/foreign-keys&gt;&lt;ref-type name="Journal Article"&gt;17&lt;/ref-type&gt;&lt;contributors&gt;&lt;authors&gt;&lt;author&gt;Chuang-Dobbs, H. C.&lt;/author&gt;&lt;author&gt;Webster, M. S.&lt;/author&gt;&lt;author&gt;Holmes, R. T.&lt;/author&gt;&lt;/authors&gt;&lt;/contributors&gt;&lt;titles&gt;&lt;title&gt;Paternity and parental care in the black-throated blue warbler, Dendroica caerulescens&lt;/title&gt;&lt;secondary-title&gt;Animal Behaviour&lt;/secondary-title&gt;&lt;/titles&gt;&lt;periodical&gt;&lt;full-title&gt;Animal Behaviour&lt;/full-title&gt;&lt;/periodical&gt;&lt;pages&gt;83-92&lt;/pages&gt;&lt;volume&gt;62&lt;/volume&gt;&lt;dates&gt;&lt;year&gt;2001&lt;/year&gt;&lt;pub-dates&gt;&lt;date&gt;Jul&lt;/date&gt;&lt;/pub-dates&gt;&lt;/dates&gt;&lt;accession-num&gt;ISI:000170395600010&lt;/accession-num&gt;&lt;urls&gt;&lt;related-urls&gt;&lt;url&gt;&amp;lt;Go to ISI&amp;gt;://0001703956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239601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E28D6F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FCB451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426D6F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11126A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A05CB88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.19</w:t>
            </w:r>
            <w:r w:rsidR="00751CE0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Holmes&lt;/Author&gt;&lt;Year&gt;2005&lt;/Year&gt;&lt;RecNum&gt;2224&lt;/RecNum&gt;&lt;record&gt;&lt;rec-number&gt;2224&lt;/rec-number&gt;&lt;foreign-keys&gt;&lt;key app="EN" db-id="dr92rxae72rwd7ewfss5v0aup2apd90apft9"&gt;2224&lt;/key&gt;&lt;/foreign-keys&gt;&lt;ref-type name="Online Database"&gt;45&lt;/ref-type&gt;&lt;contributors&gt;&lt;authors&gt;&lt;author&gt;Holmes, R. T.&lt;/author&gt;&lt;author&gt;Rodenhouse, N.L.&lt;/author&gt;&lt;author&gt;Sillett, T. S.&lt;/author&gt;&lt;/authors&gt;&lt;/contributors&gt;&lt;titles&gt;&lt;title&gt;&lt;style face="normal" font="default" size="100%"&gt;Black-throated blue warbler (&lt;/style&gt;&lt;style face="italic" font="default" size="100%"&gt;Dendroica caerulescens&lt;/style&gt;&lt;style face="normal" font="default" size="100%"&gt;)&lt;/style&gt;&lt;/title&gt;&lt;secondary-title&gt;The Birds of North America Online&lt;/secondary-title&gt;&lt;/titles&gt;&lt;dates&gt;&lt;year&gt;2005&lt;/year&gt;&lt;/dates&gt;&lt;publisher&gt;Ithaca: Cornell Lab of Ornithology&lt;/publisher&gt;&lt;urls&gt;&lt;related-urls&gt;&lt;url&gt;http://bna.birds.cornell.edu/bna/species/087doi:10.2173/bna.87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B5E16F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7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3A3030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2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FB7F77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F9D547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1BF2B7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DF2FE7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E1A238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616F8EE7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32D1A9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462D7AB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caerulescens</w:t>
            </w:r>
          </w:p>
        </w:tc>
        <w:tc>
          <w:tcPr>
            <w:tcW w:w="1701" w:type="dxa"/>
            <w:vAlign w:val="bottom"/>
          </w:tcPr>
          <w:p w14:paraId="1EF8A4C6" w14:textId="77777777" w:rsidR="0082654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ack</w:t>
            </w:r>
            <w:r>
              <w:rPr>
                <w:rFonts w:ascii="Arial Narrow" w:hAnsi="Arial Narrow"/>
                <w:color w:val="000000"/>
                <w:sz w:val="16"/>
              </w:rPr>
              <w:t>-t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hroat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43D5F7C0" w14:textId="77777777" w:rsidR="0082654C" w:rsidRPr="0099520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028E66F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2C106F31" w14:textId="77777777" w:rsidR="0082654C" w:rsidRPr="0099520C" w:rsidRDefault="008E585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Chuang-Dobbs&lt;/Author&gt;&lt;Year&gt;2001&lt;/Year&gt;&lt;RecNum&gt;634&lt;/RecNum&gt;&lt;record&gt;&lt;rec-number&gt;634&lt;/rec-number&gt;&lt;foreign-keys&gt;&lt;key app="EN" db-id="dr92rxae72rwd7ewfss5v0aup2apd90apft9"&gt;634&lt;/key&gt;&lt;/foreign-keys&gt;&lt;ref-type name="Journal Article"&gt;17&lt;/ref-type&gt;&lt;contributors&gt;&lt;authors&gt;&lt;author&gt;Chuang-Dobbs, H. C.&lt;/author&gt;&lt;author&gt;Webster, M. S.&lt;/author&gt;&lt;author&gt;Holmes, R. T.&lt;/author&gt;&lt;/authors&gt;&lt;/contributors&gt;&lt;titles&gt;&lt;title&gt;Paternity and parental care in the black-throated blue warbler, Dendroica caerulescens&lt;/title&gt;&lt;secondary-title&gt;Animal Behaviour&lt;/secondary-title&gt;&lt;/titles&gt;&lt;periodical&gt;&lt;full-title&gt;Animal Behaviour&lt;/full-title&gt;&lt;/periodical&gt;&lt;pages&gt;83-92&lt;/pages&gt;&lt;volume&gt;62&lt;/volume&gt;&lt;dates&gt;&lt;year&gt;2001&lt;/year&gt;&lt;pub-dates&gt;&lt;date&gt;Jul&lt;/date&gt;&lt;/pub-dates&gt;&lt;/dates&gt;&lt;accession-num&gt;ISI:000170395600010&lt;/accession-num&gt;&lt;urls&gt;&lt;related-urls&gt;&lt;url&gt;&amp;lt;Go to ISI&amp;gt;://0001703956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D86686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85FC10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C7C4D2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17A8D2D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2AE789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A55594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.1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74ECE8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7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55549A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3F6C82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D698D7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565978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573DD5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8FEC8F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11372A43" w14:textId="77777777">
        <w:tc>
          <w:tcPr>
            <w:tcW w:w="1101" w:type="dxa"/>
            <w:tcBorders>
              <w:left w:val="nil"/>
            </w:tcBorders>
            <w:vAlign w:val="bottom"/>
          </w:tcPr>
          <w:p w14:paraId="0FCA2D8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5A416650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caerulescens</w:t>
            </w:r>
          </w:p>
        </w:tc>
        <w:tc>
          <w:tcPr>
            <w:tcW w:w="1701" w:type="dxa"/>
            <w:vAlign w:val="bottom"/>
          </w:tcPr>
          <w:p w14:paraId="19FEF5D7" w14:textId="77777777" w:rsidR="0082654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ack</w:t>
            </w:r>
            <w:r>
              <w:rPr>
                <w:rFonts w:ascii="Arial Narrow" w:hAnsi="Arial Narrow"/>
                <w:color w:val="000000"/>
                <w:sz w:val="16"/>
              </w:rPr>
              <w:t>-t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hroat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6529E65C" w14:textId="77777777" w:rsidR="0082654C" w:rsidRPr="0099520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13774C8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2BFF9EF" w14:textId="77777777" w:rsidR="0082654C" w:rsidRPr="0099520C" w:rsidRDefault="008E585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Chuang-Dobbs&lt;/Author&gt;&lt;Year&gt;2001&lt;/Year&gt;&lt;RecNum&gt;634&lt;/RecNum&gt;&lt;record&gt;&lt;rec-number&gt;634&lt;/rec-number&gt;&lt;foreign-keys&gt;&lt;key app="EN" db-id="dr92rxae72rwd7ewfss5v0aup2apd90apft9"&gt;634&lt;/key&gt;&lt;/foreign-keys&gt;&lt;ref-type name="Journal Article"&gt;17&lt;/ref-type&gt;&lt;contributors&gt;&lt;authors&gt;&lt;author&gt;Chuang-Dobbs, H. C.&lt;/author&gt;&lt;author&gt;Webster, M. S.&lt;/author&gt;&lt;author&gt;Holmes, R. T.&lt;/author&gt;&lt;/authors&gt;&lt;/contributors&gt;&lt;titles&gt;&lt;title&gt;Paternity and parental care in the black-throated blue warbler, Dendroica caerulescens&lt;/title&gt;&lt;secondary-title&gt;Animal Behaviour&lt;/secondary-title&gt;&lt;/titles&gt;&lt;periodical&gt;&lt;full-title&gt;Animal Behaviour&lt;/full-title&gt;&lt;/periodical&gt;&lt;pages&gt;83-92&lt;/pages&gt;&lt;volume&gt;62&lt;/volume&gt;&lt;dates&gt;&lt;year&gt;2001&lt;/year&gt;&lt;pub-dates&gt;&lt;date&gt;Jul&lt;/date&gt;&lt;/pub-dates&gt;&lt;/dates&gt;&lt;accession-num&gt;ISI:000170395600010&lt;/accession-num&gt;&lt;urls&gt;&lt;related-urls&gt;&lt;url&gt;&amp;lt;Go to ISI&amp;gt;://0001703956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9E441A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4B893B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807B5B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AD2E5F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7CD802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1BA84A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.1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B7FD9C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7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2D187D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B55554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3B5E06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36EDE9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F5EBE9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0C1ADD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19B1C99B" w14:textId="77777777">
        <w:tc>
          <w:tcPr>
            <w:tcW w:w="1101" w:type="dxa"/>
            <w:tcBorders>
              <w:left w:val="nil"/>
            </w:tcBorders>
            <w:vAlign w:val="bottom"/>
          </w:tcPr>
          <w:p w14:paraId="0C5D0A4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861347D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caerulescens</w:t>
            </w:r>
          </w:p>
        </w:tc>
        <w:tc>
          <w:tcPr>
            <w:tcW w:w="1701" w:type="dxa"/>
            <w:vAlign w:val="bottom"/>
          </w:tcPr>
          <w:p w14:paraId="74279DA9" w14:textId="77777777" w:rsidR="0082654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ack</w:t>
            </w:r>
            <w:r>
              <w:rPr>
                <w:rFonts w:ascii="Arial Narrow" w:hAnsi="Arial Narrow"/>
                <w:color w:val="000000"/>
                <w:sz w:val="16"/>
              </w:rPr>
              <w:t>-t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hroat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2ED85F12" w14:textId="77777777" w:rsidR="0082654C" w:rsidRPr="0099520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3DC406F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244CDC66" w14:textId="77777777" w:rsidR="0082654C" w:rsidRPr="0099520C" w:rsidRDefault="008E585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Chuang-Dobbs&lt;/Author&gt;&lt;Year&gt;2001&lt;/Year&gt;&lt;RecNum&gt;634&lt;/RecNum&gt;&lt;record&gt;&lt;rec-number&gt;634&lt;/rec-number&gt;&lt;foreign-keys&gt;&lt;key app="EN" db-id="dr92rxae72rwd7ewfss5v0aup2apd90apft9"&gt;634&lt;/key&gt;&lt;/foreign-keys&gt;&lt;ref-type name="Journal Article"&gt;17&lt;/ref-type&gt;&lt;contributors&gt;&lt;authors&gt;&lt;author&gt;Chuang-Dobbs, H. C.&lt;/author&gt;&lt;author&gt;Webster, M. S.&lt;/author&gt;&lt;author&gt;Holmes, R. T.&lt;/author&gt;&lt;/authors&gt;&lt;/contributors&gt;&lt;titles&gt;&lt;title&gt;Paternity and parental care in the black-throated blue warbler, Dendroica caerulescens&lt;/title&gt;&lt;secondary-title&gt;Animal Behaviour&lt;/secondary-title&gt;&lt;/titles&gt;&lt;periodical&gt;&lt;full-title&gt;Animal Behaviour&lt;/full-title&gt;&lt;/periodical&gt;&lt;pages&gt;83-92&lt;/pages&gt;&lt;volume&gt;62&lt;/volume&gt;&lt;dates&gt;&lt;year&gt;2001&lt;/year&gt;&lt;pub-dates&gt;&lt;date&gt;Jul&lt;/date&gt;&lt;/pub-dates&gt;&lt;/dates&gt;&lt;accession-num&gt;ISI:000170395600010&lt;/accession-num&gt;&lt;urls&gt;&lt;related-urls&gt;&lt;url&gt;&amp;lt;Go to ISI&amp;gt;://0001703956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3AFE94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E9539C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DD6AA9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6F5A285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0CB274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CAF220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.1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5B8CF1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7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DED84D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C0D092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B245AE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CC146C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DC55D4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797E82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49C10DF2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490040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3F6FCF3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caerulescens</w:t>
            </w:r>
          </w:p>
        </w:tc>
        <w:tc>
          <w:tcPr>
            <w:tcW w:w="1701" w:type="dxa"/>
            <w:vAlign w:val="bottom"/>
          </w:tcPr>
          <w:p w14:paraId="2552B48B" w14:textId="77777777" w:rsidR="0082654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ack</w:t>
            </w:r>
            <w:r>
              <w:rPr>
                <w:rFonts w:ascii="Arial Narrow" w:hAnsi="Arial Narrow"/>
                <w:color w:val="000000"/>
                <w:sz w:val="16"/>
              </w:rPr>
              <w:t>-t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hroat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70E51029" w14:textId="77777777" w:rsidR="0082654C" w:rsidRPr="0099520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1EA9E2A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66971A4" w14:textId="77777777" w:rsidR="0082654C" w:rsidRPr="0099520C" w:rsidRDefault="008E585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Chuang-Dobbs&lt;/Author&gt;&lt;Year&gt;2001&lt;/Year&gt;&lt;RecNum&gt;634&lt;/RecNum&gt;&lt;record&gt;&lt;rec-number&gt;634&lt;/rec-number&gt;&lt;foreign-keys&gt;&lt;key app="EN" db-id="dr92rxae72rwd7ewfss5v0aup2apd90apft9"&gt;634&lt;/key&gt;&lt;/foreign-keys&gt;&lt;ref-type name="Journal Article"&gt;17&lt;/ref-type&gt;&lt;contributors&gt;&lt;authors&gt;&lt;author&gt;Chuang-Dobbs, H. C.&lt;/author&gt;&lt;author&gt;Webster, M. S.&lt;/author&gt;&lt;author&gt;Holmes, R. T.&lt;/author&gt;&lt;/authors&gt;&lt;/contributors&gt;&lt;titles&gt;&lt;title&gt;Paternity and parental care in the black-throated blue warbler, Dendroica caerulescens&lt;/title&gt;&lt;secondary-title&gt;Animal Behaviour&lt;/secondary-title&gt;&lt;/titles&gt;&lt;periodical&gt;&lt;full-title&gt;Animal Behaviour&lt;/full-title&gt;&lt;/periodical&gt;&lt;pages&gt;83-92&lt;/pages&gt;&lt;volume&gt;62&lt;/volume&gt;&lt;dates&gt;&lt;year&gt;2001&lt;/year&gt;&lt;pub-dates&gt;&lt;date&gt;Jul&lt;/date&gt;&lt;/pub-dates&gt;&lt;/dates&gt;&lt;accession-num&gt;ISI:000170395600010&lt;/accession-num&gt;&lt;urls&gt;&lt;related-urls&gt;&lt;url&gt;&amp;lt;Go to ISI&amp;gt;://0001703956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639914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986E51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70FD28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50CC58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602E49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808948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.1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C36DBC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7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F9B42B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25BD20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7963FE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A1F1C9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698E79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2F91C5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7EE40E6F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E40DCA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95E9191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caerulescens</w:t>
            </w:r>
          </w:p>
        </w:tc>
        <w:tc>
          <w:tcPr>
            <w:tcW w:w="1701" w:type="dxa"/>
            <w:vAlign w:val="bottom"/>
          </w:tcPr>
          <w:p w14:paraId="6C0354C5" w14:textId="77777777" w:rsidR="0082654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ack</w:t>
            </w:r>
            <w:r>
              <w:rPr>
                <w:rFonts w:ascii="Arial Narrow" w:hAnsi="Arial Narrow"/>
                <w:color w:val="000000"/>
                <w:sz w:val="16"/>
              </w:rPr>
              <w:t>-t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hroat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56D7F563" w14:textId="77777777" w:rsidR="0082654C" w:rsidRPr="0099520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35EDBF7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CD80728" w14:textId="77777777" w:rsidR="0082654C" w:rsidRPr="0099520C" w:rsidRDefault="008E585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Chuang-Dobbs&lt;/Author&gt;&lt;Year&gt;2001&lt;/Year&gt;&lt;RecNum&gt;634&lt;/RecNum&gt;&lt;record&gt;&lt;rec-number&gt;634&lt;/rec-number&gt;&lt;foreign-keys&gt;&lt;key app="EN" db-id="dr92rxae72rwd7ewfss5v0aup2apd90apft9"&gt;634&lt;/key&gt;&lt;/foreign-keys&gt;&lt;ref-type name="Journal Article"&gt;17&lt;/ref-type&gt;&lt;contributors&gt;&lt;authors&gt;&lt;author&gt;Chuang-Dobbs, H. C.&lt;/author&gt;&lt;author&gt;Webster, M. S.&lt;/author&gt;&lt;author&gt;Holmes, R. T.&lt;/author&gt;&lt;/authors&gt;&lt;/contributors&gt;&lt;titles&gt;&lt;title&gt;Paternity and parental care in the black-throated blue warbler, Dendroica caerulescens&lt;/title&gt;&lt;secondary-title&gt;Animal Behaviour&lt;/secondary-title&gt;&lt;/titles&gt;&lt;periodical&gt;&lt;full-title&gt;Animal Behaviour&lt;/full-title&gt;&lt;/periodical&gt;&lt;pages&gt;83-92&lt;/pages&gt;&lt;volume&gt;62&lt;/volume&gt;&lt;dates&gt;&lt;year&gt;2001&lt;/year&gt;&lt;pub-dates&gt;&lt;date&gt;Jul&lt;/date&gt;&lt;/pub-dates&gt;&lt;/dates&gt;&lt;accession-num&gt;ISI:000170395600010&lt;/accession-num&gt;&lt;urls&gt;&lt;related-urls&gt;&lt;url&gt;&amp;lt;Go to ISI&amp;gt;://0001703956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697873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E2A077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D6C4D1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ED58F4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1E61AD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3A07C9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.1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ED8F94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7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4DF469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4A42B7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923F31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0332373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87CFBB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DD27BC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447B7C4E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0E0AA38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9310900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caerulescens</w:t>
            </w:r>
          </w:p>
        </w:tc>
        <w:tc>
          <w:tcPr>
            <w:tcW w:w="1701" w:type="dxa"/>
            <w:vAlign w:val="bottom"/>
          </w:tcPr>
          <w:p w14:paraId="7933285A" w14:textId="77777777" w:rsidR="0082654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ack</w:t>
            </w:r>
            <w:r>
              <w:rPr>
                <w:rFonts w:ascii="Arial Narrow" w:hAnsi="Arial Narrow"/>
                <w:color w:val="000000"/>
                <w:sz w:val="16"/>
              </w:rPr>
              <w:t>-t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hroat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3A9FFF5B" w14:textId="77777777" w:rsidR="0082654C" w:rsidRPr="0099520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271406E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658776C" w14:textId="77777777" w:rsidR="0082654C" w:rsidRPr="0099520C" w:rsidRDefault="008E585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Chuang-Dobbs&lt;/Author&gt;&lt;Year&gt;2001&lt;/Year&gt;&lt;RecNum&gt;634&lt;/RecNum&gt;&lt;record&gt;&lt;rec-number&gt;634&lt;/rec-number&gt;&lt;foreign-keys&gt;&lt;key app="EN" db-id="dr92rxae72rwd7ewfss5v0aup2apd90apft9"&gt;634&lt;/key&gt;&lt;/foreign-keys&gt;&lt;ref-type name="Journal Article"&gt;17&lt;/ref-type&gt;&lt;contributors&gt;&lt;authors&gt;&lt;author&gt;Chuang-Dobbs, H. C.&lt;/author&gt;&lt;author&gt;Webster, M. S.&lt;/author&gt;&lt;author&gt;Holmes, R. T.&lt;/author&gt;&lt;/authors&gt;&lt;/contributors&gt;&lt;titles&gt;&lt;title&gt;Paternity and parental care in the black-throated blue warbler, Dendroica caerulescens&lt;/title&gt;&lt;secondary-title&gt;Animal Behaviour&lt;/secondary-title&gt;&lt;/titles&gt;&lt;periodical&gt;&lt;full-title&gt;Animal Behaviour&lt;/full-title&gt;&lt;/periodical&gt;&lt;pages&gt;83-92&lt;/pages&gt;&lt;volume&gt;62&lt;/volume&gt;&lt;dates&gt;&lt;year&gt;2001&lt;/year&gt;&lt;pub-dates&gt;&lt;date&gt;Jul&lt;/date&gt;&lt;/pub-dates&gt;&lt;/dates&gt;&lt;accession-num&gt;ISI:000170395600010&lt;/accession-num&gt;&lt;urls&gt;&lt;related-urls&gt;&lt;url&gt;&amp;lt;Go to ISI&amp;gt;://0001703956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AEA3EF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77EE75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A7EE63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1531A2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C20521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EFB290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.1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461F37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7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CC61B1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709E25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13C60F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461DE1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99309A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8E7177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323539F7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05C9AE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BAF25E0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caerulescens</w:t>
            </w:r>
          </w:p>
        </w:tc>
        <w:tc>
          <w:tcPr>
            <w:tcW w:w="1701" w:type="dxa"/>
            <w:vAlign w:val="bottom"/>
          </w:tcPr>
          <w:p w14:paraId="594CBE51" w14:textId="77777777" w:rsidR="0082654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ack</w:t>
            </w:r>
            <w:r>
              <w:rPr>
                <w:rFonts w:ascii="Arial Narrow" w:hAnsi="Arial Narrow"/>
                <w:color w:val="000000"/>
                <w:sz w:val="16"/>
              </w:rPr>
              <w:t>-t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hroat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702E0F40" w14:textId="77777777" w:rsidR="0082654C" w:rsidRPr="0099520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320C04A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121C7FEC" w14:textId="77777777" w:rsidR="0082654C" w:rsidRPr="0099520C" w:rsidRDefault="008E585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Chuang-Dobbs&lt;/Author&gt;&lt;Year&gt;2001&lt;/Year&gt;&lt;RecNum&gt;634&lt;/RecNum&gt;&lt;record&gt;&lt;rec-number&gt;634&lt;/rec-number&gt;&lt;foreign-keys&gt;&lt;key app="EN" db-id="dr92rxae72rwd7ewfss5v0aup2apd90apft9"&gt;634&lt;/key&gt;&lt;/foreign-keys&gt;&lt;ref-type name="Journal Article"&gt;17&lt;/ref-type&gt;&lt;contributors&gt;&lt;authors&gt;&lt;author&gt;Chuang-Dobbs, H. C.&lt;/author&gt;&lt;author&gt;Webster, M. S.&lt;/author&gt;&lt;author&gt;Holmes, R. T.&lt;/author&gt;&lt;/authors&gt;&lt;/contributors&gt;&lt;titles&gt;&lt;title&gt;Paternity and parental care in the black-throated blue warbler, Dendroica caerulescens&lt;/title&gt;&lt;secondary-title&gt;Animal Behaviour&lt;/secondary-title&gt;&lt;/titles&gt;&lt;periodical&gt;&lt;full-title&gt;Animal Behaviour&lt;/full-title&gt;&lt;/periodical&gt;&lt;pages&gt;83-92&lt;/pages&gt;&lt;volume&gt;62&lt;/volume&gt;&lt;dates&gt;&lt;year&gt;2001&lt;/year&gt;&lt;pub-dates&gt;&lt;date&gt;Jul&lt;/date&gt;&lt;/pub-dates&gt;&lt;/dates&gt;&lt;accession-num&gt;ISI:000170395600010&lt;/accession-num&gt;&lt;urls&gt;&lt;related-urls&gt;&lt;url&gt;&amp;lt;Go to ISI&amp;gt;://0001703956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A644C1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4C8C40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5155C6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F86615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151077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C99522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.1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0F172C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7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9CD9A4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FA583E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BC1BA2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20FAC4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E521E6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F64344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7B7CFF33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3EFD93D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11D9A84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caerulescens</w:t>
            </w:r>
          </w:p>
        </w:tc>
        <w:tc>
          <w:tcPr>
            <w:tcW w:w="1701" w:type="dxa"/>
            <w:vAlign w:val="bottom"/>
          </w:tcPr>
          <w:p w14:paraId="07BD73A7" w14:textId="77777777" w:rsidR="0082654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ack</w:t>
            </w:r>
            <w:r>
              <w:rPr>
                <w:rFonts w:ascii="Arial Narrow" w:hAnsi="Arial Narrow"/>
                <w:color w:val="000000"/>
                <w:sz w:val="16"/>
              </w:rPr>
              <w:t>-t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hroat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0A0A7BE7" w14:textId="77777777" w:rsidR="0082654C" w:rsidRPr="0099520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4F40032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5C64F94" w14:textId="77777777" w:rsidR="0082654C" w:rsidRPr="0099520C" w:rsidRDefault="008E585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Chuang-Dobbs&lt;/Author&gt;&lt;Year&gt;2001&lt;/Year&gt;&lt;RecNum&gt;634&lt;/RecNum&gt;&lt;record&gt;&lt;rec-number&gt;634&lt;/rec-number&gt;&lt;foreign-keys&gt;&lt;key app="EN" db-id="dr92rxae72rwd7ewfss5v0aup2apd90apft9"&gt;634&lt;/key&gt;&lt;/foreign-keys&gt;&lt;ref-type name="Journal Article"&gt;17&lt;/ref-type&gt;&lt;contributors&gt;&lt;authors&gt;&lt;author&gt;Chuang-Dobbs, H. C.&lt;/author&gt;&lt;author&gt;Webster, M. S.&lt;/author&gt;&lt;author&gt;Holmes, R. T.&lt;/author&gt;&lt;/authors&gt;&lt;/contributors&gt;&lt;titles&gt;&lt;title&gt;Paternity and parental care in the black-throated blue warbler, Dendroica caerulescens&lt;/title&gt;&lt;secondary-title&gt;Animal Behaviour&lt;/secondary-title&gt;&lt;/titles&gt;&lt;periodical&gt;&lt;full-title&gt;Animal Behaviour&lt;/full-title&gt;&lt;/periodical&gt;&lt;pages&gt;83-92&lt;/pages&gt;&lt;volume&gt;62&lt;/volume&gt;&lt;dates&gt;&lt;year&gt;2001&lt;/year&gt;&lt;pub-dates&gt;&lt;date&gt;Jul&lt;/date&gt;&lt;/pub-dates&gt;&lt;/dates&gt;&lt;accession-num&gt;ISI:000170395600010&lt;/accession-num&gt;&lt;urls&gt;&lt;related-urls&gt;&lt;url&gt;&amp;lt;Go to ISI&amp;gt;://0001703956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3E7BB2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C02BD1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01C64C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1C542A0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3DDE7D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3135ED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.1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92A727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7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C760B9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7A7307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3FC11B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83F647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2FD95F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56F578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46D1BE54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055733B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D682522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caerulescens</w:t>
            </w:r>
          </w:p>
        </w:tc>
        <w:tc>
          <w:tcPr>
            <w:tcW w:w="1701" w:type="dxa"/>
            <w:vAlign w:val="bottom"/>
          </w:tcPr>
          <w:p w14:paraId="1F657CE5" w14:textId="77777777" w:rsidR="0082654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ack</w:t>
            </w:r>
            <w:r>
              <w:rPr>
                <w:rFonts w:ascii="Arial Narrow" w:hAnsi="Arial Narrow"/>
                <w:color w:val="000000"/>
                <w:sz w:val="16"/>
              </w:rPr>
              <w:t>-t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hroat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</w:p>
          <w:p w14:paraId="13751444" w14:textId="77777777" w:rsidR="0082654C" w:rsidRPr="0099520C" w:rsidRDefault="0082654C" w:rsidP="0082654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0D973B9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DD5BCE2" w14:textId="77777777" w:rsidR="0082654C" w:rsidRPr="0099520C" w:rsidRDefault="008E585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Chuang-Dobbs&lt;/Author&gt;&lt;Year&gt;2001&lt;/Year&gt;&lt;RecNum&gt;634&lt;/RecNum&gt;&lt;record&gt;&lt;rec-number&gt;634&lt;/rec-number&gt;&lt;foreign-keys&gt;&lt;key app="EN" db-id="dr92rxae72rwd7ewfss5v0aup2apd90apft9"&gt;634&lt;/key&gt;&lt;/foreign-keys&gt;&lt;ref-type name="Journal Article"&gt;17&lt;/ref-type&gt;&lt;contributors&gt;&lt;authors&gt;&lt;author&gt;Chuang-Dobbs, H. C.&lt;/author&gt;&lt;author&gt;Webster, M. S.&lt;/author&gt;&lt;author&gt;Holmes, R. T.&lt;/author&gt;&lt;/authors&gt;&lt;/contributors&gt;&lt;titles&gt;&lt;title&gt;Paternity and parental care in the black-throated blue warbler, Dendroica caerulescens&lt;/title&gt;&lt;secondary-title&gt;Animal Behaviour&lt;/secondary-title&gt;&lt;/titles&gt;&lt;periodical&gt;&lt;full-title&gt;Animal Behaviour&lt;/full-title&gt;&lt;/periodical&gt;&lt;pages&gt;83-92&lt;/pages&gt;&lt;volume&gt;62&lt;/volume&gt;&lt;dates&gt;&lt;year&gt;2001&lt;/year&gt;&lt;pub-dates&gt;&lt;date&gt;Jul&lt;/date&gt;&lt;/pub-dates&gt;&lt;/dates&gt;&lt;accession-num&gt;ISI:000170395600010&lt;/accession-num&gt;&lt;urls&gt;&lt;related-urls&gt;&lt;url&gt;&amp;lt;Go to ISI&amp;gt;://0001703956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4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BBC30A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DA4190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B6082D3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3087A05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E1FBCB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2989E4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.1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3FC56F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7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2A2224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109934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764A98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BC918A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CC3B2E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AB2577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2B7F2123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77F776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01490EB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petechia</w:t>
            </w:r>
          </w:p>
        </w:tc>
        <w:tc>
          <w:tcPr>
            <w:tcW w:w="1701" w:type="dxa"/>
            <w:vAlign w:val="bottom"/>
          </w:tcPr>
          <w:p w14:paraId="600873C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llow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3F4F064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55B13307" w14:textId="77777777" w:rsidR="00AE5783" w:rsidRPr="0099520C" w:rsidRDefault="000E7B52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Yezerinac&lt;/Author&gt;&lt;Year&gt;1996&lt;/Year&gt;&lt;RecNum&gt;1789&lt;/RecNum&gt;&lt;record&gt;&lt;rec-number&gt;1789&lt;/rec-number&gt;&lt;foreign-keys&gt;&lt;key app="EN" db-id="dr92rxae72rwd7ewfss5v0aup2apd90apft9"&gt;1789&lt;/key&gt;&lt;/foreign-keys&gt;&lt;ref-type name="Journal Article"&gt;17&lt;/ref-type&gt;&lt;contributors&gt;&lt;authors&gt;&lt;author&gt;Yezerinac, S. M.&lt;/author&gt;&lt;author&gt;Weatherhead, P. J.&lt;/author&gt;&lt;author&gt;Boag, P. T.&lt;/author&gt;&lt;/authors&gt;&lt;/contributors&gt;&lt;titles&gt;&lt;title&gt;Cuckoldry and lack of parentage-dependent paternal care in yellow warblers: A cost-benefit approach&lt;/title&gt;&lt;secondary-title&gt;Animal Behaviour&lt;/secondary-title&gt;&lt;/titles&gt;&lt;periodical&gt;&lt;full-title&gt;Animal Behaviour&lt;/full-title&gt;&lt;/periodical&gt;&lt;pages&gt;821-832&lt;/pages&gt;&lt;volume&gt;52&lt;/volume&gt;&lt;dates&gt;&lt;year&gt;1996&lt;/year&gt;&lt;pub-dates&gt;&lt;date&gt;Oct&lt;/date&gt;&lt;/pub-dates&gt;&lt;/dates&gt;&lt;accession-num&gt;ISI:A1996VP46200019&lt;/accession-num&gt;&lt;urls&gt;&lt;related-urls&gt;&lt;url&gt;&amp;lt;Go to ISI&amp;gt;://A1996VP46200019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9FF6DD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725598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EE7442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692ECFB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3E415E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029C22C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.41</w:t>
            </w:r>
            <w:r w:rsidR="006A3504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Mb3d0aGVyPC9BdXRob3I+PFllYXI+MTk5OTwvWWVhcj48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Mb3d0aGVyPC9BdXRob3I+PFllYXI+MTk5OTwvWWVhcj48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0,51,52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D0AD7B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4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40371F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338A1F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EAB782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</w:t>
            </w:r>
            <w:r w:rsidR="00621204">
              <w:rPr>
                <w:rFonts w:ascii="Arial Narrow" w:hAnsi="Arial Narrow"/>
                <w:color w:val="000000"/>
                <w:sz w:val="16"/>
              </w:rPr>
              <w:t>47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32C17DA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5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D9BD0D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9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DA7053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</w:tr>
      <w:tr w:rsidR="00AE5783" w:rsidRPr="0099520C" w14:paraId="1ABE0C83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47270A9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FCF0D24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petechia</w:t>
            </w:r>
          </w:p>
        </w:tc>
        <w:tc>
          <w:tcPr>
            <w:tcW w:w="1701" w:type="dxa"/>
            <w:vAlign w:val="bottom"/>
          </w:tcPr>
          <w:p w14:paraId="0537EB5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llow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4D4BD9C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1EE35C0" w14:textId="77777777" w:rsidR="00AE5783" w:rsidRPr="0099520C" w:rsidRDefault="000E7B52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Yezerinac&lt;/Author&gt;&lt;Year&gt;1996&lt;/Year&gt;&lt;RecNum&gt;1789&lt;/RecNum&gt;&lt;record&gt;&lt;rec-number&gt;1789&lt;/rec-number&gt;&lt;foreign-keys&gt;&lt;key app="EN" db-id="dr92rxae72rwd7ewfss5v0aup2apd90apft9"&gt;1789&lt;/key&gt;&lt;/foreign-keys&gt;&lt;ref-type name="Journal Article"&gt;17&lt;/ref-type&gt;&lt;contributors&gt;&lt;authors&gt;&lt;author&gt;Yezerinac, S. M.&lt;/author&gt;&lt;author&gt;Weatherhead, P. J.&lt;/author&gt;&lt;author&gt;Boag, P. T.&lt;/author&gt;&lt;/authors&gt;&lt;/contributors&gt;&lt;titles&gt;&lt;title&gt;Cuckoldry and lack of parentage-dependent paternal care in yellow warblers: A cost-benefit approach&lt;/title&gt;&lt;secondary-title&gt;Animal Behaviour&lt;/secondary-title&gt;&lt;/titles&gt;&lt;periodical&gt;&lt;full-title&gt;Animal Behaviour&lt;/full-title&gt;&lt;/periodical&gt;&lt;pages&gt;821-832&lt;/pages&gt;&lt;volume&gt;52&lt;/volume&gt;&lt;dates&gt;&lt;year&gt;1996&lt;/year&gt;&lt;pub-dates&gt;&lt;date&gt;Oct&lt;/date&gt;&lt;/pub-dates&gt;&lt;/dates&gt;&lt;accession-num&gt;ISI:A1996VP46200019&lt;/accession-num&gt;&lt;urls&gt;&lt;related-urls&gt;&lt;url&gt;&amp;lt;Go to ISI&amp;gt;://A1996VP46200019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A91092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917EC9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5DB254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332143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33F8DA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82B092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.41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60A045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4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9545C4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465339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978DDE1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</w:t>
            </w:r>
            <w:r>
              <w:rPr>
                <w:rFonts w:ascii="Arial Narrow" w:hAnsi="Arial Narrow"/>
                <w:color w:val="000000"/>
                <w:sz w:val="16"/>
              </w:rPr>
              <w:t>47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CE4D927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5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26B93E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9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415933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</w:tr>
      <w:tr w:rsidR="00AE5783" w:rsidRPr="0099520C" w14:paraId="65088F55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7F2BB6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60C5901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petechia</w:t>
            </w:r>
          </w:p>
        </w:tc>
        <w:tc>
          <w:tcPr>
            <w:tcW w:w="1701" w:type="dxa"/>
            <w:vAlign w:val="bottom"/>
          </w:tcPr>
          <w:p w14:paraId="22BF352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llow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1C6634E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1808CD80" w14:textId="77777777" w:rsidR="00AE5783" w:rsidRPr="0099520C" w:rsidRDefault="000E7B52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Yezerinac&lt;/Author&gt;&lt;Year&gt;1996&lt;/Year&gt;&lt;RecNum&gt;1789&lt;/RecNum&gt;&lt;record&gt;&lt;rec-number&gt;1789&lt;/rec-number&gt;&lt;foreign-keys&gt;&lt;key app="EN" db-id="dr92rxae72rwd7ewfss5v0aup2apd90apft9"&gt;1789&lt;/key&gt;&lt;/foreign-keys&gt;&lt;ref-type name="Journal Article"&gt;17&lt;/ref-type&gt;&lt;contributors&gt;&lt;authors&gt;&lt;author&gt;Yezerinac, S. M.&lt;/author&gt;&lt;author&gt;Weatherhead, P. J.&lt;/author&gt;&lt;author&gt;Boag, P. T.&lt;/author&gt;&lt;/authors&gt;&lt;/contributors&gt;&lt;titles&gt;&lt;title&gt;Cuckoldry and lack of parentage-dependent paternal care in yellow warblers: A cost-benefit approach&lt;/title&gt;&lt;secondary-title&gt;Animal Behaviour&lt;/secondary-title&gt;&lt;/titles&gt;&lt;periodical&gt;&lt;full-title&gt;Animal Behaviour&lt;/full-title&gt;&lt;/periodical&gt;&lt;pages&gt;821-832&lt;/pages&gt;&lt;volume&gt;52&lt;/volume&gt;&lt;dates&gt;&lt;year&gt;1996&lt;/year&gt;&lt;pub-dates&gt;&lt;date&gt;Oct&lt;/date&gt;&lt;/pub-dates&gt;&lt;/dates&gt;&lt;accession-num&gt;ISI:A1996VP46200019&lt;/accession-num&gt;&lt;urls&gt;&lt;related-urls&gt;&lt;url&gt;&amp;lt;Go to ISI&amp;gt;://A1996VP46200019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4C06ED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568B83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D702A3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30F583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EB81B9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80708A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.41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0E3F39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4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404CA8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6DACC2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2D6BAAD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</w:t>
            </w:r>
            <w:r>
              <w:rPr>
                <w:rFonts w:ascii="Arial Narrow" w:hAnsi="Arial Narrow"/>
                <w:color w:val="000000"/>
                <w:sz w:val="16"/>
              </w:rPr>
              <w:t>47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2C455D7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5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11DEE8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9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454673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</w:tr>
      <w:tr w:rsidR="00AE5783" w:rsidRPr="0099520C" w14:paraId="326B1451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46F99E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8700D9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Dendroica petechia</w:t>
            </w:r>
          </w:p>
        </w:tc>
        <w:tc>
          <w:tcPr>
            <w:tcW w:w="1701" w:type="dxa"/>
            <w:vAlign w:val="bottom"/>
          </w:tcPr>
          <w:p w14:paraId="1DC5DEB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llow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4AFE57F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1A827D9F" w14:textId="77777777" w:rsidR="00AE5783" w:rsidRPr="0099520C" w:rsidRDefault="000E7B52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Yezerinac&lt;/Author&gt;&lt;Year&gt;1996&lt;/Year&gt;&lt;RecNum&gt;1789&lt;/RecNum&gt;&lt;record&gt;&lt;rec-number&gt;1789&lt;/rec-number&gt;&lt;foreign-keys&gt;&lt;key app="EN" db-id="dr92rxae72rwd7ewfss5v0aup2apd90apft9"&gt;1789&lt;/key&gt;&lt;/foreign-keys&gt;&lt;ref-type name="Journal Article"&gt;17&lt;/ref-type&gt;&lt;contributors&gt;&lt;authors&gt;&lt;author&gt;Yezerinac, S. M.&lt;/author&gt;&lt;author&gt;Weatherhead, P. J.&lt;/author&gt;&lt;author&gt;Boag, P. T.&lt;/author&gt;&lt;/authors&gt;&lt;/contributors&gt;&lt;titles&gt;&lt;title&gt;Cuckoldry and lack of parentage-dependent paternal care in yellow warblers: A cost-benefit approach&lt;/title&gt;&lt;secondary-title&gt;Animal Behaviour&lt;/secondary-title&gt;&lt;/titles&gt;&lt;periodical&gt;&lt;full-title&gt;Animal Behaviour&lt;/full-title&gt;&lt;/periodical&gt;&lt;pages&gt;821-832&lt;/pages&gt;&lt;volume&gt;52&lt;/volume&gt;&lt;dates&gt;&lt;year&gt;1996&lt;/year&gt;&lt;pub-dates&gt;&lt;date&gt;Oct&lt;/date&gt;&lt;/pub-dates&gt;&lt;/dates&gt;&lt;accession-num&gt;ISI:A1996VP46200019&lt;/accession-num&gt;&lt;urls&gt;&lt;related-urls&gt;&lt;url&gt;&amp;lt;Go to ISI&amp;gt;://A1996VP46200019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B1A082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0B71C9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BD028E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1BBD857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0B65A3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EAF88A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.41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F197F7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4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03C2FE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005AC4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4AFA61F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</w:t>
            </w:r>
            <w:r>
              <w:rPr>
                <w:rFonts w:ascii="Arial Narrow" w:hAnsi="Arial Narrow"/>
                <w:color w:val="000000"/>
                <w:sz w:val="16"/>
              </w:rPr>
              <w:t>47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184B234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5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AB53E8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9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62D498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</w:tr>
      <w:tr w:rsidR="00AE5783" w:rsidRPr="0099520C" w14:paraId="4A0D3F75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50F7317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6311AAA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Emberiza schoeniclus</w:t>
            </w:r>
          </w:p>
        </w:tc>
        <w:tc>
          <w:tcPr>
            <w:tcW w:w="1701" w:type="dxa"/>
            <w:vAlign w:val="bottom"/>
          </w:tcPr>
          <w:p w14:paraId="14D8B85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unting</w:t>
            </w:r>
          </w:p>
        </w:tc>
        <w:tc>
          <w:tcPr>
            <w:tcW w:w="1275" w:type="dxa"/>
            <w:vAlign w:val="bottom"/>
          </w:tcPr>
          <w:p w14:paraId="5924872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961705A" w14:textId="77777777" w:rsidR="00AE5783" w:rsidRPr="0099520C" w:rsidRDefault="000E7B52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ouwman&lt;/Author&gt;&lt;Year&gt;2005&lt;/Year&gt;&lt;RecNum&gt;612&lt;/RecNum&gt;&lt;record&gt;&lt;rec-number&gt;612&lt;/rec-number&gt;&lt;foreign-keys&gt;&lt;key app="EN" db-id="dr92rxae72rwd7ewfss5v0aup2apd90apft9"&gt;612&lt;/key&gt;&lt;/foreign-keys&gt;&lt;ref-type name="Journal Article"&gt;17&lt;/ref-type&gt;&lt;contributors&gt;&lt;authors&gt;&lt;author&gt;Bouwman, K. M.&lt;/author&gt;&lt;author&gt;Lessells, C. M.&lt;/author&gt;&lt;author&gt;Komdeur, J.&lt;/author&gt;&lt;/authors&gt;&lt;/contributors&gt;&lt;titles&gt;&lt;title&gt;Male reed buntings do not adjust parental effort in relation to extrapair paternity&lt;/title&gt;&lt;secondary-title&gt;Behavioral Ecology&lt;/secondary-title&gt;&lt;/titles&gt;&lt;periodical&gt;&lt;full-title&gt;Behavioral Ecology&lt;/full-title&gt;&lt;/periodical&gt;&lt;pages&gt;499-506&lt;/pages&gt;&lt;volume&gt;16&lt;/volume&gt;&lt;number&gt;3&lt;/number&gt;&lt;dates&gt;&lt;year&gt;2005&lt;/year&gt;&lt;pub-dates&gt;&lt;date&gt;May&lt;/date&gt;&lt;/pub-dates&gt;&lt;/dates&gt;&lt;accession-num&gt;ISI:000228402100001&lt;/accession-num&gt;&lt;urls&gt;&lt;related-urls&gt;&lt;url&gt;&amp;lt;Go to ISI&amp;gt;://000228402100001&lt;/url&gt;&lt;/related-urls&gt;&lt;/urls&gt;&lt;electronic-resource-num&gt;10.1093/beheco/ari021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A202BB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F39474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370FD3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0AEC8D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C5C0A9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20E3F6E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7.24</w:t>
            </w:r>
            <w:r w:rsidR="00BF7794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Cb3V3bWFuPC9BdXRob3I+PFllYXI+MjAwNjwvWWVhcj48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Cb3V3bWFuPC9BdXRob3I+PFllYXI+MjAwNjwvWWVhcj48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4,55,56,5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7A4483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474078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250B44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D22095F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DCE7712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4BAED8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236C41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</w:tr>
      <w:tr w:rsidR="00AE5783" w:rsidRPr="0099520C" w14:paraId="31DA4810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9483F9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3BBBC99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Emberiza schoeniclus</w:t>
            </w:r>
          </w:p>
        </w:tc>
        <w:tc>
          <w:tcPr>
            <w:tcW w:w="1701" w:type="dxa"/>
            <w:vAlign w:val="bottom"/>
          </w:tcPr>
          <w:p w14:paraId="343F1D7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unting</w:t>
            </w:r>
          </w:p>
        </w:tc>
        <w:tc>
          <w:tcPr>
            <w:tcW w:w="1275" w:type="dxa"/>
            <w:vAlign w:val="bottom"/>
          </w:tcPr>
          <w:p w14:paraId="745A169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F20F605" w14:textId="77777777" w:rsidR="00AE5783" w:rsidRPr="0099520C" w:rsidRDefault="000E7B52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ouwman&lt;/Author&gt;&lt;Year&gt;2005&lt;/Year&gt;&lt;RecNum&gt;612&lt;/RecNum&gt;&lt;record&gt;&lt;rec-number&gt;612&lt;/rec-number&gt;&lt;foreign-keys&gt;&lt;key app="EN" db-id="dr92rxae72rwd7ewfss5v0aup2apd90apft9"&gt;612&lt;/key&gt;&lt;/foreign-keys&gt;&lt;ref-type name="Journal Article"&gt;17&lt;/ref-type&gt;&lt;contributors&gt;&lt;authors&gt;&lt;author&gt;Bouwman, K. M.&lt;/author&gt;&lt;author&gt;Lessells, C. M.&lt;/author&gt;&lt;author&gt;Komdeur, J.&lt;/author&gt;&lt;/authors&gt;&lt;/contributors&gt;&lt;titles&gt;&lt;title&gt;Male reed buntings do not adjust parental effort in relation to extrapair paternity&lt;/title&gt;&lt;secondary-title&gt;Behavioral Ecology&lt;/secondary-title&gt;&lt;/titles&gt;&lt;periodical&gt;&lt;full-title&gt;Behavioral Ecology&lt;/full-title&gt;&lt;/periodical&gt;&lt;pages&gt;499-506&lt;/pages&gt;&lt;volume&gt;16&lt;/volume&gt;&lt;number&gt;3&lt;/number&gt;&lt;dates&gt;&lt;year&gt;2005&lt;/year&gt;&lt;pub-dates&gt;&lt;date&gt;May&lt;/date&gt;&lt;/pub-dates&gt;&lt;/dates&gt;&lt;accession-num&gt;ISI:000228402100001&lt;/accession-num&gt;&lt;urls&gt;&lt;related-urls&gt;&lt;url&gt;&amp;lt;Go to ISI&amp;gt;://000228402100001&lt;/url&gt;&lt;/related-urls&gt;&lt;/urls&gt;&lt;electronic-resource-num&gt;10.1093/beheco/ari021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E8AF7F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457392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139AF7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1D0E527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97D481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644531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7.2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633A31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6059DF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08A3EC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296887E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3FF38D1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133969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324479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</w:tr>
      <w:tr w:rsidR="00AE5783" w:rsidRPr="0099520C" w14:paraId="0767F188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E0B651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63287BD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Emberiza schoeniclus</w:t>
            </w:r>
          </w:p>
        </w:tc>
        <w:tc>
          <w:tcPr>
            <w:tcW w:w="1701" w:type="dxa"/>
            <w:vAlign w:val="bottom"/>
          </w:tcPr>
          <w:p w14:paraId="4B8E29B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unting</w:t>
            </w:r>
          </w:p>
        </w:tc>
        <w:tc>
          <w:tcPr>
            <w:tcW w:w="1275" w:type="dxa"/>
            <w:vAlign w:val="bottom"/>
          </w:tcPr>
          <w:p w14:paraId="27E312F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D5B847E" w14:textId="77777777" w:rsidR="00AE5783" w:rsidRPr="0099520C" w:rsidRDefault="000E7B52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ouwman&lt;/Author&gt;&lt;Year&gt;2005&lt;/Year&gt;&lt;RecNum&gt;612&lt;/RecNum&gt;&lt;record&gt;&lt;rec-number&gt;612&lt;/rec-number&gt;&lt;foreign-keys&gt;&lt;key app="EN" db-id="dr92rxae72rwd7ewfss5v0aup2apd90apft9"&gt;612&lt;/key&gt;&lt;/foreign-keys&gt;&lt;ref-type name="Journal Article"&gt;17&lt;/ref-type&gt;&lt;contributors&gt;&lt;authors&gt;&lt;author&gt;Bouwman, K. M.&lt;/author&gt;&lt;author&gt;Lessells, C. M.&lt;/author&gt;&lt;author&gt;Komdeur, J.&lt;/author&gt;&lt;/authors&gt;&lt;/contributors&gt;&lt;titles&gt;&lt;title&gt;Male reed buntings do not adjust parental effort in relation to extrapair paternity&lt;/title&gt;&lt;secondary-title&gt;Behavioral Ecology&lt;/secondary-title&gt;&lt;/titles&gt;&lt;periodical&gt;&lt;full-title&gt;Behavioral Ecology&lt;/full-title&gt;&lt;/periodical&gt;&lt;pages&gt;499-506&lt;/pages&gt;&lt;volume&gt;16&lt;/volume&gt;&lt;number&gt;3&lt;/number&gt;&lt;dates&gt;&lt;year&gt;2005&lt;/year&gt;&lt;pub-dates&gt;&lt;date&gt;May&lt;/date&gt;&lt;/pub-dates&gt;&lt;/dates&gt;&lt;accession-num&gt;ISI:000228402100001&lt;/accession-num&gt;&lt;urls&gt;&lt;related-urls&gt;&lt;url&gt;&amp;lt;Go to ISI&amp;gt;://000228402100001&lt;/url&gt;&lt;/related-urls&gt;&lt;/urls&gt;&lt;electronic-resource-num&gt;10.1093/beheco/ari021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AF6ABC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429524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0473FB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864577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C7CB0D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69A34D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7.2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4EA60D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E92FE0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82893D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7BD2AAD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F1AFAD3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915518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1E5C94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</w:tr>
      <w:tr w:rsidR="00AE5783" w:rsidRPr="0099520C" w14:paraId="52C1F9A6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39A9931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97DE64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Emberiza schoeniclus</w:t>
            </w:r>
          </w:p>
        </w:tc>
        <w:tc>
          <w:tcPr>
            <w:tcW w:w="1701" w:type="dxa"/>
            <w:vAlign w:val="bottom"/>
          </w:tcPr>
          <w:p w14:paraId="2DF704D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unting</w:t>
            </w:r>
          </w:p>
        </w:tc>
        <w:tc>
          <w:tcPr>
            <w:tcW w:w="1275" w:type="dxa"/>
            <w:vAlign w:val="bottom"/>
          </w:tcPr>
          <w:p w14:paraId="78823D1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76DAA84" w14:textId="77777777" w:rsidR="00AE5783" w:rsidRPr="0099520C" w:rsidRDefault="000E7B52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ouwman&lt;/Author&gt;&lt;Year&gt;2005&lt;/Year&gt;&lt;RecNum&gt;612&lt;/RecNum&gt;&lt;record&gt;&lt;rec-number&gt;612&lt;/rec-number&gt;&lt;foreign-keys&gt;&lt;key app="EN" db-id="dr92rxae72rwd7ewfss5v0aup2apd90apft9"&gt;612&lt;/key&gt;&lt;/foreign-keys&gt;&lt;ref-type name="Journal Article"&gt;17&lt;/ref-type&gt;&lt;contributors&gt;&lt;authors&gt;&lt;author&gt;Bouwman, K. M.&lt;/author&gt;&lt;author&gt;Lessells, C. M.&lt;/author&gt;&lt;author&gt;Komdeur, J.&lt;/author&gt;&lt;/authors&gt;&lt;/contributors&gt;&lt;titles&gt;&lt;title&gt;Male reed buntings do not adjust parental effort in relation to extrapair paternity&lt;/title&gt;&lt;secondary-title&gt;Behavioral Ecology&lt;/secondary-title&gt;&lt;/titles&gt;&lt;periodical&gt;&lt;full-title&gt;Behavioral Ecology&lt;/full-title&gt;&lt;/periodical&gt;&lt;pages&gt;499-506&lt;/pages&gt;&lt;volume&gt;16&lt;/volume&gt;&lt;number&gt;3&lt;/number&gt;&lt;dates&gt;&lt;year&gt;2005&lt;/year&gt;&lt;pub-dates&gt;&lt;date&gt;May&lt;/date&gt;&lt;/pub-dates&gt;&lt;/dates&gt;&lt;accession-num&gt;ISI:000228402100001&lt;/accession-num&gt;&lt;urls&gt;&lt;related-urls&gt;&lt;url&gt;&amp;lt;Go to ISI&amp;gt;://000228402100001&lt;/url&gt;&lt;/related-urls&gt;&lt;/urls&gt;&lt;electronic-resource-num&gt;10.1093/beheco/ari021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5334ED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C6358A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A4BF4E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3EFE0DC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363E51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A593E2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7.2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CB18BD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24DDF9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2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08777B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807F1C1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3D27040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B2919B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2CD8DB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</w:tr>
      <w:tr w:rsidR="00AE5783" w:rsidRPr="0099520C" w14:paraId="4CCD2E9F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693254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609013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Emberiza schoeniclus</w:t>
            </w:r>
          </w:p>
        </w:tc>
        <w:tc>
          <w:tcPr>
            <w:tcW w:w="1701" w:type="dxa"/>
            <w:vAlign w:val="bottom"/>
          </w:tcPr>
          <w:p w14:paraId="227F488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unting</w:t>
            </w:r>
          </w:p>
        </w:tc>
        <w:tc>
          <w:tcPr>
            <w:tcW w:w="1275" w:type="dxa"/>
            <w:vAlign w:val="bottom"/>
          </w:tcPr>
          <w:p w14:paraId="080D744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073375FC" w14:textId="77777777" w:rsidR="00AE5783" w:rsidRPr="0099520C" w:rsidRDefault="000E7B52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ouwman&lt;/Author&gt;&lt;Year&gt;2005&lt;/Year&gt;&lt;RecNum&gt;612&lt;/RecNum&gt;&lt;record&gt;&lt;rec-number&gt;612&lt;/rec-number&gt;&lt;foreign-keys&gt;&lt;key app="EN" db-id="dr92rxae72rwd7ewfss5v0aup2apd90apft9"&gt;612&lt;/key&gt;&lt;/foreign-keys&gt;&lt;ref-type name="Journal Article"&gt;17&lt;/ref-type&gt;&lt;contributors&gt;&lt;authors&gt;&lt;author&gt;Bouwman, K. M.&lt;/author&gt;&lt;author&gt;Lessells, C. M.&lt;/author&gt;&lt;author&gt;Komdeur, J.&lt;/author&gt;&lt;/authors&gt;&lt;/contributors&gt;&lt;titles&gt;&lt;title&gt;Male reed buntings do not adjust parental effort in relation to extrapair paternity&lt;/title&gt;&lt;secondary-title&gt;Behavioral Ecology&lt;/secondary-title&gt;&lt;/titles&gt;&lt;periodical&gt;&lt;full-title&gt;Behavioral Ecology&lt;/full-title&gt;&lt;/periodical&gt;&lt;pages&gt;499-506&lt;/pages&gt;&lt;volume&gt;16&lt;/volume&gt;&lt;number&gt;3&lt;/number&gt;&lt;dates&gt;&lt;year&gt;2005&lt;/year&gt;&lt;pub-dates&gt;&lt;date&gt;May&lt;/date&gt;&lt;/pub-dates&gt;&lt;/dates&gt;&lt;accession-num&gt;ISI:000228402100001&lt;/accession-num&gt;&lt;urls&gt;&lt;related-urls&gt;&lt;url&gt;&amp;lt;Go to ISI&amp;gt;://000228402100001&lt;/url&gt;&lt;/related-urls&gt;&lt;/urls&gt;&lt;electronic-resource-num&gt;10.1093/beheco/ari021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C41E70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7484D3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BC6D26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582A5B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01B3CD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FF9A6C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7.2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780BDC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0FD0A5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6830C1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C73AFB1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D27CAFB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AA2C31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12252B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</w:tr>
      <w:tr w:rsidR="00AE5783" w:rsidRPr="0099520C" w14:paraId="35A825EC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76825D4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242677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Emberiza schoeniclus</w:t>
            </w:r>
          </w:p>
        </w:tc>
        <w:tc>
          <w:tcPr>
            <w:tcW w:w="1701" w:type="dxa"/>
            <w:vAlign w:val="bottom"/>
          </w:tcPr>
          <w:p w14:paraId="4888B41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unting</w:t>
            </w:r>
          </w:p>
        </w:tc>
        <w:tc>
          <w:tcPr>
            <w:tcW w:w="1275" w:type="dxa"/>
            <w:vAlign w:val="bottom"/>
          </w:tcPr>
          <w:p w14:paraId="3F72EC5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6E0D537" w14:textId="77777777" w:rsidR="00AE5783" w:rsidRPr="0099520C" w:rsidRDefault="000E7B52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ixon&lt;/Author&gt;&lt;Year&gt;1994&lt;/Year&gt;&lt;RecNum&gt;660&lt;/RecNum&gt;&lt;record&gt;&lt;rec-number&gt;660&lt;/rec-number&gt;&lt;foreign-keys&gt;&lt;key app="EN" db-id="dr92rxae72rwd7ewfss5v0aup2apd90apft9"&gt;660&lt;/key&gt;&lt;/foreign-keys&gt;&lt;ref-type name="Journal Article"&gt;17&lt;/ref-type&gt;&lt;contributors&gt;&lt;authors&gt;&lt;author&gt;Dixon, A.&lt;/author&gt;&lt;author&gt;Ross, D.&lt;/author&gt;&lt;author&gt;Omalley, S. L. C.&lt;/author&gt;&lt;author&gt;Burke, T.&lt;/author&gt;&lt;/authors&gt;&lt;/contributors&gt;&lt;titles&gt;&lt;title&gt;PATERNAL INVESTMENT INVERSELY RELATED TO DEGREE OF EXTRA-PAIR PATERNITY IN THE REED BUNTING&lt;/title&gt;&lt;secondary-title&gt;Nature&lt;/secondary-title&gt;&lt;/titles&gt;&lt;periodical&gt;&lt;full-title&gt;Nature&lt;/full-title&gt;&lt;abbr-1&gt;Nature&lt;/abbr-1&gt;&lt;/periodical&gt;&lt;pages&gt;698-700&lt;/pages&gt;&lt;volume&gt;371&lt;/volume&gt;&lt;number&gt;6499&lt;/number&gt;&lt;dates&gt;&lt;year&gt;1994&lt;/year&gt;&lt;pub-dates&gt;&lt;date&gt;Oct&lt;/date&gt;&lt;/pub-dates&gt;&lt;/dates&gt;&lt;accession-num&gt;ISI:A1994PM77300054&lt;/accession-num&gt;&lt;urls&gt;&lt;related-urls&gt;&lt;url&gt;&amp;lt;Go to ISI&amp;gt;://A1994PM7730005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A60672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F61807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A8AD59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B2FB7D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0ACE50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3DC597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7.2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762504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1AF7AC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7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406183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8DB8304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83E2185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298C8D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A5D3AD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</w:tr>
      <w:tr w:rsidR="00AE5783" w:rsidRPr="0099520C" w14:paraId="758E60E1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EC3AF5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429957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Emberiza schoeniclus</w:t>
            </w:r>
          </w:p>
        </w:tc>
        <w:tc>
          <w:tcPr>
            <w:tcW w:w="1701" w:type="dxa"/>
            <w:vAlign w:val="bottom"/>
          </w:tcPr>
          <w:p w14:paraId="4A56A97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unting</w:t>
            </w:r>
          </w:p>
        </w:tc>
        <w:tc>
          <w:tcPr>
            <w:tcW w:w="1275" w:type="dxa"/>
            <w:vAlign w:val="bottom"/>
          </w:tcPr>
          <w:p w14:paraId="79AF90B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5F4FCAEB" w14:textId="77777777" w:rsidR="00AE5783" w:rsidRPr="0099520C" w:rsidRDefault="0021035D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dXRlcjwvQXV0aG9yPjxZZWFyPjIwMDk8L1llYXI+PFJl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dXRlcjwvQXV0aG9yPjxZZWFyPjIwMDk8L1llYXI+PFJl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3287EC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3935C6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74B937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4963EAE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936A69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0A2859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7.2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5EBC04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03D50F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B59064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151A743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48A58EF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A82870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C8280A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</w:tr>
      <w:tr w:rsidR="00AE5783" w:rsidRPr="0099520C" w14:paraId="60FE3185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2278C4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23C5E78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Emberiza schoeniclus</w:t>
            </w:r>
          </w:p>
        </w:tc>
        <w:tc>
          <w:tcPr>
            <w:tcW w:w="1701" w:type="dxa"/>
            <w:vAlign w:val="bottom"/>
          </w:tcPr>
          <w:p w14:paraId="11011F1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unting</w:t>
            </w:r>
          </w:p>
        </w:tc>
        <w:tc>
          <w:tcPr>
            <w:tcW w:w="1275" w:type="dxa"/>
            <w:vAlign w:val="bottom"/>
          </w:tcPr>
          <w:p w14:paraId="7312E58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6FBADDA" w14:textId="77777777" w:rsidR="00AE5783" w:rsidRPr="0099520C" w:rsidRDefault="0021035D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dXRlcjwvQXV0aG9yPjxZZWFyPjIwMDk8L1llYXI+PFJl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dXRlcjwvQXV0aG9yPjxZZWFyPjIwMDk8L1llYXI+PFJl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049675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B0DC0E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69AE518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F7AB2A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124D89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D95A82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7.2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160490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5DDFF0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7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08DDB5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D24F8CA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E694934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82A43C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8780FA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</w:tr>
      <w:tr w:rsidR="00AE5783" w:rsidRPr="0099520C" w14:paraId="05C3B301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2BE94B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45BB1FB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Emberiza schoeniclus</w:t>
            </w:r>
          </w:p>
        </w:tc>
        <w:tc>
          <w:tcPr>
            <w:tcW w:w="1701" w:type="dxa"/>
            <w:vAlign w:val="bottom"/>
          </w:tcPr>
          <w:p w14:paraId="3CC7B5F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unting</w:t>
            </w:r>
          </w:p>
        </w:tc>
        <w:tc>
          <w:tcPr>
            <w:tcW w:w="1275" w:type="dxa"/>
            <w:vAlign w:val="bottom"/>
          </w:tcPr>
          <w:p w14:paraId="549B842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D2A2023" w14:textId="77777777" w:rsidR="00AE5783" w:rsidRPr="0099520C" w:rsidRDefault="0021035D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dXRlcjwvQXV0aG9yPjxZZWFyPjIwMDk8L1llYXI+PFJl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dXRlcjwvQXV0aG9yPjxZZWFyPjIwMDk8L1llYXI+PFJl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41FD99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4EB983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6D3BB42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67AEFC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54E1E6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0F23A1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7.2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7AADC1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0CB565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7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3BC59F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BD34294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2ADDAF1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2B52BB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B5ACEF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</w:tr>
      <w:tr w:rsidR="00AE5783" w:rsidRPr="0099520C" w14:paraId="7BB79C58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3FB6E0D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5DC69C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Emberiza schoeniclus</w:t>
            </w:r>
          </w:p>
        </w:tc>
        <w:tc>
          <w:tcPr>
            <w:tcW w:w="1701" w:type="dxa"/>
            <w:vAlign w:val="bottom"/>
          </w:tcPr>
          <w:p w14:paraId="53D2D0A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unting</w:t>
            </w:r>
          </w:p>
        </w:tc>
        <w:tc>
          <w:tcPr>
            <w:tcW w:w="1275" w:type="dxa"/>
            <w:vAlign w:val="bottom"/>
          </w:tcPr>
          <w:p w14:paraId="599C97C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7785F39" w14:textId="77777777" w:rsidR="00AE5783" w:rsidRPr="0099520C" w:rsidRDefault="0021035D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dXRlcjwvQXV0aG9yPjxZZWFyPjIwMDk8L1llYXI+PFJl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dXRlcjwvQXV0aG9yPjxZZWFyPjIwMDk8L1llYXI+PFJl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FEA000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F10AD3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DD2F80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18293A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966C5A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6B9980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7.2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909E2E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B537DD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8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D1019A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DB495BF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3E1B340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4A6899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3FA7DC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</w:tr>
      <w:tr w:rsidR="00AE5783" w:rsidRPr="0099520C" w14:paraId="141354AC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DF5DB7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BF276F8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Emberiza schoeniclus</w:t>
            </w:r>
          </w:p>
        </w:tc>
        <w:tc>
          <w:tcPr>
            <w:tcW w:w="1701" w:type="dxa"/>
            <w:vAlign w:val="bottom"/>
          </w:tcPr>
          <w:p w14:paraId="4FCAEE2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unting</w:t>
            </w:r>
          </w:p>
        </w:tc>
        <w:tc>
          <w:tcPr>
            <w:tcW w:w="1275" w:type="dxa"/>
            <w:vAlign w:val="bottom"/>
          </w:tcPr>
          <w:p w14:paraId="371EEA9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8199072" w14:textId="77777777" w:rsidR="00AE5783" w:rsidRPr="0099520C" w:rsidRDefault="0021035D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dXRlcjwvQXV0aG9yPjxZZWFyPjIwMDk8L1llYXI+PFJl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dXRlcjwvQXV0aG9yPjxZZWFyPjIwMDk8L1llYXI+PFJl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7C7421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23FAD5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FEAEBC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1263279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0F211C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1A12EA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7.2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F868B7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7A1234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8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BD34CE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43A529F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8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C807EA5" w14:textId="77777777" w:rsidR="00AE5783" w:rsidRPr="0099520C" w:rsidRDefault="0062120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887547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AC0088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</w:tr>
      <w:tr w:rsidR="00AE5783" w:rsidRPr="0099520C" w14:paraId="4F1E67D9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44A3FE1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25857C7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Ficedula albicollis</w:t>
            </w:r>
          </w:p>
        </w:tc>
        <w:tc>
          <w:tcPr>
            <w:tcW w:w="1701" w:type="dxa"/>
            <w:vAlign w:val="bottom"/>
          </w:tcPr>
          <w:p w14:paraId="722C64C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llar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flycatcher</w:t>
            </w:r>
          </w:p>
        </w:tc>
        <w:tc>
          <w:tcPr>
            <w:tcW w:w="1275" w:type="dxa"/>
            <w:vAlign w:val="bottom"/>
          </w:tcPr>
          <w:p w14:paraId="2C2401D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C664D6B" w14:textId="77777777" w:rsidR="00AE5783" w:rsidRPr="0099520C" w:rsidRDefault="00C631F4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heldon&lt;/Author&gt;&lt;Year&gt;1997&lt;/Year&gt;&lt;RecNum&gt;1710&lt;/RecNum&gt;&lt;record&gt;&lt;rec-number&gt;1710&lt;/rec-number&gt;&lt;foreign-keys&gt;&lt;key app="EN" db-id="dr92rxae72rwd7ewfss5v0aup2apd90apft9"&gt;1710&lt;/key&gt;&lt;/foreign-keys&gt;&lt;ref-type name="Journal Article"&gt;17&lt;/ref-type&gt;&lt;contributors&gt;&lt;authors&gt;&lt;author&gt;Sheldon, B. C.&lt;/author&gt;&lt;author&gt;Rasanen, K.&lt;/author&gt;&lt;author&gt;Dias, P. C.&lt;/author&gt;&lt;/authors&gt;&lt;/contributors&gt;&lt;titles&gt;&lt;title&gt;Certainty of paternity and paternal effort in the collared flycatcher&lt;/title&gt;&lt;secondary-title&gt;Behavioral Ecology&lt;/secondary-title&gt;&lt;/titles&gt;&lt;periodical&gt;&lt;full-title&gt;Behavioral Ecology&lt;/full-title&gt;&lt;/periodical&gt;&lt;pages&gt;421-428&lt;/pages&gt;&lt;volume&gt;8&lt;/volume&gt;&lt;number&gt;4&lt;/number&gt;&lt;dates&gt;&lt;year&gt;1997&lt;/year&gt;&lt;pub-dates&gt;&lt;date&gt;Jul-Aug&lt;/date&gt;&lt;/pub-dates&gt;&lt;/dates&gt;&lt;accession-num&gt;ISI:A1997XM65400010&lt;/accession-num&gt;&lt;urls&gt;&lt;related-urls&gt;&lt;url&gt;&amp;lt;Go to ISI&amp;gt;://A1997XM654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BB4FF4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9B3098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1480A6A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26863A1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06708ED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7252800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.35</w:t>
            </w:r>
            <w:r w:rsidR="006A3504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LcmlzdDwvQXV0aG9yPjxZZWFyPjIwMDU8L1llYXI+PFJl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LcmlzdDwvQXV0aG9yPjxZZWFyPjIwMDU8L1llYXI+PFJl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60,61,62,6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77C439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538FB0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602FDD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BD18AE2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0C9CF26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6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91CD6D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26B07F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8</w:t>
            </w:r>
          </w:p>
        </w:tc>
      </w:tr>
      <w:tr w:rsidR="00AE5783" w:rsidRPr="0099520C" w14:paraId="5FCA07AC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C82E21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428B2FF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Ficedula albicollis</w:t>
            </w:r>
          </w:p>
        </w:tc>
        <w:tc>
          <w:tcPr>
            <w:tcW w:w="1701" w:type="dxa"/>
            <w:vAlign w:val="bottom"/>
          </w:tcPr>
          <w:p w14:paraId="4867B94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llar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flycatcher</w:t>
            </w:r>
          </w:p>
        </w:tc>
        <w:tc>
          <w:tcPr>
            <w:tcW w:w="1275" w:type="dxa"/>
            <w:vAlign w:val="bottom"/>
          </w:tcPr>
          <w:p w14:paraId="4E3BAE1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2916A69" w14:textId="77777777" w:rsidR="00AE5783" w:rsidRPr="0099520C" w:rsidRDefault="00C631F4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heldon&lt;/Author&gt;&lt;Year&gt;1997&lt;/Year&gt;&lt;RecNum&gt;1710&lt;/RecNum&gt;&lt;record&gt;&lt;rec-number&gt;1710&lt;/rec-number&gt;&lt;foreign-keys&gt;&lt;key app="EN" db-id="dr92rxae72rwd7ewfss5v0aup2apd90apft9"&gt;1710&lt;/key&gt;&lt;/foreign-keys&gt;&lt;ref-type name="Journal Article"&gt;17&lt;/ref-type&gt;&lt;contributors&gt;&lt;authors&gt;&lt;author&gt;Sheldon, B. C.&lt;/author&gt;&lt;author&gt;Rasanen, K.&lt;/author&gt;&lt;author&gt;Dias, P. C.&lt;/author&gt;&lt;/authors&gt;&lt;/contributors&gt;&lt;titles&gt;&lt;title&gt;Certainty of paternity and paternal effort in the collared flycatcher&lt;/title&gt;&lt;secondary-title&gt;Behavioral Ecology&lt;/secondary-title&gt;&lt;/titles&gt;&lt;periodical&gt;&lt;full-title&gt;Behavioral Ecology&lt;/full-title&gt;&lt;/periodical&gt;&lt;pages&gt;421-428&lt;/pages&gt;&lt;volume&gt;8&lt;/volume&gt;&lt;number&gt;4&lt;/number&gt;&lt;dates&gt;&lt;year&gt;1997&lt;/year&gt;&lt;pub-dates&gt;&lt;date&gt;Jul-Aug&lt;/date&gt;&lt;/pub-dates&gt;&lt;/dates&gt;&lt;accession-num&gt;ISI:A1997XM65400010&lt;/accession-num&gt;&lt;urls&gt;&lt;related-urls&gt;&lt;url&gt;&amp;lt;Go to ISI&amp;gt;://A1997XM654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FAC2CB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B3D2C6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44DD018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6D903B8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5149BA8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485EEA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.3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121C1E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717B19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304305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2BF4E92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036367E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6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AD5589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5B36F8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8</w:t>
            </w:r>
          </w:p>
        </w:tc>
      </w:tr>
      <w:tr w:rsidR="00AE5783" w:rsidRPr="0099520C" w14:paraId="3495F851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649540D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CE4DBB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Ficedula albicollis</w:t>
            </w:r>
          </w:p>
        </w:tc>
        <w:tc>
          <w:tcPr>
            <w:tcW w:w="1701" w:type="dxa"/>
            <w:vAlign w:val="bottom"/>
          </w:tcPr>
          <w:p w14:paraId="02CD8EA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llar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flycatcher</w:t>
            </w:r>
          </w:p>
        </w:tc>
        <w:tc>
          <w:tcPr>
            <w:tcW w:w="1275" w:type="dxa"/>
            <w:vAlign w:val="bottom"/>
          </w:tcPr>
          <w:p w14:paraId="22E6D66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0CBC855E" w14:textId="77777777" w:rsidR="00AE5783" w:rsidRPr="0099520C" w:rsidRDefault="00C631F4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heldon&lt;/Author&gt;&lt;Year&gt;1997&lt;/Year&gt;&lt;RecNum&gt;1710&lt;/RecNum&gt;&lt;record&gt;&lt;rec-number&gt;1710&lt;/rec-number&gt;&lt;foreign-keys&gt;&lt;key app="EN" db-id="dr92rxae72rwd7ewfss5v0aup2apd90apft9"&gt;1710&lt;/key&gt;&lt;/foreign-keys&gt;&lt;ref-type name="Journal Article"&gt;17&lt;/ref-type&gt;&lt;contributors&gt;&lt;authors&gt;&lt;author&gt;Sheldon, B. C.&lt;/author&gt;&lt;author&gt;Rasanen, K.&lt;/author&gt;&lt;author&gt;Dias, P. C.&lt;/author&gt;&lt;/authors&gt;&lt;/contributors&gt;&lt;titles&gt;&lt;title&gt;Certainty of paternity and paternal effort in the collared flycatcher&lt;/title&gt;&lt;secondary-title&gt;Behavioral Ecology&lt;/secondary-title&gt;&lt;/titles&gt;&lt;periodical&gt;&lt;full-title&gt;Behavioral Ecology&lt;/full-title&gt;&lt;/periodical&gt;&lt;pages&gt;421-428&lt;/pages&gt;&lt;volume&gt;8&lt;/volume&gt;&lt;number&gt;4&lt;/number&gt;&lt;dates&gt;&lt;year&gt;1997&lt;/year&gt;&lt;pub-dates&gt;&lt;date&gt;Jul-Aug&lt;/date&gt;&lt;/pub-dates&gt;&lt;/dates&gt;&lt;accession-num&gt;ISI:A1997XM65400010&lt;/accession-num&gt;&lt;urls&gt;&lt;related-urls&gt;&lt;url&gt;&amp;lt;Go to ISI&amp;gt;://A1997XM654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7551DF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76C97F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C0F319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6DEDD9D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58CB470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96FBDD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.3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ED3B29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A76DC2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CE90F8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4056079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D52BEE0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6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A7164B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B31124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8</w:t>
            </w:r>
          </w:p>
        </w:tc>
      </w:tr>
      <w:tr w:rsidR="00AE5783" w:rsidRPr="0099520C" w14:paraId="5569B770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86417C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2F25EFB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Ficedula albicollis</w:t>
            </w:r>
          </w:p>
        </w:tc>
        <w:tc>
          <w:tcPr>
            <w:tcW w:w="1701" w:type="dxa"/>
            <w:vAlign w:val="bottom"/>
          </w:tcPr>
          <w:p w14:paraId="1732838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llar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flycatcher</w:t>
            </w:r>
          </w:p>
        </w:tc>
        <w:tc>
          <w:tcPr>
            <w:tcW w:w="1275" w:type="dxa"/>
            <w:vAlign w:val="bottom"/>
          </w:tcPr>
          <w:p w14:paraId="07ED6CD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A74A1C3" w14:textId="77777777" w:rsidR="00AE5783" w:rsidRPr="0099520C" w:rsidRDefault="00C631F4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heldon&lt;/Author&gt;&lt;Year&gt;1997&lt;/Year&gt;&lt;RecNum&gt;1710&lt;/RecNum&gt;&lt;record&gt;&lt;rec-number&gt;1710&lt;/rec-number&gt;&lt;foreign-keys&gt;&lt;key app="EN" db-id="dr92rxae72rwd7ewfss5v0aup2apd90apft9"&gt;1710&lt;/key&gt;&lt;/foreign-keys&gt;&lt;ref-type name="Journal Article"&gt;17&lt;/ref-type&gt;&lt;contributors&gt;&lt;authors&gt;&lt;author&gt;Sheldon, B. C.&lt;/author&gt;&lt;author&gt;Rasanen, K.&lt;/author&gt;&lt;author&gt;Dias, P. C.&lt;/author&gt;&lt;/authors&gt;&lt;/contributors&gt;&lt;titles&gt;&lt;title&gt;Certainty of paternity and paternal effort in the collared flycatcher&lt;/title&gt;&lt;secondary-title&gt;Behavioral Ecology&lt;/secondary-title&gt;&lt;/titles&gt;&lt;periodical&gt;&lt;full-title&gt;Behavioral Ecology&lt;/full-title&gt;&lt;/periodical&gt;&lt;pages&gt;421-428&lt;/pages&gt;&lt;volume&gt;8&lt;/volume&gt;&lt;number&gt;4&lt;/number&gt;&lt;dates&gt;&lt;year&gt;1997&lt;/year&gt;&lt;pub-dates&gt;&lt;date&gt;Jul-Aug&lt;/date&gt;&lt;/pub-dates&gt;&lt;/dates&gt;&lt;accession-num&gt;ISI:A1997XM65400010&lt;/accession-num&gt;&lt;urls&gt;&lt;related-urls&gt;&lt;url&gt;&amp;lt;Go to ISI&amp;gt;://A1997XM654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5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76E77C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3F5E12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1ACADF5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3E8095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27BA3F0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F1161F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.3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8E6FEF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0D02E3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D89975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28000FC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3B27A3E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6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1088D4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02137E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8</w:t>
            </w:r>
          </w:p>
        </w:tc>
      </w:tr>
      <w:tr w:rsidR="00AE5783" w:rsidRPr="0099520C" w14:paraId="529A1624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53AF1CE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FF596BF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Ficedula albicollis</w:t>
            </w:r>
          </w:p>
        </w:tc>
        <w:tc>
          <w:tcPr>
            <w:tcW w:w="1701" w:type="dxa"/>
            <w:vAlign w:val="bottom"/>
          </w:tcPr>
          <w:p w14:paraId="0BA517C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llar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flycatcher</w:t>
            </w:r>
          </w:p>
        </w:tc>
        <w:tc>
          <w:tcPr>
            <w:tcW w:w="1275" w:type="dxa"/>
            <w:vAlign w:val="bottom"/>
          </w:tcPr>
          <w:p w14:paraId="578CC5B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E88DFD5" w14:textId="77777777" w:rsidR="00AE5783" w:rsidRPr="0099520C" w:rsidRDefault="00C631F4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heldon&lt;/Author&gt;&lt;Year&gt;1998&lt;/Year&gt;&lt;RecNum&gt;899&lt;/RecNum&gt;&lt;record&gt;&lt;rec-number&gt;899&lt;/rec-number&gt;&lt;foreign-keys&gt;&lt;key app="EN" db-id="dr92rxae72rwd7ewfss5v0aup2apd90apft9"&gt;899&lt;/key&gt;&lt;/foreign-keys&gt;&lt;ref-type name="Journal Article"&gt;17&lt;/ref-type&gt;&lt;contributors&gt;&lt;authors&gt;&lt;author&gt;Sheldon, B. C.&lt;/author&gt;&lt;author&gt;Ellegren, H.&lt;/author&gt;&lt;/authors&gt;&lt;/contributors&gt;&lt;titles&gt;&lt;title&gt;Paternal effort related to experimentally manipulated paternity of male collared flycatchers&lt;/title&gt;&lt;secondary-title&gt;Proceedings of the Royal Society of London Series B-Biological Sciences&lt;/secondary-title&gt;&lt;/titles&gt;&lt;periodical&gt;&lt;full-title&gt;Proceedings of the Royal Society of London Series B-Biological Sciences&lt;/full-title&gt;&lt;/periodical&gt;&lt;pages&gt;1737-1742&lt;/pages&gt;&lt;volume&gt;265&lt;/volume&gt;&lt;number&gt;1407&lt;/number&gt;&lt;dates&gt;&lt;year&gt;1998&lt;/year&gt;&lt;pub-dates&gt;&lt;date&gt;Sep&lt;/date&gt;&lt;/pub-dates&gt;&lt;/dates&gt;&lt;accession-num&gt;ISI:000076135400006&lt;/accession-num&gt;&lt;urls&gt;&lt;related-urls&gt;&lt;url&gt;&amp;lt;Go to ISI&amp;gt;://000076135400006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6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3FFC19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t</w:t>
            </w:r>
          </w:p>
        </w:tc>
        <w:tc>
          <w:tcPr>
            <w:tcW w:w="673" w:type="dxa"/>
            <w:vAlign w:val="bottom"/>
          </w:tcPr>
          <w:p w14:paraId="35B3E96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520DB29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28A129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35F817B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9B3119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.3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5B596B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264607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FD5C1F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67E3F66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45307C5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6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05DD0A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A1995F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8</w:t>
            </w:r>
          </w:p>
        </w:tc>
      </w:tr>
      <w:tr w:rsidR="00AE5783" w:rsidRPr="0099520C" w14:paraId="787A2DA3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C5049E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F2F1EA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Ficedula albicollis</w:t>
            </w:r>
          </w:p>
        </w:tc>
        <w:tc>
          <w:tcPr>
            <w:tcW w:w="1701" w:type="dxa"/>
            <w:vAlign w:val="bottom"/>
          </w:tcPr>
          <w:p w14:paraId="3DB86F8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llar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flycatcher</w:t>
            </w:r>
          </w:p>
        </w:tc>
        <w:tc>
          <w:tcPr>
            <w:tcW w:w="1275" w:type="dxa"/>
            <w:vAlign w:val="bottom"/>
          </w:tcPr>
          <w:p w14:paraId="679C172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A308C47" w14:textId="77777777" w:rsidR="00AE5783" w:rsidRPr="0099520C" w:rsidRDefault="00C631F4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heldon&lt;/Author&gt;&lt;Year&gt;1998&lt;/Year&gt;&lt;RecNum&gt;899&lt;/RecNum&gt;&lt;record&gt;&lt;rec-number&gt;899&lt;/rec-number&gt;&lt;foreign-keys&gt;&lt;key app="EN" db-id="dr92rxae72rwd7ewfss5v0aup2apd90apft9"&gt;899&lt;/key&gt;&lt;/foreign-keys&gt;&lt;ref-type name="Journal Article"&gt;17&lt;/ref-type&gt;&lt;contributors&gt;&lt;authors&gt;&lt;author&gt;Sheldon, B. C.&lt;/author&gt;&lt;author&gt;Ellegren, H.&lt;/author&gt;&lt;/authors&gt;&lt;/contributors&gt;&lt;titles&gt;&lt;title&gt;Paternal effort related to experimentally manipulated paternity of male collared flycatchers&lt;/title&gt;&lt;secondary-title&gt;Proceedings of the Royal Society of London Series B-Biological Sciences&lt;/secondary-title&gt;&lt;/titles&gt;&lt;periodical&gt;&lt;full-title&gt;Proceedings of the Royal Society of London Series B-Biological Sciences&lt;/full-title&gt;&lt;/periodical&gt;&lt;pages&gt;1737-1742&lt;/pages&gt;&lt;volume&gt;265&lt;/volume&gt;&lt;number&gt;1407&lt;/number&gt;&lt;dates&gt;&lt;year&gt;1998&lt;/year&gt;&lt;pub-dates&gt;&lt;date&gt;Sep&lt;/date&gt;&lt;/pub-dates&gt;&lt;/dates&gt;&lt;accession-num&gt;ISI:000076135400006&lt;/accession-num&gt;&lt;urls&gt;&lt;related-urls&gt;&lt;url&gt;&amp;lt;Go to ISI&amp;gt;://000076135400006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6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382759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EE59D4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69CFD04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6476676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2D69769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1F7641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.3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AC762A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E217A0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552A5E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EB3361C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0C2F8394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6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5D7691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3E80E5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8</w:t>
            </w:r>
          </w:p>
        </w:tc>
      </w:tr>
      <w:tr w:rsidR="00AE5783" w:rsidRPr="0099520C" w14:paraId="4FD44666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235BBD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2747AED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Ficedula albicollis</w:t>
            </w:r>
          </w:p>
        </w:tc>
        <w:tc>
          <w:tcPr>
            <w:tcW w:w="1701" w:type="dxa"/>
            <w:vAlign w:val="bottom"/>
          </w:tcPr>
          <w:p w14:paraId="299CC30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llar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flycatcher</w:t>
            </w:r>
          </w:p>
        </w:tc>
        <w:tc>
          <w:tcPr>
            <w:tcW w:w="1275" w:type="dxa"/>
            <w:vAlign w:val="bottom"/>
          </w:tcPr>
          <w:p w14:paraId="7DF371E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F64D2B9" w14:textId="77777777" w:rsidR="00AE5783" w:rsidRPr="0099520C" w:rsidRDefault="00C631F4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heldon&lt;/Author&gt;&lt;Year&gt;1998&lt;/Year&gt;&lt;RecNum&gt;899&lt;/RecNum&gt;&lt;record&gt;&lt;rec-number&gt;899&lt;/rec-number&gt;&lt;foreign-keys&gt;&lt;key app="EN" db-id="dr92rxae72rwd7ewfss5v0aup2apd90apft9"&gt;899&lt;/key&gt;&lt;/foreign-keys&gt;&lt;ref-type name="Journal Article"&gt;17&lt;/ref-type&gt;&lt;contributors&gt;&lt;authors&gt;&lt;author&gt;Sheldon, B. C.&lt;/author&gt;&lt;author&gt;Ellegren, H.&lt;/author&gt;&lt;/authors&gt;&lt;/contributors&gt;&lt;titles&gt;&lt;title&gt;Paternal effort related to experimentally manipulated paternity of male collared flycatchers&lt;/title&gt;&lt;secondary-title&gt;Proceedings of the Royal Society of London Series B-Biological Sciences&lt;/secondary-title&gt;&lt;/titles&gt;&lt;periodical&gt;&lt;full-title&gt;Proceedings of the Royal Society of London Series B-Biological Sciences&lt;/full-title&gt;&lt;/periodical&gt;&lt;pages&gt;1737-1742&lt;/pages&gt;&lt;volume&gt;265&lt;/volume&gt;&lt;number&gt;1407&lt;/number&gt;&lt;dates&gt;&lt;year&gt;1998&lt;/year&gt;&lt;pub-dates&gt;&lt;date&gt;Sep&lt;/date&gt;&lt;/pub-dates&gt;&lt;/dates&gt;&lt;accession-num&gt;ISI:000076135400006&lt;/accession-num&gt;&lt;urls&gt;&lt;related-urls&gt;&lt;url&gt;&amp;lt;Go to ISI&amp;gt;://000076135400006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6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9F50B8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8C716E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8C74B6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10A3947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6E82828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FD72A5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.3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C806AF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594E01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B64F7E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B87C2FF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2507533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6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3ACE0B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A35DFB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8</w:t>
            </w:r>
          </w:p>
        </w:tc>
      </w:tr>
      <w:tr w:rsidR="00AE5783" w:rsidRPr="0099520C" w14:paraId="078ED6AF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D9D858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F17868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Ficedula albicollis</w:t>
            </w:r>
          </w:p>
        </w:tc>
        <w:tc>
          <w:tcPr>
            <w:tcW w:w="1701" w:type="dxa"/>
            <w:vAlign w:val="bottom"/>
          </w:tcPr>
          <w:p w14:paraId="0490824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llar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flycatcher</w:t>
            </w:r>
          </w:p>
        </w:tc>
        <w:tc>
          <w:tcPr>
            <w:tcW w:w="1275" w:type="dxa"/>
            <w:vAlign w:val="bottom"/>
          </w:tcPr>
          <w:p w14:paraId="36E3594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AE3DC91" w14:textId="77777777" w:rsidR="00AE5783" w:rsidRPr="0099520C" w:rsidRDefault="00C631F4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heldon&lt;/Author&gt;&lt;Year&gt;1998&lt;/Year&gt;&lt;RecNum&gt;899&lt;/RecNum&gt;&lt;record&gt;&lt;rec-number&gt;899&lt;/rec-number&gt;&lt;foreign-keys&gt;&lt;key app="EN" db-id="dr92rxae72rwd7ewfss5v0aup2apd90apft9"&gt;899&lt;/key&gt;&lt;/foreign-keys&gt;&lt;ref-type name="Journal Article"&gt;17&lt;/ref-type&gt;&lt;contributors&gt;&lt;authors&gt;&lt;author&gt;Sheldon, B. C.&lt;/author&gt;&lt;author&gt;Ellegren, H.&lt;/author&gt;&lt;/authors&gt;&lt;/contributors&gt;&lt;titles&gt;&lt;title&gt;Paternal effort related to experimentally manipulated paternity of male collared flycatchers&lt;/title&gt;&lt;secondary-title&gt;Proceedings of the Royal Society of London Series B-Biological Sciences&lt;/secondary-title&gt;&lt;/titles&gt;&lt;periodical&gt;&lt;full-title&gt;Proceedings of the Royal Society of London Series B-Biological Sciences&lt;/full-title&gt;&lt;/periodical&gt;&lt;pages&gt;1737-1742&lt;/pages&gt;&lt;volume&gt;265&lt;/volume&gt;&lt;number&gt;1407&lt;/number&gt;&lt;dates&gt;&lt;year&gt;1998&lt;/year&gt;&lt;pub-dates&gt;&lt;date&gt;Sep&lt;/date&gt;&lt;/pub-dates&gt;&lt;/dates&gt;&lt;accession-num&gt;ISI:000076135400006&lt;/accession-num&gt;&lt;urls&gt;&lt;related-urls&gt;&lt;url&gt;&amp;lt;Go to ISI&amp;gt;://000076135400006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6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2918B3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497272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5C50EE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23D8AB2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4A2BA44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74B1EB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.3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7E5951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D965C7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C652BE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051F019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274A4E2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6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FE6359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DA394C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8</w:t>
            </w:r>
          </w:p>
        </w:tc>
      </w:tr>
      <w:tr w:rsidR="00AE5783" w:rsidRPr="0099520C" w14:paraId="67C33D3E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DCEA2F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B4E715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Ficedula albicollis</w:t>
            </w:r>
          </w:p>
        </w:tc>
        <w:tc>
          <w:tcPr>
            <w:tcW w:w="1701" w:type="dxa"/>
            <w:vAlign w:val="bottom"/>
          </w:tcPr>
          <w:p w14:paraId="1B5FC6E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llar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flycatcher</w:t>
            </w:r>
          </w:p>
        </w:tc>
        <w:tc>
          <w:tcPr>
            <w:tcW w:w="1275" w:type="dxa"/>
            <w:vAlign w:val="bottom"/>
          </w:tcPr>
          <w:p w14:paraId="445DE4F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1255375" w14:textId="77777777" w:rsidR="00AE5783" w:rsidRPr="0099520C" w:rsidRDefault="00C631F4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heldon&lt;/Author&gt;&lt;Year&gt;1998&lt;/Year&gt;&lt;RecNum&gt;899&lt;/RecNum&gt;&lt;record&gt;&lt;rec-number&gt;899&lt;/rec-number&gt;&lt;foreign-keys&gt;&lt;key app="EN" db-id="dr92rxae72rwd7ewfss5v0aup2apd90apft9"&gt;899&lt;/key&gt;&lt;/foreign-keys&gt;&lt;ref-type name="Journal Article"&gt;17&lt;/ref-type&gt;&lt;contributors&gt;&lt;authors&gt;&lt;author&gt;Sheldon, B. C.&lt;/author&gt;&lt;author&gt;Ellegren, H.&lt;/author&gt;&lt;/authors&gt;&lt;/contributors&gt;&lt;titles&gt;&lt;title&gt;Paternal effort related to experimentally manipulated paternity of male collared flycatchers&lt;/title&gt;&lt;secondary-title&gt;Proceedings of the Royal Society of London Series B-Biological Sciences&lt;/secondary-title&gt;&lt;/titles&gt;&lt;periodical&gt;&lt;full-title&gt;Proceedings of the Royal Society of London Series B-Biological Sciences&lt;/full-title&gt;&lt;/periodical&gt;&lt;pages&gt;1737-1742&lt;/pages&gt;&lt;volume&gt;265&lt;/volume&gt;&lt;number&gt;1407&lt;/number&gt;&lt;dates&gt;&lt;year&gt;1998&lt;/year&gt;&lt;pub-dates&gt;&lt;date&gt;Sep&lt;/date&gt;&lt;/pub-dates&gt;&lt;/dates&gt;&lt;accession-num&gt;ISI:000076135400006&lt;/accession-num&gt;&lt;urls&gt;&lt;related-urls&gt;&lt;url&gt;&amp;lt;Go to ISI&amp;gt;://000076135400006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6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FFFA22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CFC3BD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339044D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40AE3D4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7772B89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71F8DB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.3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08C3C7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EF931D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8F917C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7125369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516B15F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6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29F554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596DDA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8</w:t>
            </w:r>
          </w:p>
        </w:tc>
      </w:tr>
      <w:tr w:rsidR="00AE5783" w:rsidRPr="0099520C" w14:paraId="5A350C3A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81155F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5C1C4B9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Ficedula albicollis</w:t>
            </w:r>
          </w:p>
        </w:tc>
        <w:tc>
          <w:tcPr>
            <w:tcW w:w="1701" w:type="dxa"/>
            <w:vAlign w:val="bottom"/>
          </w:tcPr>
          <w:p w14:paraId="448C855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llar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flycatcher</w:t>
            </w:r>
          </w:p>
        </w:tc>
        <w:tc>
          <w:tcPr>
            <w:tcW w:w="1275" w:type="dxa"/>
            <w:vAlign w:val="bottom"/>
          </w:tcPr>
          <w:p w14:paraId="5DE36DB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8F5A20E" w14:textId="77777777" w:rsidR="00AE5783" w:rsidRPr="0099520C" w:rsidRDefault="00C631F4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heldon&lt;/Author&gt;&lt;Year&gt;1998&lt;/Year&gt;&lt;RecNum&gt;899&lt;/RecNum&gt;&lt;record&gt;&lt;rec-number&gt;899&lt;/rec-number&gt;&lt;foreign-keys&gt;&lt;key app="EN" db-id="dr92rxae72rwd7ewfss5v0aup2apd90apft9"&gt;899&lt;/key&gt;&lt;/foreign-keys&gt;&lt;ref-type name="Journal Article"&gt;17&lt;/ref-type&gt;&lt;contributors&gt;&lt;authors&gt;&lt;author&gt;Sheldon, B. C.&lt;/author&gt;&lt;author&gt;Ellegren, H.&lt;/author&gt;&lt;/authors&gt;&lt;/contributors&gt;&lt;titles&gt;&lt;title&gt;Paternal effort related to experimentally manipulated paternity of male collared flycatchers&lt;/title&gt;&lt;secondary-title&gt;Proceedings of the Royal Society of London Series B-Biological Sciences&lt;/secondary-title&gt;&lt;/titles&gt;&lt;periodical&gt;&lt;full-title&gt;Proceedings of the Royal Society of London Series B-Biological Sciences&lt;/full-title&gt;&lt;/periodical&gt;&lt;pages&gt;1737-1742&lt;/pages&gt;&lt;volume&gt;265&lt;/volume&gt;&lt;number&gt;1407&lt;/number&gt;&lt;dates&gt;&lt;year&gt;1998&lt;/year&gt;&lt;pub-dates&gt;&lt;date&gt;Sep&lt;/date&gt;&lt;/pub-dates&gt;&lt;/dates&gt;&lt;accession-num&gt;ISI:000076135400006&lt;/accession-num&gt;&lt;urls&gt;&lt;related-urls&gt;&lt;url&gt;&amp;lt;Go to ISI&amp;gt;://000076135400006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6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256EE5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C02782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65C8C71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62899F8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54BAF64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3861C7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.3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AFFD16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6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31269F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478E0A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C4F6D77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E273F4E" w14:textId="77777777" w:rsidR="00AE5783" w:rsidRPr="0099520C" w:rsidRDefault="00BE2A18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6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2B45B5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C2107C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8</w:t>
            </w:r>
          </w:p>
        </w:tc>
      </w:tr>
      <w:tr w:rsidR="00AE5783" w:rsidRPr="0099520C" w14:paraId="24F7B265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4022F53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826519E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Ficedula hypoleuca</w:t>
            </w:r>
          </w:p>
        </w:tc>
        <w:tc>
          <w:tcPr>
            <w:tcW w:w="1701" w:type="dxa"/>
            <w:vAlign w:val="bottom"/>
          </w:tcPr>
          <w:p w14:paraId="1115DFE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i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flycatcher</w:t>
            </w:r>
          </w:p>
        </w:tc>
        <w:tc>
          <w:tcPr>
            <w:tcW w:w="1275" w:type="dxa"/>
            <w:vAlign w:val="bottom"/>
          </w:tcPr>
          <w:p w14:paraId="0F3C9CE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235B4167" w14:textId="77777777" w:rsidR="00AE5783" w:rsidRPr="0099520C" w:rsidRDefault="002A147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Lifjeld&lt;/Author&gt;&lt;Year&gt;1998&lt;/Year&gt;&lt;RecNum&gt;777&lt;/RecNum&gt;&lt;record&gt;&lt;rec-number&gt;777&lt;/rec-number&gt;&lt;foreign-keys&gt;&lt;key app="EN" db-id="dr92rxae72rwd7ewfss5v0aup2apd90apft9"&gt;777&lt;/key&gt;&lt;/foreign-keys&gt;&lt;ref-type name="Journal Article"&gt;17&lt;/ref-type&gt;&lt;contributors&gt;&lt;authors&gt;&lt;author&gt;Lifjeld, J. T.&lt;/author&gt;&lt;author&gt;Slagsvold, T.&lt;/author&gt;&lt;author&gt;Ellegren, H.&lt;/author&gt;&lt;/authors&gt;&lt;/contributors&gt;&lt;titles&gt;&lt;title&gt;Experimentally reduced paternity affects paternal effort and reproductive success in pied flycatchers&lt;/title&gt;&lt;secondary-title&gt;Animal Behaviour&lt;/secondary-title&gt;&lt;/titles&gt;&lt;periodical&gt;&lt;full-title&gt;Animal Behaviour&lt;/full-title&gt;&lt;/periodical&gt;&lt;pages&gt;319-329&lt;/pages&gt;&lt;volume&gt;55&lt;/volume&gt;&lt;dates&gt;&lt;year&gt;1998&lt;/year&gt;&lt;pub-dates&gt;&lt;date&gt;Feb&lt;/date&gt;&lt;/pub-dates&gt;&lt;/dates&gt;&lt;accession-num&gt;ISI:000072105500007&lt;/accession-num&gt;&lt;urls&gt;&lt;related-urls&gt;&lt;url&gt;&amp;lt;Go to ISI&amp;gt;://000072105500007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6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EE8C1D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261428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284109D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6223085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7503FB3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4CA9394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.91</w:t>
            </w:r>
            <w:r w:rsidR="006476FC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CcnVuPC9BdXRob3I+PFllYXI+MTk5NjwvWWVhcj48UmVj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CcnVuPC9BdXRob3I+PFllYXI+MTk5NjwvWWVhcj48UmVj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66,67,68,69,70,71,72,7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A8C59A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60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557263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B61023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39DC3DB" w14:textId="77777777" w:rsidR="00AE5783" w:rsidRPr="0099520C" w:rsidRDefault="005F6D4A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57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66F68EB" w14:textId="77777777" w:rsidR="00AE5783" w:rsidRPr="0099520C" w:rsidRDefault="005F6D4A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399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B1900B3" w14:textId="77777777" w:rsidR="00AE5783" w:rsidRPr="0099520C" w:rsidRDefault="009D4496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</w:t>
            </w:r>
            <w:r w:rsidR="005F6D4A">
              <w:rPr>
                <w:rFonts w:ascii="Arial Narrow" w:hAnsi="Arial Narrow"/>
                <w:color w:val="000000"/>
                <w:sz w:val="16"/>
              </w:rPr>
              <w:t>21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93C9A48" w14:textId="77777777" w:rsidR="00AE5783" w:rsidRPr="0099520C" w:rsidRDefault="005F6D4A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84</w:t>
            </w:r>
          </w:p>
        </w:tc>
      </w:tr>
      <w:tr w:rsidR="00AE5783" w:rsidRPr="0099520C" w14:paraId="2C626320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D83987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C7C1964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Geothlypis trichas</w:t>
            </w:r>
          </w:p>
        </w:tc>
        <w:tc>
          <w:tcPr>
            <w:tcW w:w="1701" w:type="dxa"/>
            <w:vAlign w:val="bottom"/>
          </w:tcPr>
          <w:p w14:paraId="4FE6F23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llowthroat</w:t>
            </w:r>
          </w:p>
        </w:tc>
        <w:tc>
          <w:tcPr>
            <w:tcW w:w="1275" w:type="dxa"/>
            <w:vAlign w:val="bottom"/>
          </w:tcPr>
          <w:p w14:paraId="69E6D62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57B1D25B" w14:textId="77777777" w:rsidR="00AE5783" w:rsidRPr="0099520C" w:rsidRDefault="002A147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Peterson&lt;/Author&gt;&lt;Year&gt;2001&lt;/Year&gt;&lt;RecNum&gt;850&lt;/RecNum&gt;&lt;record&gt;&lt;rec-number&gt;850&lt;/rec-number&gt;&lt;foreign-keys&gt;&lt;key app="EN" db-id="dr92rxae72rwd7ewfss5v0aup2apd90apft9"&gt;850&lt;/key&gt;&lt;/foreign-keys&gt;&lt;ref-type name="Journal Article"&gt;17&lt;/ref-type&gt;&lt;contributors&gt;&lt;authors&gt;&lt;author&gt;Peterson, K. A.&lt;/author&gt;&lt;author&gt;Thusius, K. J.&lt;/author&gt;&lt;author&gt;Whittingham, L. A.&lt;/author&gt;&lt;author&gt;Dunn, P. O.&lt;/author&gt;&lt;/authors&gt;&lt;/contributors&gt;&lt;titles&gt;&lt;title&gt;Allocation of male parental care in relation to paternity within and among broods of the common yellowthroat (Geothlypis trichas)&lt;/title&gt;&lt;secondary-title&gt;Ethology&lt;/secondary-title&gt;&lt;/titles&gt;&lt;periodical&gt;&lt;full-title&gt;Ethology&lt;/full-title&gt;&lt;/periodical&gt;&lt;pages&gt;573-586&lt;/pages&gt;&lt;volume&gt;107&lt;/volume&gt;&lt;number&gt;7&lt;/number&gt;&lt;dates&gt;&lt;year&gt;2001&lt;/year&gt;&lt;pub-dates&gt;&lt;date&gt;Jul&lt;/date&gt;&lt;/pub-dates&gt;&lt;/dates&gt;&lt;accession-num&gt;ISI:000171378300002&lt;/accession-num&gt;&lt;urls&gt;&lt;related-urls&gt;&lt;url&gt;&amp;lt;Go to ISI&amp;gt;://000171378300002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7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BDFDE8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667AE7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29DD10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3B687DF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2B53BB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DC05376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3.48</w:t>
            </w:r>
            <w:r w:rsidR="003B751A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Abroe&lt;/Author&gt;&lt;Year&gt;2007&lt;/Year&gt;&lt;RecNum&gt;1794&lt;/RecNum&gt;&lt;record&gt;&lt;rec-number&gt;1794&lt;/rec-number&gt;&lt;foreign-keys&gt;&lt;key app="EN" db-id="dr92rxae72rwd7ewfss5v0aup2apd90apft9"&gt;1794&lt;/key&gt;&lt;/foreign-keys&gt;&lt;ref-type name="Journal Article"&gt;17&lt;/ref-type&gt;&lt;contributors&gt;&lt;authors&gt;&lt;author&gt;Abroe, B.&lt;/author&gt;&lt;author&gt;Garvin, J. C.&lt;/author&gt;&lt;author&gt;Pedersen, M. C.&lt;/author&gt;&lt;author&gt;Whittingham, L. A.&lt;/author&gt;&lt;author&gt;Dunn, P. O.&lt;/author&gt;&lt;/authors&gt;&lt;/contributors&gt;&lt;titles&gt;&lt;title&gt;Brood sex ratios are related to male size but not to attractiveness in common yellowthroats (Geothlypis trichas)&lt;/title&gt;&lt;secondary-title&gt;Auk&lt;/secondary-title&gt;&lt;/titles&gt;&lt;periodical&gt;&lt;full-title&gt;Auk&lt;/full-title&gt;&lt;/periodical&gt;&lt;pages&gt;176-184&lt;/pages&gt;&lt;volume&gt;124&lt;/volume&gt;&lt;number&gt;1&lt;/number&gt;&lt;dates&gt;&lt;year&gt;2007&lt;/year&gt;&lt;pub-dates&gt;&lt;date&gt;Jan&lt;/date&gt;&lt;/pub-dates&gt;&lt;/dates&gt;&lt;isbn&gt;0004-8038&lt;/isbn&gt;&lt;accession-num&gt;WOS:000243855900015&lt;/accession-num&gt;&lt;urls&gt;&lt;related-urls&gt;&lt;url&gt;&amp;lt;Go to ISI&amp;gt;://WOS:000243855900015&lt;/url&gt;&lt;/related-urls&gt;&lt;/urls&gt;&lt;electronic-resource-num&gt;10.1642/0004-8038(2007)124[176:bsrart]2.0.co;2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7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64EC55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8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6F63F0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3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FDDAD6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6519CB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3F6B62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AB7F37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1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E04775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6</w:t>
            </w:r>
          </w:p>
        </w:tc>
      </w:tr>
      <w:tr w:rsidR="00AE5783" w:rsidRPr="0099520C" w14:paraId="6526A45B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5581906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68D87B9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Geothlypis trichas</w:t>
            </w:r>
          </w:p>
        </w:tc>
        <w:tc>
          <w:tcPr>
            <w:tcW w:w="1701" w:type="dxa"/>
            <w:vAlign w:val="bottom"/>
          </w:tcPr>
          <w:p w14:paraId="5E9CA8E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llowthroat</w:t>
            </w:r>
          </w:p>
        </w:tc>
        <w:tc>
          <w:tcPr>
            <w:tcW w:w="1275" w:type="dxa"/>
            <w:vAlign w:val="bottom"/>
          </w:tcPr>
          <w:p w14:paraId="3B08D14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5C517A71" w14:textId="77777777" w:rsidR="00AE5783" w:rsidRPr="0099520C" w:rsidRDefault="002A147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Peterson&lt;/Author&gt;&lt;Year&gt;2001&lt;/Year&gt;&lt;RecNum&gt;850&lt;/RecNum&gt;&lt;record&gt;&lt;rec-number&gt;850&lt;/rec-number&gt;&lt;foreign-keys&gt;&lt;key app="EN" db-id="dr92rxae72rwd7ewfss5v0aup2apd90apft9"&gt;850&lt;/key&gt;&lt;/foreign-keys&gt;&lt;ref-type name="Journal Article"&gt;17&lt;/ref-type&gt;&lt;contributors&gt;&lt;authors&gt;&lt;author&gt;Peterson, K. A.&lt;/author&gt;&lt;author&gt;Thusius, K. J.&lt;/author&gt;&lt;author&gt;Whittingham, L. A.&lt;/author&gt;&lt;author&gt;Dunn, P. O.&lt;/author&gt;&lt;/authors&gt;&lt;/contributors&gt;&lt;titles&gt;&lt;title&gt;Allocation of male parental care in relation to paternity within and among broods of the common yellowthroat (Geothlypis trichas)&lt;/title&gt;&lt;secondary-title&gt;Ethology&lt;/secondary-title&gt;&lt;/titles&gt;&lt;periodical&gt;&lt;full-title&gt;Ethology&lt;/full-title&gt;&lt;/periodical&gt;&lt;pages&gt;573-586&lt;/pages&gt;&lt;volume&gt;107&lt;/volume&gt;&lt;number&gt;7&lt;/number&gt;&lt;dates&gt;&lt;year&gt;2001&lt;/year&gt;&lt;pub-dates&gt;&lt;date&gt;Jul&lt;/date&gt;&lt;/pub-dates&gt;&lt;/dates&gt;&lt;accession-num&gt;ISI:000171378300002&lt;/accession-num&gt;&lt;urls&gt;&lt;related-urls&gt;&lt;url&gt;&amp;lt;Go to ISI&amp;gt;://000171378300002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7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CD31F3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A62270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27EFB8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C850DD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76FCA6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6B4326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3.48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9FE454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8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AB38C0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3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510CCD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08EAF7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CEE48E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C6F127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1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C2366A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6</w:t>
            </w:r>
          </w:p>
        </w:tc>
      </w:tr>
      <w:tr w:rsidR="00AE5783" w:rsidRPr="0099520C" w14:paraId="0425A66A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67C290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43EAF9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Geothlypis trichas</w:t>
            </w:r>
          </w:p>
        </w:tc>
        <w:tc>
          <w:tcPr>
            <w:tcW w:w="1701" w:type="dxa"/>
            <w:vAlign w:val="bottom"/>
          </w:tcPr>
          <w:p w14:paraId="63E2D04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llowthroat</w:t>
            </w:r>
          </w:p>
        </w:tc>
        <w:tc>
          <w:tcPr>
            <w:tcW w:w="1275" w:type="dxa"/>
            <w:vAlign w:val="bottom"/>
          </w:tcPr>
          <w:p w14:paraId="0F5C216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5C798949" w14:textId="77777777" w:rsidR="00AE5783" w:rsidRPr="0099520C" w:rsidRDefault="002A147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Peterson&lt;/Author&gt;&lt;Year&gt;2001&lt;/Year&gt;&lt;RecNum&gt;850&lt;/RecNum&gt;&lt;record&gt;&lt;rec-number&gt;850&lt;/rec-number&gt;&lt;foreign-keys&gt;&lt;key app="EN" db-id="dr92rxae72rwd7ewfss5v0aup2apd90apft9"&gt;850&lt;/key&gt;&lt;/foreign-keys&gt;&lt;ref-type name="Journal Article"&gt;17&lt;/ref-type&gt;&lt;contributors&gt;&lt;authors&gt;&lt;author&gt;Peterson, K. A.&lt;/author&gt;&lt;author&gt;Thusius, K. J.&lt;/author&gt;&lt;author&gt;Whittingham, L. A.&lt;/author&gt;&lt;author&gt;Dunn, P. O.&lt;/author&gt;&lt;/authors&gt;&lt;/contributors&gt;&lt;titles&gt;&lt;title&gt;Allocation of male parental care in relation to paternity within and among broods of the common yellowthroat (Geothlypis trichas)&lt;/title&gt;&lt;secondary-title&gt;Ethology&lt;/secondary-title&gt;&lt;/titles&gt;&lt;periodical&gt;&lt;full-title&gt;Ethology&lt;/full-title&gt;&lt;/periodical&gt;&lt;pages&gt;573-586&lt;/pages&gt;&lt;volume&gt;107&lt;/volume&gt;&lt;number&gt;7&lt;/number&gt;&lt;dates&gt;&lt;year&gt;2001&lt;/year&gt;&lt;pub-dates&gt;&lt;date&gt;Jul&lt;/date&gt;&lt;/pub-dates&gt;&lt;/dates&gt;&lt;accession-num&gt;ISI:000171378300002&lt;/accession-num&gt;&lt;urls&gt;&lt;related-urls&gt;&lt;url&gt;&amp;lt;Go to ISI&amp;gt;://000171378300002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7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D94A9C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B43407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E0C0B8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1F227FF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994561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AB67F2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3.48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638BEC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8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9FAC5C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4836BE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0CFE86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31426B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71F00A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1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B68879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6</w:t>
            </w:r>
          </w:p>
        </w:tc>
      </w:tr>
      <w:tr w:rsidR="00AE5783" w:rsidRPr="0099520C" w14:paraId="5845AE95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336DD0B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6ED4D7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Geothlypis trichas</w:t>
            </w:r>
          </w:p>
        </w:tc>
        <w:tc>
          <w:tcPr>
            <w:tcW w:w="1701" w:type="dxa"/>
            <w:vAlign w:val="bottom"/>
          </w:tcPr>
          <w:p w14:paraId="28C14BD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llowthroat</w:t>
            </w:r>
          </w:p>
        </w:tc>
        <w:tc>
          <w:tcPr>
            <w:tcW w:w="1275" w:type="dxa"/>
            <w:vAlign w:val="bottom"/>
          </w:tcPr>
          <w:p w14:paraId="1A870B6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9CD9D9A" w14:textId="77777777" w:rsidR="00AE5783" w:rsidRPr="0099520C" w:rsidRDefault="002A147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Peterson&lt;/Author&gt;&lt;Year&gt;2001&lt;/Year&gt;&lt;RecNum&gt;850&lt;/RecNum&gt;&lt;record&gt;&lt;rec-number&gt;850&lt;/rec-number&gt;&lt;foreign-keys&gt;&lt;key app="EN" db-id="dr92rxae72rwd7ewfss5v0aup2apd90apft9"&gt;850&lt;/key&gt;&lt;/foreign-keys&gt;&lt;ref-type name="Journal Article"&gt;17&lt;/ref-type&gt;&lt;contributors&gt;&lt;authors&gt;&lt;author&gt;Peterson, K. A.&lt;/author&gt;&lt;author&gt;Thusius, K. J.&lt;/author&gt;&lt;author&gt;Whittingham, L. A.&lt;/author&gt;&lt;author&gt;Dunn, P. O.&lt;/author&gt;&lt;/authors&gt;&lt;/contributors&gt;&lt;titles&gt;&lt;title&gt;Allocation of male parental care in relation to paternity within and among broods of the common yellowthroat (Geothlypis trichas)&lt;/title&gt;&lt;secondary-title&gt;Ethology&lt;/secondary-title&gt;&lt;/titles&gt;&lt;periodical&gt;&lt;full-title&gt;Ethology&lt;/full-title&gt;&lt;/periodical&gt;&lt;pages&gt;573-586&lt;/pages&gt;&lt;volume&gt;107&lt;/volume&gt;&lt;number&gt;7&lt;/number&gt;&lt;dates&gt;&lt;year&gt;2001&lt;/year&gt;&lt;pub-dates&gt;&lt;date&gt;Jul&lt;/date&gt;&lt;/pub-dates&gt;&lt;/dates&gt;&lt;accession-num&gt;ISI:000171378300002&lt;/accession-num&gt;&lt;urls&gt;&lt;related-urls&gt;&lt;url&gt;&amp;lt;Go to ISI&amp;gt;://000171378300002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7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023EA5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CE2242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A920BD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4FDD13D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F5000B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B37665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3.48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75EAC2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8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5FFB1E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D57F0C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1BD260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068168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43455C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1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6CB173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6</w:t>
            </w:r>
          </w:p>
        </w:tc>
      </w:tr>
      <w:tr w:rsidR="00AE5783" w:rsidRPr="0099520C" w14:paraId="1C6C05E1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044766A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23A6E1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Hirundo rustica</w:t>
            </w:r>
          </w:p>
        </w:tc>
        <w:tc>
          <w:tcPr>
            <w:tcW w:w="1701" w:type="dxa"/>
            <w:vAlign w:val="bottom"/>
          </w:tcPr>
          <w:p w14:paraId="569F06A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a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2DCF36B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0173FD74" w14:textId="77777777" w:rsidR="00AE5783" w:rsidRPr="0099520C" w:rsidRDefault="00961DF8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aguire&lt;/Author&gt;&lt;Year&gt;2010&lt;/Year&gt;&lt;RecNum&gt;1595&lt;/RecNum&gt;&lt;record&gt;&lt;rec-number&gt;1595&lt;/rec-number&gt;&lt;foreign-keys&gt;&lt;key app="EN" db-id="dr92rxae72rwd7ewfss5v0aup2apd90apft9"&gt;1595&lt;/key&gt;&lt;/foreign-keys&gt;&lt;ref-type name="Journal Article"&gt;17&lt;/ref-type&gt;&lt;contributors&gt;&lt;authors&gt;&lt;author&gt;Maguire, SE&lt;/author&gt;&lt;author&gt;Safran, R. J.&lt;/author&gt;&lt;/authors&gt;&lt;/contributors&gt;&lt;titles&gt;&lt;title&gt;&lt;style face="normal" font="default" size="100%"&gt;Morphological and genetic predictors of parental care in the North American barn swallow &lt;/style&gt;&lt;style face="italic" font="default" size="100%"&gt;Hirundo rustica erythrogaster&lt;/style&gt;&lt;/title&gt;&lt;secondary-title&gt;Journal of Avian Biology&lt;/secondary-title&gt;&lt;/titles&gt;&lt;periodical&gt;&lt;full-title&gt;Journal of Avian Biology&lt;/full-title&gt;&lt;/periodical&gt;&lt;pages&gt;74-82&lt;/pages&gt;&lt;volume&gt;41&lt;/volume&gt;&lt;dates&gt;&lt;year&gt;2010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7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9CF0A3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6C8510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DD9457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134A006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8FE4F1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F2D708F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.22</w:t>
            </w:r>
            <w:r w:rsidR="003D04CF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LbGV2ZW48L0F1dGhvcj48WWVhcj4yMDA2PC9ZZWFyPjxS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LbGV2ZW48L0F1dGhvcj48WWVhcj4yMDA2PC9ZZWFyPjxS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77,78,79,8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D440F2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706A9C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4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5AC2A3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8DD0BD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31C6BAE" w14:textId="77777777" w:rsidR="00AE5783" w:rsidRPr="0099520C" w:rsidRDefault="00476ABB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7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45BE8F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5056E7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6C5F18EB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72A4E1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D03DCBF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Hirundo rustica</w:t>
            </w:r>
          </w:p>
        </w:tc>
        <w:tc>
          <w:tcPr>
            <w:tcW w:w="1701" w:type="dxa"/>
            <w:vAlign w:val="bottom"/>
          </w:tcPr>
          <w:p w14:paraId="08384B0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a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72A2210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50D913AE" w14:textId="77777777" w:rsidR="00AE5783" w:rsidRPr="0099520C" w:rsidRDefault="00961DF8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oller&lt;/Author&gt;&lt;Year&gt;1997&lt;/Year&gt;&lt;RecNum&gt;1623&lt;/RecNum&gt;&lt;record&gt;&lt;rec-number&gt;1623&lt;/rec-number&gt;&lt;foreign-keys&gt;&lt;key app="EN" db-id="dr92rxae72rwd7ewfss5v0aup2apd90apft9"&gt;1623&lt;/key&gt;&lt;/foreign-keys&gt;&lt;ref-type name="Journal Article"&gt;17&lt;/ref-type&gt;&lt;contributors&gt;&lt;authors&gt;&lt;author&gt;Moller, A. P.&lt;/author&gt;&lt;author&gt;Tegelstrom, H.&lt;/author&gt;&lt;/authors&gt;&lt;/contributors&gt;&lt;titles&gt;&lt;title&gt;Extra-pair paternity and tail ornamentation in the barn swallow Hirundo rustica&lt;/title&gt;&lt;secondary-title&gt;Behavioral Ecology and Sociobiology&lt;/secondary-title&gt;&lt;/titles&gt;&lt;periodical&gt;&lt;full-title&gt;Behavioral Ecology and Sociobiology&lt;/full-title&gt;&lt;/periodical&gt;&lt;pages&gt;353-360&lt;/pages&gt;&lt;volume&gt;41&lt;/volume&gt;&lt;number&gt;5&lt;/number&gt;&lt;dates&gt;&lt;year&gt;1997&lt;/year&gt;&lt;pub-dates&gt;&lt;date&gt;Nov&lt;/date&gt;&lt;/pub-dates&gt;&lt;/dates&gt;&lt;accession-num&gt;ISI:A1997YK46400006&lt;/accession-num&gt;&lt;urls&gt;&lt;related-urls&gt;&lt;url&gt;&amp;lt;Go to ISI&amp;gt;://A1997YK46400006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7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2D4DED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B75B5C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DCB345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7A3A50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BFFCD7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F79739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.2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15363C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726DA6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8955B7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4E39B7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AD0AC33" w14:textId="77777777" w:rsidR="00AE5783" w:rsidRPr="0099520C" w:rsidRDefault="00476ABB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7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26B1DA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25D9D0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38FD5F76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74BF2B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57AB66B7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Hirundo rustica</w:t>
            </w:r>
          </w:p>
        </w:tc>
        <w:tc>
          <w:tcPr>
            <w:tcW w:w="1701" w:type="dxa"/>
            <w:vAlign w:val="bottom"/>
          </w:tcPr>
          <w:p w14:paraId="65906D9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a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70C853E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5046B069" w14:textId="77777777" w:rsidR="00AE5783" w:rsidRPr="0099520C" w:rsidRDefault="00961DF8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oller&lt;/Author&gt;&lt;Year&gt;1997&lt;/Year&gt;&lt;RecNum&gt;1623&lt;/RecNum&gt;&lt;record&gt;&lt;rec-number&gt;1623&lt;/rec-number&gt;&lt;foreign-keys&gt;&lt;key app="EN" db-id="dr92rxae72rwd7ewfss5v0aup2apd90apft9"&gt;1623&lt;/key&gt;&lt;/foreign-keys&gt;&lt;ref-type name="Journal Article"&gt;17&lt;/ref-type&gt;&lt;contributors&gt;&lt;authors&gt;&lt;author&gt;Moller, A. P.&lt;/author&gt;&lt;author&gt;Tegelstrom, H.&lt;/author&gt;&lt;/authors&gt;&lt;/contributors&gt;&lt;titles&gt;&lt;title&gt;Extra-pair paternity and tail ornamentation in the barn swallow Hirundo rustica&lt;/title&gt;&lt;secondary-title&gt;Behavioral Ecology and Sociobiology&lt;/secondary-title&gt;&lt;/titles&gt;&lt;periodical&gt;&lt;full-title&gt;Behavioral Ecology and Sociobiology&lt;/full-title&gt;&lt;/periodical&gt;&lt;pages&gt;353-360&lt;/pages&gt;&lt;volume&gt;41&lt;/volume&gt;&lt;number&gt;5&lt;/number&gt;&lt;dates&gt;&lt;year&gt;1997&lt;/year&gt;&lt;pub-dates&gt;&lt;date&gt;Nov&lt;/date&gt;&lt;/pub-dates&gt;&lt;/dates&gt;&lt;accession-num&gt;ISI:A1997YK46400006&lt;/accession-num&gt;&lt;urls&gt;&lt;related-urls&gt;&lt;url&gt;&amp;lt;Go to ISI&amp;gt;://A1997YK46400006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7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2EA85A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A1766B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ECD242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EF178B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0B0B7F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68E03A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.2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12FDD3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4473B7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BC0F09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3DA98B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04215F61" w14:textId="77777777" w:rsidR="00AE5783" w:rsidRPr="0099520C" w:rsidRDefault="00476ABB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7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F54B6E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FF8706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2852715B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6B43FA3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9E42E8F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Hirundo rustica</w:t>
            </w:r>
          </w:p>
        </w:tc>
        <w:tc>
          <w:tcPr>
            <w:tcW w:w="1701" w:type="dxa"/>
            <w:vAlign w:val="bottom"/>
          </w:tcPr>
          <w:p w14:paraId="31DAFE8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a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3963BEC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29A1562" w14:textId="77777777" w:rsidR="00AE5783" w:rsidRPr="0099520C" w:rsidRDefault="00961DF8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oller&lt;/Author&gt;&lt;Year&gt;1997&lt;/Year&gt;&lt;RecNum&gt;1623&lt;/RecNum&gt;&lt;record&gt;&lt;rec-number&gt;1623&lt;/rec-number&gt;&lt;foreign-keys&gt;&lt;key app="EN" db-id="dr92rxae72rwd7ewfss5v0aup2apd90apft9"&gt;1623&lt;/key&gt;&lt;/foreign-keys&gt;&lt;ref-type name="Journal Article"&gt;17&lt;/ref-type&gt;&lt;contributors&gt;&lt;authors&gt;&lt;author&gt;Moller, A. P.&lt;/author&gt;&lt;author&gt;Tegelstrom, H.&lt;/author&gt;&lt;/authors&gt;&lt;/contributors&gt;&lt;titles&gt;&lt;title&gt;Extra-pair paternity and tail ornamentation in the barn swallow Hirundo rustica&lt;/title&gt;&lt;secondary-title&gt;Behavioral Ecology and Sociobiology&lt;/secondary-title&gt;&lt;/titles&gt;&lt;periodical&gt;&lt;full-title&gt;Behavioral Ecology and Sociobiology&lt;/full-title&gt;&lt;/periodical&gt;&lt;pages&gt;353-360&lt;/pages&gt;&lt;volume&gt;41&lt;/volume&gt;&lt;number&gt;5&lt;/number&gt;&lt;dates&gt;&lt;year&gt;1997&lt;/year&gt;&lt;pub-dates&gt;&lt;date&gt;Nov&lt;/date&gt;&lt;/pub-dates&gt;&lt;/dates&gt;&lt;accession-num&gt;ISI:A1997YK46400006&lt;/accession-num&gt;&lt;urls&gt;&lt;related-urls&gt;&lt;url&gt;&amp;lt;Go to ISI&amp;gt;://A1997YK46400006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7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C33229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0C2304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4C3DE1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192B728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2D5164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3C4AA5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.2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AC696F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F99EAF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9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ED7641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8278AD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00634B1" w14:textId="77777777" w:rsidR="00AE5783" w:rsidRPr="0099520C" w:rsidRDefault="00476ABB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7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9205B4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95B22C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079ABBBC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DD37EF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5BA611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Hirundo rustica</w:t>
            </w:r>
          </w:p>
        </w:tc>
        <w:tc>
          <w:tcPr>
            <w:tcW w:w="1701" w:type="dxa"/>
            <w:vAlign w:val="bottom"/>
          </w:tcPr>
          <w:p w14:paraId="4A2C3C6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a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1E16DF7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E889998" w14:textId="77777777" w:rsidR="00AE5783" w:rsidRPr="0099520C" w:rsidRDefault="00961DF8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oller&lt;/Author&gt;&lt;Year&gt;1988&lt;/Year&gt;&lt;RecNum&gt;806&lt;/RecNum&gt;&lt;record&gt;&lt;rec-number&gt;806&lt;/rec-number&gt;&lt;foreign-keys&gt;&lt;key app="EN" db-id="dr92rxae72rwd7ewfss5v0aup2apd90apft9"&gt;806&lt;/key&gt;&lt;/foreign-keys&gt;&lt;ref-type name="Journal Article"&gt;17&lt;/ref-type&gt;&lt;contributors&gt;&lt;authors&gt;&lt;author&gt;Moller, A. P.&lt;/author&gt;&lt;/authors&gt;&lt;/contributors&gt;&lt;titles&gt;&lt;title&gt;&lt;style face="normal" font="default" size="100%"&gt;Paternity and paternal care in the swallow, &lt;/style&gt;&lt;style face="italic" font="default" size="100%"&gt;Hirundo rustica&lt;/style&gt;&lt;/title&gt;&lt;secondary-title&gt;Animal Behaviour&lt;/secondary-title&gt;&lt;/titles&gt;&lt;periodical&gt;&lt;full-title&gt;Animal Behaviour&lt;/full-title&gt;&lt;/periodical&gt;&lt;pages&gt;996-1005&lt;/pages&gt;&lt;volume&gt;36&lt;/volume&gt;&lt;dates&gt;&lt;year&gt;1988&lt;/year&gt;&lt;pub-dates&gt;&lt;date&gt;Aug&lt;/date&gt;&lt;/pub-dates&gt;&lt;/dates&gt;&lt;accession-num&gt;ISI:A1988P531400006&lt;/accession-num&gt;&lt;urls&gt;&lt;related-urls&gt;&lt;url&gt;&amp;lt;Go to ISI&amp;gt;://A1988P531400006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8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9795E9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02EC92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6DE7D87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2697F9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54509CA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396493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.2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783DD0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8C3672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B58340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1D1D97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A90CF60" w14:textId="77777777" w:rsidR="00AE5783" w:rsidRPr="0099520C" w:rsidRDefault="00476ABB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7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070563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0A93D1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6D2AA6B6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620DD3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5D41AA4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Hirundo rustica</w:t>
            </w:r>
          </w:p>
        </w:tc>
        <w:tc>
          <w:tcPr>
            <w:tcW w:w="1701" w:type="dxa"/>
            <w:vAlign w:val="bottom"/>
          </w:tcPr>
          <w:p w14:paraId="750EE93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a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58166C9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F5126A3" w14:textId="77777777" w:rsidR="00AE5783" w:rsidRPr="0099520C" w:rsidRDefault="00961DF8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oller&lt;/Author&gt;&lt;Year&gt;1988&lt;/Year&gt;&lt;RecNum&gt;806&lt;/RecNum&gt;&lt;record&gt;&lt;rec-number&gt;806&lt;/rec-number&gt;&lt;foreign-keys&gt;&lt;key app="EN" db-id="dr92rxae72rwd7ewfss5v0aup2apd90apft9"&gt;806&lt;/key&gt;&lt;/foreign-keys&gt;&lt;ref-type name="Journal Article"&gt;17&lt;/ref-type&gt;&lt;contributors&gt;&lt;authors&gt;&lt;author&gt;Moller, A. P.&lt;/author&gt;&lt;/authors&gt;&lt;/contributors&gt;&lt;titles&gt;&lt;title&gt;&lt;style face="normal" font="default" size="100%"&gt;Paternity and paternal care in the swallow, &lt;/style&gt;&lt;style face="italic" font="default" size="100%"&gt;Hirundo rustica&lt;/style&gt;&lt;/title&gt;&lt;secondary-title&gt;Animal Behaviour&lt;/secondary-title&gt;&lt;/titles&gt;&lt;periodical&gt;&lt;full-title&gt;Animal Behaviour&lt;/full-title&gt;&lt;/periodical&gt;&lt;pages&gt;996-1005&lt;/pages&gt;&lt;volume&gt;36&lt;/volume&gt;&lt;dates&gt;&lt;year&gt;1988&lt;/year&gt;&lt;pub-dates&gt;&lt;date&gt;Aug&lt;/date&gt;&lt;/pub-dates&gt;&lt;/dates&gt;&lt;accession-num&gt;ISI:A1988P531400006&lt;/accession-num&gt;&lt;urls&gt;&lt;related-urls&gt;&lt;url&gt;&amp;lt;Go to ISI&amp;gt;://A1988P531400006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8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7441B2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AD1614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3D8DEC0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08A3F54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1506460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CB8E66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.2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C6B432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9FAF05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AE287D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F829F0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11B6113" w14:textId="77777777" w:rsidR="00AE5783" w:rsidRPr="0099520C" w:rsidRDefault="00476ABB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7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268031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B4ABC6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70003D6E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84A988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0C9D84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Hirundo rustica</w:t>
            </w:r>
          </w:p>
        </w:tc>
        <w:tc>
          <w:tcPr>
            <w:tcW w:w="1701" w:type="dxa"/>
            <w:vAlign w:val="bottom"/>
          </w:tcPr>
          <w:p w14:paraId="5A7B950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a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5210267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509FDBF9" w14:textId="77777777" w:rsidR="00AE5783" w:rsidRPr="0099520C" w:rsidRDefault="00961DF8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oller&lt;/Author&gt;&lt;Year&gt;1988&lt;/Year&gt;&lt;RecNum&gt;806&lt;/RecNum&gt;&lt;record&gt;&lt;rec-number&gt;806&lt;/rec-number&gt;&lt;foreign-keys&gt;&lt;key app="EN" db-id="dr92rxae72rwd7ewfss5v0aup2apd90apft9"&gt;806&lt;/key&gt;&lt;/foreign-keys&gt;&lt;ref-type name="Journal Article"&gt;17&lt;/ref-type&gt;&lt;contributors&gt;&lt;authors&gt;&lt;author&gt;Moller, A. P.&lt;/author&gt;&lt;/authors&gt;&lt;/contributors&gt;&lt;titles&gt;&lt;title&gt;&lt;style face="normal" font="default" size="100%"&gt;Paternity and paternal care in the swallow, &lt;/style&gt;&lt;style face="italic" font="default" size="100%"&gt;Hirundo rustica&lt;/style&gt;&lt;/title&gt;&lt;secondary-title&gt;Animal Behaviour&lt;/secondary-title&gt;&lt;/titles&gt;&lt;periodical&gt;&lt;full-title&gt;Animal Behaviour&lt;/full-title&gt;&lt;/periodical&gt;&lt;pages&gt;996-1005&lt;/pages&gt;&lt;volume&gt;36&lt;/volume&gt;&lt;dates&gt;&lt;year&gt;1988&lt;/year&gt;&lt;pub-dates&gt;&lt;date&gt;Aug&lt;/date&gt;&lt;/pub-dates&gt;&lt;/dates&gt;&lt;accession-num&gt;ISI:A1988P531400006&lt;/accession-num&gt;&lt;urls&gt;&lt;related-urls&gt;&lt;url&gt;&amp;lt;Go to ISI&amp;gt;://A1988P531400006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8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FC6C34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73DB91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05F2290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361BE50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672F0DD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33212E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.2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30CB53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990AB6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E0CD0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CA1410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148251F" w14:textId="77777777" w:rsidR="00AE5783" w:rsidRPr="0099520C" w:rsidRDefault="00476ABB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7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7C4FAF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ADCB45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6BF5A282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441A98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610C68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Hirundo rustica</w:t>
            </w:r>
          </w:p>
        </w:tc>
        <w:tc>
          <w:tcPr>
            <w:tcW w:w="1701" w:type="dxa"/>
            <w:vAlign w:val="bottom"/>
          </w:tcPr>
          <w:p w14:paraId="7C9C1A6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a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0BACDB1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015D27AC" w14:textId="77777777" w:rsidR="00AE5783" w:rsidRPr="0099520C" w:rsidRDefault="00961DF8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oller&lt;/Author&gt;&lt;Year&gt;1988&lt;/Year&gt;&lt;RecNum&gt;806&lt;/RecNum&gt;&lt;record&gt;&lt;rec-number&gt;806&lt;/rec-number&gt;&lt;foreign-keys&gt;&lt;key app="EN" db-id="dr92rxae72rwd7ewfss5v0aup2apd90apft9"&gt;806&lt;/key&gt;&lt;/foreign-keys&gt;&lt;ref-type name="Journal Article"&gt;17&lt;/ref-type&gt;&lt;contributors&gt;&lt;authors&gt;&lt;author&gt;Moller, A. P.&lt;/author&gt;&lt;/authors&gt;&lt;/contributors&gt;&lt;titles&gt;&lt;title&gt;&lt;style face="normal" font="default" size="100%"&gt;Paternity and paternal care in the swallow, &lt;/style&gt;&lt;style face="italic" font="default" size="100%"&gt;Hirundo rustica&lt;/style&gt;&lt;/title&gt;&lt;secondary-title&gt;Animal Behaviour&lt;/secondary-title&gt;&lt;/titles&gt;&lt;periodical&gt;&lt;full-title&gt;Animal Behaviour&lt;/full-title&gt;&lt;/periodical&gt;&lt;pages&gt;996-1005&lt;/pages&gt;&lt;volume&gt;36&lt;/volume&gt;&lt;dates&gt;&lt;year&gt;1988&lt;/year&gt;&lt;pub-dates&gt;&lt;date&gt;Aug&lt;/date&gt;&lt;/pub-dates&gt;&lt;/dates&gt;&lt;accession-num&gt;ISI:A1988P531400006&lt;/accession-num&gt;&lt;urls&gt;&lt;related-urls&gt;&lt;url&gt;&amp;lt;Go to ISI&amp;gt;://A1988P531400006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8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DC794B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CA07F1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5438F95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28C3345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63BC838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20E2D7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.22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4F388F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DD98DC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6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E20A0F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4CB50B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6E42611" w14:textId="77777777" w:rsidR="00AE5783" w:rsidRPr="0099520C" w:rsidRDefault="00476ABB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7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9952CD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AE55B8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018D1809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9684C3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1409E8A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Malurus cyaneus</w:t>
            </w:r>
          </w:p>
        </w:tc>
        <w:tc>
          <w:tcPr>
            <w:tcW w:w="1701" w:type="dxa"/>
            <w:vAlign w:val="bottom"/>
          </w:tcPr>
          <w:p w14:paraId="670EF5B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uperb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fairy-wren</w:t>
            </w:r>
          </w:p>
        </w:tc>
        <w:tc>
          <w:tcPr>
            <w:tcW w:w="1275" w:type="dxa"/>
            <w:vAlign w:val="bottom"/>
          </w:tcPr>
          <w:p w14:paraId="43F44DC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0E59D51F" w14:textId="77777777" w:rsidR="00AE5783" w:rsidRPr="0099520C" w:rsidRDefault="001C438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unn&lt;/Author&gt;&lt;Year&gt;1996&lt;/Year&gt;&lt;RecNum&gt;663&lt;/RecNum&gt;&lt;record&gt;&lt;rec-number&gt;663&lt;/rec-number&gt;&lt;foreign-keys&gt;&lt;key app="EN" db-id="dr92rxae72rwd7ewfss5v0aup2apd90apft9"&gt;663&lt;/key&gt;&lt;/foreign-keys&gt;&lt;ref-type name="Journal Article"&gt;17&lt;/ref-type&gt;&lt;contributors&gt;&lt;authors&gt;&lt;author&gt;Dunn, P. O.&lt;/author&gt;&lt;author&gt;Cockburn, A.&lt;/author&gt;&lt;/authors&gt;&lt;/contributors&gt;&lt;titles&gt;&lt;title&gt;Evolution of male parental care in a bird with almost complete cuckoldry&lt;/title&gt;&lt;secondary-title&gt;Evolution&lt;/secondary-title&gt;&lt;/titles&gt;&lt;periodical&gt;&lt;full-title&gt;Evolution&lt;/full-title&gt;&lt;/periodical&gt;&lt;pages&gt;2542-2548&lt;/pages&gt;&lt;volume&gt;50&lt;/volume&gt;&lt;number&gt;6&lt;/number&gt;&lt;dates&gt;&lt;year&gt;1996&lt;/year&gt;&lt;pub-dates&gt;&lt;date&gt;Dec&lt;/date&gt;&lt;/pub-dates&gt;&lt;/dates&gt;&lt;accession-num&gt;ISI:A1996WB94600041&lt;/accession-num&gt;&lt;urls&gt;&lt;related-urls&gt;&lt;url&gt;&amp;lt;Go to ISI&amp;gt;://A1996WB94600041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82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751AE5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39A6CF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6540BE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158E57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A681CE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729FB47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9.28</w:t>
            </w:r>
            <w:r w:rsidR="009F5D4C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ulder&lt;/Author&gt;&lt;Year&gt;1994&lt;/Year&gt;&lt;RecNum&gt;816&lt;/RecNum&gt;&lt;record&gt;&lt;rec-number&gt;816&lt;/rec-number&gt;&lt;foreign-keys&gt;&lt;key app="EN" db-id="dr92rxae72rwd7ewfss5v0aup2apd90apft9"&gt;816&lt;/key&gt;&lt;/foreign-keys&gt;&lt;ref-type name="Journal Article"&gt;17&lt;/ref-type&gt;&lt;contributors&gt;&lt;authors&gt;&lt;author&gt;Mulder, R. A.&lt;/author&gt;&lt;author&gt;Dunn, P. O.&lt;/author&gt;&lt;author&gt;Cockburn, A.&lt;/author&gt;&lt;author&gt;Lazenbycohen, K. A.&lt;/author&gt;&lt;author&gt;Howell, M. J.&lt;/author&gt;&lt;/authors&gt;&lt;/contributors&gt;&lt;titles&gt;&lt;title&gt;HELPERS LIBERATE FEMALE FAIRY-WRENS FROM CONSTRAINTS ON EXTRA-PAIR MATE CHOICE&lt;/title&gt;&lt;secondary-title&gt;Proceedings of the Royal Society of London Series B-Biological Sciences&lt;/secondary-title&gt;&lt;/titles&gt;&lt;periodical&gt;&lt;full-title&gt;Proceedings of the Royal Society of London Series B-Biological Sciences&lt;/full-title&gt;&lt;/periodical&gt;&lt;pages&gt;223-229&lt;/pages&gt;&lt;volume&gt;255&lt;/volume&gt;&lt;number&gt;1344&lt;/number&gt;&lt;dates&gt;&lt;year&gt;1994&lt;/year&gt;&lt;pub-dates&gt;&lt;date&gt;Mar&lt;/date&gt;&lt;/pub-dates&gt;&lt;/dates&gt;&lt;accession-num&gt;ISI:A1994NC52400005&lt;/accession-num&gt;&lt;urls&gt;&lt;related-urls&gt;&lt;url&gt;&amp;lt;Go to ISI&amp;gt;://A1994NC52400005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8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099842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C705A5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6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D47554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49EBD0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8C5F57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D673DE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CBEDF6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6E4ECF49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CDFCBC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5099D8E7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Notiomystis cincta</w:t>
            </w:r>
          </w:p>
        </w:tc>
        <w:tc>
          <w:tcPr>
            <w:tcW w:w="1701" w:type="dxa"/>
            <w:vAlign w:val="bottom"/>
          </w:tcPr>
          <w:p w14:paraId="3922F71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titchbird</w:t>
            </w:r>
          </w:p>
        </w:tc>
        <w:tc>
          <w:tcPr>
            <w:tcW w:w="1275" w:type="dxa"/>
            <w:vAlign w:val="bottom"/>
          </w:tcPr>
          <w:p w14:paraId="0D6CFA9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28D5CA79" w14:textId="77777777" w:rsidR="00AE5783" w:rsidRPr="0099520C" w:rsidRDefault="001C438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Ewen&lt;/Author&gt;&lt;Year&gt;2000&lt;/Year&gt;&lt;RecNum&gt;672&lt;/RecNum&gt;&lt;record&gt;&lt;rec-number&gt;672&lt;/rec-number&gt;&lt;foreign-keys&gt;&lt;key app="EN" db-id="dr92rxae72rwd7ewfss5v0aup2apd90apft9"&gt;672&lt;/key&gt;&lt;/foreign-keys&gt;&lt;ref-type name="Journal Article"&gt;17&lt;/ref-type&gt;&lt;contributors&gt;&lt;authors&gt;&lt;author&gt;Ewen, J. G.&lt;/author&gt;&lt;author&gt;Armstrong, D. P.&lt;/author&gt;&lt;/authors&gt;&lt;/contributors&gt;&lt;titles&gt;&lt;title&gt;Male provisioning is negatively correlated with attempted extrapair copulation frequency in the stitchbird (or hihi)&lt;/title&gt;&lt;secondary-title&gt;Animal Behaviour&lt;/secondary-title&gt;&lt;/titles&gt;&lt;periodical&gt;&lt;full-title&gt;Animal Behaviour&lt;/full-title&gt;&lt;/periodical&gt;&lt;pages&gt;429-433&lt;/pages&gt;&lt;volume&gt;60&lt;/volume&gt;&lt;dates&gt;&lt;year&gt;2000&lt;/year&gt;&lt;pub-dates&gt;&lt;date&gt;Oct&lt;/date&gt;&lt;/pub-dates&gt;&lt;/dates&gt;&lt;accession-num&gt;ISI:000090101400003&lt;/accession-num&gt;&lt;urls&gt;&lt;related-urls&gt;&lt;url&gt;&amp;lt;Go to ISI&amp;gt;://0000901014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8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CC53B1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57948A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8E54AA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4F6E62B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8CD726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CAA992E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0.00</w:t>
            </w:r>
            <w:r w:rsidR="00EE5758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Fd2VuPC9BdXRob3I+PFllYXI+MTk5OTwvWWVhcj48UmVj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Fd2VuPC9BdXRob3I+PFllYXI+MTk5OTwvWWVhcj48UmVj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85,8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7C369A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EB913B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72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D37455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C6B712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0E16DA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338F3F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69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AF32E9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</w:t>
            </w:r>
          </w:p>
        </w:tc>
      </w:tr>
      <w:tr w:rsidR="00AE5783" w:rsidRPr="0099520C" w14:paraId="68210873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6073167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A3178E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aradoxornis webbianus</w:t>
            </w:r>
          </w:p>
        </w:tc>
        <w:tc>
          <w:tcPr>
            <w:tcW w:w="1701" w:type="dxa"/>
            <w:vAlign w:val="bottom"/>
          </w:tcPr>
          <w:p w14:paraId="16F8B73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Vinous-throat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parrotbill</w:t>
            </w:r>
          </w:p>
        </w:tc>
        <w:tc>
          <w:tcPr>
            <w:tcW w:w="1275" w:type="dxa"/>
            <w:vAlign w:val="bottom"/>
          </w:tcPr>
          <w:p w14:paraId="5E99D61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EB79FD3" w14:textId="77777777" w:rsidR="00AE5783" w:rsidRPr="0099520C" w:rsidRDefault="00B37DAB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MZWU8L0F1dGhvcj48WWVhcj4yMDEwPC9ZZWFyPjxSZWNO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MZWU8L0F1dGhvcj48WWVhcj4yMDEwPC9ZZWFyPjxSZWNO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8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57B4F9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6A87FC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93B23A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4CD38B2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A8DDD3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F6D3BFC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.00</w:t>
            </w:r>
            <w:r w:rsidR="00361319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Lee&lt;/Author&gt;&lt;Year&gt;2009&lt;/Year&gt;&lt;RecNum&gt;765&lt;/RecNum&gt;&lt;record&gt;&lt;rec-number&gt;765&lt;/rec-number&gt;&lt;foreign-keys&gt;&lt;key app="EN" db-id="dr92rxae72rwd7ewfss5v0aup2apd90apft9"&gt;765&lt;/key&gt;&lt;/foreign-keys&gt;&lt;ref-type name="Journal Article"&gt;17&lt;/ref-type&gt;&lt;contributors&gt;&lt;authors&gt;&lt;author&gt;Lee, J. W.&lt;/author&gt;&lt;author&gt;Kim, M. S.&lt;/author&gt;&lt;author&gt;Burke, T.&lt;/author&gt;&lt;author&gt;Hatchwell, B. J.&lt;/author&gt;&lt;/authors&gt;&lt;/contributors&gt;&lt;auth-address&gt;[Lee, Jin-Won; Burke, Terry; Hatchwell, Ben J.] Univ Sheffield, Dept Anim Plant Sci, Western Bank, Sheffield S10 2TN, S Yorkshire, England. [Kim, Myun-Sik] Kyung Hee Univ, Dept Biol, Seoul 130701, South Korea.&amp;#xD;Lee, JW, Univ Sheffield, Dept Anim Plant Sci, Western Bank, Sheffield S10 2TN, S Yorkshire, England.&amp;#xD;ibis1@hanmail.net&lt;/auth-address&gt;&lt;titles&gt;&lt;title&gt;&lt;style face="normal" font="default" size="100%"&gt;Extrapair paternity in a flock-living passerine, the vinous-throated parrotbill &lt;/style&gt;&lt;style face="italic" font="default" size="100%"&gt;Paradoxornis webbianus&lt;/style&gt;&lt;/title&gt;&lt;secondary-title&gt;Journal of Avian Biology&lt;/secondary-title&gt;&lt;alt-title&gt;J. Avian Biol.&lt;/alt-title&gt;&lt;/titles&gt;&lt;periodical&gt;&lt;full-title&gt;Journal of Avian Biology&lt;/full-title&gt;&lt;/periodical&gt;&lt;pages&gt;469-474&lt;/pages&gt;&lt;volume&gt;40&lt;/volume&gt;&lt;number&gt;5&lt;/number&gt;&lt;keywords&gt;&lt;keyword&gt;MALE PARENTAL CARE&lt;/keyword&gt;&lt;keyword&gt;BREEDING SYNCHRONY&lt;/keyword&gt;&lt;keyword&gt;PAIR PATERNITY&lt;/keyword&gt;&lt;keyword&gt;2ND BROODS&lt;/keyword&gt;&lt;keyword&gt;MATING SYSTEMS&lt;/keyword&gt;&lt;keyword&gt;MATE CHOICE&lt;/keyword&gt;&lt;keyword&gt;BIRDS&lt;/keyword&gt;&lt;keyword&gt;DENSITY&lt;/keyword&gt;&lt;keyword&gt;FREQUENCY&lt;/keyword&gt;&lt;keyword&gt;SPARROWS&lt;/keyword&gt;&lt;/keywords&gt;&lt;dates&gt;&lt;year&gt;2009&lt;/year&gt;&lt;pub-dates&gt;&lt;date&gt;Sep&lt;/date&gt;&lt;/pub-dates&gt;&lt;/dates&gt;&lt;accession-num&gt;ISI:000270179100001&lt;/accession-num&gt;&lt;work-type&gt;Article&lt;/work-type&gt;&lt;urls&gt;&lt;related-urls&gt;&lt;url&gt;&amp;lt;Go to ISI&amp;gt;://000270179100001&lt;/url&gt;&lt;/related-urls&gt;&lt;/urls&gt;&lt;language&gt;English&lt;/language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8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CA30FA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0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69D7DF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2F590F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1C65A3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4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017F188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3DD40F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A11637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4B5532E9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564E244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ED2A557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arus major</w:t>
            </w:r>
          </w:p>
        </w:tc>
        <w:tc>
          <w:tcPr>
            <w:tcW w:w="1701" w:type="dxa"/>
            <w:vAlign w:val="bottom"/>
          </w:tcPr>
          <w:p w14:paraId="421DC38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Great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tit</w:t>
            </w:r>
          </w:p>
        </w:tc>
        <w:tc>
          <w:tcPr>
            <w:tcW w:w="1275" w:type="dxa"/>
            <w:vAlign w:val="bottom"/>
          </w:tcPr>
          <w:p w14:paraId="0AE2485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25FD0918" w14:textId="77777777" w:rsidR="00AE5783" w:rsidRPr="0099520C" w:rsidRDefault="00B37DAB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Lubjuhn&lt;/Author&gt;&lt;Year&gt;1993&lt;/Year&gt;&lt;RecNum&gt;1388&lt;/RecNum&gt;&lt;record&gt;&lt;rec-number&gt;1388&lt;/rec-number&gt;&lt;foreign-keys&gt;&lt;key app="EN" db-id="dr92rxae72rwd7ewfss5v0aup2apd90apft9"&gt;1388&lt;/key&gt;&lt;/foreign-keys&gt;&lt;ref-type name="Book Section"&gt;5&lt;/ref-type&gt;&lt;contributors&gt;&lt;authors&gt;&lt;author&gt;Lubjuhn, T.&lt;/author&gt;&lt;author&gt;Curio, E.&lt;/author&gt;&lt;author&gt;Muth, S. C.&lt;/author&gt;&lt;author&gt;Brun, J.&lt;/author&gt;&lt;author&gt;Epplen, J. T.&lt;/author&gt;&lt;/authors&gt;&lt;secondary-authors&gt;&lt;author&gt;Pena, S. D. J.&lt;/author&gt;&lt;author&gt;Chakraborty, R.&lt;/author&gt;&lt;author&gt;Epplen, J. T.&lt;/author&gt;&lt;author&gt;Jeffreys, A. J.&lt;/author&gt;&lt;/secondary-authors&gt;&lt;/contributors&gt;&lt;titles&gt;&lt;title&gt;INFLUENCE OF EXTRA-PAIR PATERNITY ON PARENTAL CARE IN GREAT TITS (PARUS-MAJOR)&lt;/title&gt;&lt;secondary-title&gt;DNA Fingerprinting : State of the Science&lt;/secondary-title&gt;&lt;tertiary-title&gt;Exs&lt;/tertiary-title&gt;&lt;/titles&gt;&lt;pages&gt;379-385&lt;/pages&gt;&lt;volume&gt;67&lt;/volume&gt;&lt;dates&gt;&lt;year&gt;1993&lt;/year&gt;&lt;/dates&gt;&lt;pub-location&gt;Basel&lt;/pub-location&gt;&lt;publisher&gt;Birkhauser Verlag&lt;/publisher&gt;&lt;isbn&gt;3-7643-2781-2&lt;/isbn&gt;&lt;accession-num&gt;ISI:A1993BY75H00036&lt;/accession-num&gt;&lt;urls&gt;&lt;related-urls&gt;&lt;url&gt;&amp;lt;Go to ISI&amp;gt;://A1993BY75H00036&lt;/url&gt;&lt;/related-urls&gt;&lt;/urls&gt;&lt;language&gt;English&lt;/language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8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752A40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86A7C6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683249C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6C44A45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0618A0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8F90216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.86</w:t>
            </w:r>
            <w:r w:rsidR="00AD787A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HdWxsYmVyZzwvQXV0aG9yPjxZZWFyPjE5OTI8L1llYXI+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HdWxsYmVyZzwvQXV0aG9yPjxZZWFyPjE5OTI8L1llYXI+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37,39,90,91,92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3D1F42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88FBD0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D52A47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67CE9B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11EBB96" w14:textId="77777777" w:rsidR="00AE5783" w:rsidRPr="0099520C" w:rsidRDefault="00A94443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0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30F6CD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1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1CF5DF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02</w:t>
            </w:r>
          </w:p>
        </w:tc>
      </w:tr>
      <w:tr w:rsidR="00AE5783" w:rsidRPr="0099520C" w14:paraId="798DD9A7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E8EEE7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C5FDCB7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oecile montanus</w:t>
            </w:r>
          </w:p>
        </w:tc>
        <w:tc>
          <w:tcPr>
            <w:tcW w:w="1701" w:type="dxa"/>
            <w:vAlign w:val="bottom"/>
          </w:tcPr>
          <w:p w14:paraId="34A3583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illow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tit</w:t>
            </w:r>
          </w:p>
        </w:tc>
        <w:tc>
          <w:tcPr>
            <w:tcW w:w="1275" w:type="dxa"/>
            <w:vAlign w:val="bottom"/>
          </w:tcPr>
          <w:p w14:paraId="797CC41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27BC5CE" w14:textId="77777777" w:rsidR="00AE5783" w:rsidRPr="0099520C" w:rsidRDefault="002C7D21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Rytkonen&lt;/Author&gt;&lt;Year&gt;2007&lt;/Year&gt;&lt;RecNum&gt;877&lt;/RecNum&gt;&lt;record&gt;&lt;rec-number&gt;877&lt;/rec-number&gt;&lt;foreign-keys&gt;&lt;key app="EN" db-id="dr92rxae72rwd7ewfss5v0aup2apd90apft9"&gt;877&lt;/key&gt;&lt;/foreign-keys&gt;&lt;ref-type name="Journal Article"&gt;17&lt;/ref-type&gt;&lt;contributors&gt;&lt;authors&gt;&lt;author&gt;Rytkonen, S.&lt;/author&gt;&lt;author&gt;Kvist, L.&lt;/author&gt;&lt;author&gt;Mikkonen, R.&lt;/author&gt;&lt;author&gt;Orell, M.&lt;/author&gt;&lt;/authors&gt;&lt;/contributors&gt;&lt;titles&gt;&lt;title&gt;&lt;style face="normal" font="default" size="100%"&gt;Intensity of nest defence is not related to degree of paternity in the willow tit &lt;/style&gt;&lt;style face="italic" font="default" size="100%"&gt;Parus montanus&lt;/style&gt;&lt;/title&gt;&lt;secondary-title&gt;Journal of Avian Biology&lt;/secondary-title&gt;&lt;/titles&gt;&lt;periodical&gt;&lt;full-title&gt;Journal of Avian Biology&lt;/full-title&gt;&lt;/periodical&gt;&lt;pages&gt;273-277&lt;/pages&gt;&lt;volume&gt;38&lt;/volume&gt;&lt;number&gt;3&lt;/number&gt;&lt;dates&gt;&lt;year&gt;2007&lt;/year&gt;&lt;pub-dates&gt;&lt;date&gt;May&lt;/date&gt;&lt;/pub-dates&gt;&lt;/dates&gt;&lt;accession-num&gt;ISI:000247312100005&lt;/accession-num&gt;&lt;urls&gt;&lt;related-urls&gt;&lt;url&gt;&amp;lt;Go to ISI&amp;gt;://000247312100005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16037B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345629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7E2D8F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4A9A35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AEB3E6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DC4F511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3.44</w:t>
            </w:r>
            <w:r w:rsidR="00877002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PcmVsbDwvQXV0aG9yPjxZZWFyPjE5OTc8L1llYXI+PFJl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PcmVsbDwvQXV0aG9yPjxZZWFyPjE5OTc8L1llYXI+PFJl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3,9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7FA613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B71801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C4B896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8E43F1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4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7543D8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5CA23EA" w14:textId="77777777" w:rsidR="00AE5783" w:rsidRPr="0099520C" w:rsidRDefault="0019491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05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6D08BBE" w14:textId="77777777" w:rsidR="00AE5783" w:rsidRPr="0099520C" w:rsidRDefault="0019491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96</w:t>
            </w:r>
          </w:p>
        </w:tc>
      </w:tr>
      <w:tr w:rsidR="00AE5783" w:rsidRPr="0099520C" w14:paraId="08C0C8AB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1E3CF8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B9C812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oecile montanus</w:t>
            </w:r>
          </w:p>
        </w:tc>
        <w:tc>
          <w:tcPr>
            <w:tcW w:w="1701" w:type="dxa"/>
            <w:vAlign w:val="bottom"/>
          </w:tcPr>
          <w:p w14:paraId="2E1451B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illow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tit</w:t>
            </w:r>
          </w:p>
        </w:tc>
        <w:tc>
          <w:tcPr>
            <w:tcW w:w="1275" w:type="dxa"/>
            <w:vAlign w:val="bottom"/>
          </w:tcPr>
          <w:p w14:paraId="5C90E14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D1F5947" w14:textId="77777777" w:rsidR="00AE5783" w:rsidRPr="0099520C" w:rsidRDefault="002C7D21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Rytkonen&lt;/Author&gt;&lt;Year&gt;2007&lt;/Year&gt;&lt;RecNum&gt;877&lt;/RecNum&gt;&lt;record&gt;&lt;rec-number&gt;877&lt;/rec-number&gt;&lt;foreign-keys&gt;&lt;key app="EN" db-id="dr92rxae72rwd7ewfss5v0aup2apd90apft9"&gt;877&lt;/key&gt;&lt;/foreign-keys&gt;&lt;ref-type name="Journal Article"&gt;17&lt;/ref-type&gt;&lt;contributors&gt;&lt;authors&gt;&lt;author&gt;Rytkonen, S.&lt;/author&gt;&lt;author&gt;Kvist, L.&lt;/author&gt;&lt;author&gt;Mikkonen, R.&lt;/author&gt;&lt;author&gt;Orell, M.&lt;/author&gt;&lt;/authors&gt;&lt;/contributors&gt;&lt;titles&gt;&lt;title&gt;&lt;style face="normal" font="default" size="100%"&gt;Intensity of nest defence is not related to degree of paternity in the willow tit &lt;/style&gt;&lt;style face="italic" font="default" size="100%"&gt;Parus montanus&lt;/style&gt;&lt;/title&gt;&lt;secondary-title&gt;Journal of Avian Biology&lt;/secondary-title&gt;&lt;/titles&gt;&lt;periodical&gt;&lt;full-title&gt;Journal of Avian Biology&lt;/full-title&gt;&lt;/periodical&gt;&lt;pages&gt;273-277&lt;/pages&gt;&lt;volume&gt;38&lt;/volume&gt;&lt;number&gt;3&lt;/number&gt;&lt;dates&gt;&lt;year&gt;2007&lt;/year&gt;&lt;pub-dates&gt;&lt;date&gt;May&lt;/date&gt;&lt;/pub-dates&gt;&lt;/dates&gt;&lt;accession-num&gt;ISI:000247312100005&lt;/accession-num&gt;&lt;urls&gt;&lt;related-urls&gt;&lt;url&gt;&amp;lt;Go to ISI&amp;gt;://000247312100005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6B0D5A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9005D5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E0A13D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3A830B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660CD5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AB36B8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3.4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0313F2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C51D4C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A5D977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3876AC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4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D18D60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CD85E35" w14:textId="77777777" w:rsidR="00AE5783" w:rsidRPr="0099520C" w:rsidRDefault="0019491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05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3A2D48C" w14:textId="77777777" w:rsidR="00AE5783" w:rsidRPr="0099520C" w:rsidRDefault="0019491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96</w:t>
            </w:r>
          </w:p>
        </w:tc>
      </w:tr>
      <w:tr w:rsidR="00AE5783" w:rsidRPr="0099520C" w14:paraId="69BC853B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66DEF85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2EB53D1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oecile montanus</w:t>
            </w:r>
          </w:p>
        </w:tc>
        <w:tc>
          <w:tcPr>
            <w:tcW w:w="1701" w:type="dxa"/>
            <w:vAlign w:val="bottom"/>
          </w:tcPr>
          <w:p w14:paraId="68FB43B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illow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tit</w:t>
            </w:r>
          </w:p>
        </w:tc>
        <w:tc>
          <w:tcPr>
            <w:tcW w:w="1275" w:type="dxa"/>
            <w:vAlign w:val="bottom"/>
          </w:tcPr>
          <w:p w14:paraId="0A6134E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E3618BE" w14:textId="77777777" w:rsidR="00AE5783" w:rsidRPr="0099520C" w:rsidRDefault="002C7D21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Rytkonen&lt;/Author&gt;&lt;Year&gt;2007&lt;/Year&gt;&lt;RecNum&gt;877&lt;/RecNum&gt;&lt;record&gt;&lt;rec-number&gt;877&lt;/rec-number&gt;&lt;foreign-keys&gt;&lt;key app="EN" db-id="dr92rxae72rwd7ewfss5v0aup2apd90apft9"&gt;877&lt;/key&gt;&lt;/foreign-keys&gt;&lt;ref-type name="Journal Article"&gt;17&lt;/ref-type&gt;&lt;contributors&gt;&lt;authors&gt;&lt;author&gt;Rytkonen, S.&lt;/author&gt;&lt;author&gt;Kvist, L.&lt;/author&gt;&lt;author&gt;Mikkonen, R.&lt;/author&gt;&lt;author&gt;Orell, M.&lt;/author&gt;&lt;/authors&gt;&lt;/contributors&gt;&lt;titles&gt;&lt;title&gt;&lt;style face="normal" font="default" size="100%"&gt;Intensity of nest defence is not related to degree of paternity in the willow tit &lt;/style&gt;&lt;style face="italic" font="default" size="100%"&gt;Parus montanus&lt;/style&gt;&lt;/title&gt;&lt;secondary-title&gt;Journal of Avian Biology&lt;/secondary-title&gt;&lt;/titles&gt;&lt;periodical&gt;&lt;full-title&gt;Journal of Avian Biology&lt;/full-title&gt;&lt;/periodical&gt;&lt;pages&gt;273-277&lt;/pages&gt;&lt;volume&gt;38&lt;/volume&gt;&lt;number&gt;3&lt;/number&gt;&lt;dates&gt;&lt;year&gt;2007&lt;/year&gt;&lt;pub-dates&gt;&lt;date&gt;May&lt;/date&gt;&lt;/pub-dates&gt;&lt;/dates&gt;&lt;accession-num&gt;ISI:000247312100005&lt;/accession-num&gt;&lt;urls&gt;&lt;related-urls&gt;&lt;url&gt;&amp;lt;Go to ISI&amp;gt;://000247312100005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C6000A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A06A38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BBCFC4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C267E5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BC9ADF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322C45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3.4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7D292D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45766F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816FCE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4F13A0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4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54B1D8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DB83309" w14:textId="77777777" w:rsidR="00AE5783" w:rsidRPr="0099520C" w:rsidRDefault="0019491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05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E8AB131" w14:textId="77777777" w:rsidR="00AE5783" w:rsidRPr="0099520C" w:rsidRDefault="0019491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296</w:t>
            </w:r>
          </w:p>
        </w:tc>
      </w:tr>
      <w:tr w:rsidR="00AE5783" w:rsidRPr="0099520C" w14:paraId="3EDCB434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0501FE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CE3760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orphyrio porphyrio</w:t>
            </w:r>
          </w:p>
        </w:tc>
        <w:tc>
          <w:tcPr>
            <w:tcW w:w="1701" w:type="dxa"/>
            <w:vAlign w:val="bottom"/>
          </w:tcPr>
          <w:p w14:paraId="5D3366A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ukeko</w:t>
            </w:r>
          </w:p>
        </w:tc>
        <w:tc>
          <w:tcPr>
            <w:tcW w:w="1275" w:type="dxa"/>
            <w:vAlign w:val="bottom"/>
          </w:tcPr>
          <w:p w14:paraId="17F5C57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4AA489C5" w14:textId="77777777" w:rsidR="00AE5783" w:rsidRPr="0099520C" w:rsidRDefault="002C7D21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Jamieson&lt;/Author&gt;&lt;Year&gt;1994&lt;/Year&gt;&lt;RecNum&gt;1541&lt;/RecNum&gt;&lt;record&gt;&lt;rec-number&gt;1541&lt;/rec-number&gt;&lt;foreign-keys&gt;&lt;key app="EN" db-id="dr92rxae72rwd7ewfss5v0aup2apd90apft9"&gt;1541&lt;/key&gt;&lt;/foreign-keys&gt;&lt;ref-type name="Journal Article"&gt;17&lt;/ref-type&gt;&lt;contributors&gt;&lt;authors&gt;&lt;author&gt;Jamieson, I.G.&lt;/author&gt;&lt;author&gt;Quinn, J.S.&lt;/author&gt;&lt;author&gt;Rose, P.A.&lt;/author&gt;&lt;author&gt;White, B.N.&lt;/author&gt;&lt;/authors&gt;&lt;/contributors&gt;&lt;titles&gt;&lt;title&gt;Shared paternity among non-relatives is a result of an egalitarian mating system in a communally breeding bird, the pukeko&lt;/title&gt;&lt;secondary-title&gt;Proceedings of the Royal Society B - Biological Sciences&lt;/secondary-title&gt;&lt;/titles&gt;&lt;periodical&gt;&lt;full-title&gt;Proceedings of the Royal Society B - Biological Sciences&lt;/full-title&gt;&lt;/periodical&gt;&lt;pages&gt;271-277&lt;/pages&gt;&lt;volume&gt;257&lt;/volume&gt;&lt;dates&gt;&lt;year&gt;1994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5461ED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E1AC50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4054E9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4AA602A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DBF9E4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B28B236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1.67</w:t>
            </w:r>
            <w:r w:rsidR="00877002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Jamieson&lt;/Author&gt;&lt;Year&gt;1994&lt;/Year&gt;&lt;RecNum&gt;1541&lt;/RecNum&gt;&lt;record&gt;&lt;rec-number&gt;1541&lt;/rec-number&gt;&lt;foreign-keys&gt;&lt;key app="EN" db-id="dr92rxae72rwd7ewfss5v0aup2apd90apft9"&gt;1541&lt;/key&gt;&lt;/foreign-keys&gt;&lt;ref-type name="Journal Article"&gt;17&lt;/ref-type&gt;&lt;contributors&gt;&lt;authors&gt;&lt;author&gt;Jamieson, I.G.&lt;/author&gt;&lt;author&gt;Quinn, J.S.&lt;/author&gt;&lt;author&gt;Rose, P.A.&lt;/author&gt;&lt;author&gt;White, B.N.&lt;/author&gt;&lt;/authors&gt;&lt;/contributors&gt;&lt;titles&gt;&lt;title&gt;Shared paternity among non-relatives is a result of an egalitarian mating system in a communally breeding bird, the pukeko&lt;/title&gt;&lt;secondary-title&gt;Proceedings of the Royal Society B - Biological Sciences&lt;/secondary-title&gt;&lt;/titles&gt;&lt;periodical&gt;&lt;full-title&gt;Proceedings of the Royal Society B - Biological Sciences&lt;/full-title&gt;&lt;/periodical&gt;&lt;pages&gt;271-277&lt;/pages&gt;&lt;volume&gt;257&lt;/volume&gt;&lt;dates&gt;&lt;year&gt;1994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3498AF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76545A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32CFCC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FEAD74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F51AF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BC0495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7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ACA52F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</w:t>
            </w:r>
          </w:p>
        </w:tc>
      </w:tr>
      <w:tr w:rsidR="00AE5783" w:rsidRPr="0099520C" w14:paraId="78C0F6DD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33FA01D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9254B82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orphyrio porphyrio</w:t>
            </w:r>
          </w:p>
        </w:tc>
        <w:tc>
          <w:tcPr>
            <w:tcW w:w="1701" w:type="dxa"/>
            <w:vAlign w:val="bottom"/>
          </w:tcPr>
          <w:p w14:paraId="46CE68C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ukeko</w:t>
            </w:r>
          </w:p>
        </w:tc>
        <w:tc>
          <w:tcPr>
            <w:tcW w:w="1275" w:type="dxa"/>
            <w:vAlign w:val="bottom"/>
          </w:tcPr>
          <w:p w14:paraId="7795AC9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440B466B" w14:textId="77777777" w:rsidR="00AE5783" w:rsidRPr="0099520C" w:rsidRDefault="002C7D21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Jamieson&lt;/Author&gt;&lt;Year&gt;1994&lt;/Year&gt;&lt;RecNum&gt;1541&lt;/RecNum&gt;&lt;record&gt;&lt;rec-number&gt;1541&lt;/rec-number&gt;&lt;foreign-keys&gt;&lt;key app="EN" db-id="dr92rxae72rwd7ewfss5v0aup2apd90apft9"&gt;1541&lt;/key&gt;&lt;/foreign-keys&gt;&lt;ref-type name="Journal Article"&gt;17&lt;/ref-type&gt;&lt;contributors&gt;&lt;authors&gt;&lt;author&gt;Jamieson, I.G.&lt;/author&gt;&lt;author&gt;Quinn, J.S.&lt;/author&gt;&lt;author&gt;Rose, P.A.&lt;/author&gt;&lt;author&gt;White, B.N.&lt;/author&gt;&lt;/authors&gt;&lt;/contributors&gt;&lt;titles&gt;&lt;title&gt;Shared paternity among non-relatives is a result of an egalitarian mating system in a communally breeding bird, the pukeko&lt;/title&gt;&lt;secondary-title&gt;Proceedings of the Royal Society B - Biological Sciences&lt;/secondary-title&gt;&lt;/titles&gt;&lt;periodical&gt;&lt;full-title&gt;Proceedings of the Royal Society B - Biological Sciences&lt;/full-title&gt;&lt;/periodical&gt;&lt;pages&gt;271-277&lt;/pages&gt;&lt;volume&gt;257&lt;/volume&gt;&lt;dates&gt;&lt;year&gt;1994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F9952C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80AA42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B48DED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59A849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3DCCF6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90D474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1.67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D747D1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8EF65F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8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328B98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C6284B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A89AF4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F151D7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77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8192C2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</w:t>
            </w:r>
          </w:p>
        </w:tc>
      </w:tr>
      <w:tr w:rsidR="00AE5783" w:rsidRPr="0099520C" w14:paraId="0E09B85D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DCB7CC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27F18A4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rogne subis</w:t>
            </w:r>
          </w:p>
        </w:tc>
        <w:tc>
          <w:tcPr>
            <w:tcW w:w="1701" w:type="dxa"/>
            <w:vAlign w:val="bottom"/>
          </w:tcPr>
          <w:p w14:paraId="00E11B7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urple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martin</w:t>
            </w:r>
          </w:p>
        </w:tc>
        <w:tc>
          <w:tcPr>
            <w:tcW w:w="1275" w:type="dxa"/>
            <w:vAlign w:val="bottom"/>
          </w:tcPr>
          <w:p w14:paraId="56E6FCB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67AE96D" w14:textId="77777777" w:rsidR="00AE5783" w:rsidRPr="0099520C" w:rsidRDefault="002C7D21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agner&lt;/Author&gt;&lt;Year&gt;1996&lt;/Year&gt;&lt;RecNum&gt;941&lt;/RecNum&gt;&lt;record&gt;&lt;rec-number&gt;941&lt;/rec-number&gt;&lt;foreign-keys&gt;&lt;key app="EN" db-id="dr92rxae72rwd7ewfss5v0aup2apd90apft9"&gt;941&lt;/key&gt;&lt;/foreign-keys&gt;&lt;ref-type name="Journal Article"&gt;17&lt;/ref-type&gt;&lt;contributors&gt;&lt;authors&gt;&lt;author&gt;Wagner, R. H.&lt;/author&gt;&lt;author&gt;Schug, M. D.&lt;/author&gt;&lt;author&gt;Morton, E. S.&lt;/author&gt;&lt;/authors&gt;&lt;/contributors&gt;&lt;titles&gt;&lt;title&gt;Confidence of paternity, actual paternity and parental effort by purple martins&lt;/title&gt;&lt;secondary-title&gt;Animal Behaviour&lt;/secondary-title&gt;&lt;/titles&gt;&lt;periodical&gt;&lt;full-title&gt;Animal Behaviour&lt;/full-title&gt;&lt;/periodical&gt;&lt;pages&gt;123-132&lt;/pages&gt;&lt;volume&gt;52&lt;/volume&gt;&lt;dates&gt;&lt;year&gt;1996&lt;/year&gt;&lt;pub-dates&gt;&lt;date&gt;Jul&lt;/date&gt;&lt;/pub-dates&gt;&lt;/dates&gt;&lt;accession-num&gt;ISI:A1996VA49700012&lt;/accession-num&gt;&lt;urls&gt;&lt;related-urls&gt;&lt;url&gt;&amp;lt;Go to ISI&amp;gt;://A1996VA49700012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459EF2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939D03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69F4B3C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6BA1BA2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67024D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7432E4C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4.39</w:t>
            </w:r>
            <w:r w:rsidR="00363810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XYWduZXI8L0F1dGhvcj48WWVhcj4xOTk2PC9ZZWFyPjxS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XYWduZXI8L0F1dGhvcj48WWVhcj4xOTk2PC9ZZWFyPjxS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7,9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753BE5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2B9502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A4454B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A71B51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73CDBF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4CF7DC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71A10F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749E7559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25F2791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21C2EC3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rogne subis</w:t>
            </w:r>
          </w:p>
        </w:tc>
        <w:tc>
          <w:tcPr>
            <w:tcW w:w="1701" w:type="dxa"/>
            <w:vAlign w:val="bottom"/>
          </w:tcPr>
          <w:p w14:paraId="6E3ACCA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urple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martin</w:t>
            </w:r>
          </w:p>
        </w:tc>
        <w:tc>
          <w:tcPr>
            <w:tcW w:w="1275" w:type="dxa"/>
            <w:vAlign w:val="bottom"/>
          </w:tcPr>
          <w:p w14:paraId="60C9E60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C8A7FC6" w14:textId="77777777" w:rsidR="00AE5783" w:rsidRPr="0099520C" w:rsidRDefault="002C7D21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agner&lt;/Author&gt;&lt;Year&gt;1996&lt;/Year&gt;&lt;RecNum&gt;941&lt;/RecNum&gt;&lt;record&gt;&lt;rec-number&gt;941&lt;/rec-number&gt;&lt;foreign-keys&gt;&lt;key app="EN" db-id="dr92rxae72rwd7ewfss5v0aup2apd90apft9"&gt;941&lt;/key&gt;&lt;/foreign-keys&gt;&lt;ref-type name="Journal Article"&gt;17&lt;/ref-type&gt;&lt;contributors&gt;&lt;authors&gt;&lt;author&gt;Wagner, R. H.&lt;/author&gt;&lt;author&gt;Schug, M. D.&lt;/author&gt;&lt;author&gt;Morton, E. S.&lt;/author&gt;&lt;/authors&gt;&lt;/contributors&gt;&lt;titles&gt;&lt;title&gt;Confidence of paternity, actual paternity and parental effort by purple martins&lt;/title&gt;&lt;secondary-title&gt;Animal Behaviour&lt;/secondary-title&gt;&lt;/titles&gt;&lt;periodical&gt;&lt;full-title&gt;Animal Behaviour&lt;/full-title&gt;&lt;/periodical&gt;&lt;pages&gt;123-132&lt;/pages&gt;&lt;volume&gt;52&lt;/volume&gt;&lt;dates&gt;&lt;year&gt;1996&lt;/year&gt;&lt;pub-dates&gt;&lt;date&gt;Jul&lt;/date&gt;&lt;/pub-dates&gt;&lt;/dates&gt;&lt;accession-num&gt;ISI:A1996VA49700012&lt;/accession-num&gt;&lt;urls&gt;&lt;related-urls&gt;&lt;url&gt;&amp;lt;Go to ISI&amp;gt;://A1996VA49700012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854919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F63273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9E3B05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1EF0A0C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055658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7241D4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4.3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F84A3C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E8B175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90AC0D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C95C5D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8D37DA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4876FF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AE029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2F7AA52C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E08BE8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0815FB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rogne subis</w:t>
            </w:r>
          </w:p>
        </w:tc>
        <w:tc>
          <w:tcPr>
            <w:tcW w:w="1701" w:type="dxa"/>
            <w:vAlign w:val="bottom"/>
          </w:tcPr>
          <w:p w14:paraId="6E41A4E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urple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martin</w:t>
            </w:r>
          </w:p>
        </w:tc>
        <w:tc>
          <w:tcPr>
            <w:tcW w:w="1275" w:type="dxa"/>
            <w:vAlign w:val="bottom"/>
          </w:tcPr>
          <w:p w14:paraId="67601F5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D9E2164" w14:textId="77777777" w:rsidR="00AE5783" w:rsidRPr="0099520C" w:rsidRDefault="002C7D21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agner&lt;/Author&gt;&lt;Year&gt;1996&lt;/Year&gt;&lt;RecNum&gt;941&lt;/RecNum&gt;&lt;record&gt;&lt;rec-number&gt;941&lt;/rec-number&gt;&lt;foreign-keys&gt;&lt;key app="EN" db-id="dr92rxae72rwd7ewfss5v0aup2apd90apft9"&gt;941&lt;/key&gt;&lt;/foreign-keys&gt;&lt;ref-type name="Journal Article"&gt;17&lt;/ref-type&gt;&lt;contributors&gt;&lt;authors&gt;&lt;author&gt;Wagner, R. H.&lt;/author&gt;&lt;author&gt;Schug, M. D.&lt;/author&gt;&lt;author&gt;Morton, E. S.&lt;/author&gt;&lt;/authors&gt;&lt;/contributors&gt;&lt;titles&gt;&lt;title&gt;Confidence of paternity, actual paternity and parental effort by purple martins&lt;/title&gt;&lt;secondary-title&gt;Animal Behaviour&lt;/secondary-title&gt;&lt;/titles&gt;&lt;periodical&gt;&lt;full-title&gt;Animal Behaviour&lt;/full-title&gt;&lt;/periodical&gt;&lt;pages&gt;123-132&lt;/pages&gt;&lt;volume&gt;52&lt;/volume&gt;&lt;dates&gt;&lt;year&gt;1996&lt;/year&gt;&lt;pub-dates&gt;&lt;date&gt;Jul&lt;/date&gt;&lt;/pub-dates&gt;&lt;/dates&gt;&lt;accession-num&gt;ISI:A1996VA49700012&lt;/accession-num&gt;&lt;urls&gt;&lt;related-urls&gt;&lt;url&gt;&amp;lt;Go to ISI&amp;gt;://A1996VA49700012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673F7A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9F0CB7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5BA492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69459F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44C56F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FB1DDD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4.3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599125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C628B1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B7E131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EAF6C9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AE5B3C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92E816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82646E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228E33A3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0F1F44A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D989E71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runella collaris</w:t>
            </w:r>
          </w:p>
        </w:tc>
        <w:tc>
          <w:tcPr>
            <w:tcW w:w="1701" w:type="dxa"/>
            <w:vAlign w:val="bottom"/>
          </w:tcPr>
          <w:p w14:paraId="2303399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lpin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accentor</w:t>
            </w:r>
          </w:p>
        </w:tc>
        <w:tc>
          <w:tcPr>
            <w:tcW w:w="1275" w:type="dxa"/>
            <w:vAlign w:val="bottom"/>
          </w:tcPr>
          <w:p w14:paraId="4DC5C00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3663D841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Hartley&lt;/Author&gt;&lt;Year&gt;1995&lt;/Year&gt;&lt;RecNum&gt;712&lt;/RecNum&gt;&lt;record&gt;&lt;rec-number&gt;712&lt;/rec-number&gt;&lt;foreign-keys&gt;&lt;key app="EN" db-id="dr92rxae72rwd7ewfss5v0aup2apd90apft9"&gt;712&lt;/key&gt;&lt;/foreign-keys&gt;&lt;ref-type name="Journal Article"&gt;17&lt;/ref-type&gt;&lt;contributors&gt;&lt;authors&gt;&lt;author&gt;Hartley, I. R.&lt;/author&gt;&lt;author&gt;Davies, N. B.&lt;/author&gt;&lt;author&gt;Hatchwell, B. J.&lt;/author&gt;&lt;author&gt;Desrochers, A.&lt;/author&gt;&lt;author&gt;Nebel, D.&lt;/author&gt;&lt;author&gt;Burke, T.&lt;/author&gt;&lt;/authors&gt;&lt;/contributors&gt;&lt;titles&gt;&lt;title&gt;THE POLYGYNANDROUS MATING SYSTEM OF THE ALPINE ACCENTOR, PRUNELLA-COLLARIS .2. MULTIPLE PATERNITY AND PARENTAL EFFORT&lt;/title&gt;&lt;secondary-title&gt;Animal Behaviour&lt;/secondary-title&gt;&lt;/titles&gt;&lt;periodical&gt;&lt;full-title&gt;Animal Behaviour&lt;/full-title&gt;&lt;/periodical&gt;&lt;pages&gt;789-803&lt;/pages&gt;&lt;volume&gt;49&lt;/volume&gt;&lt;number&gt;3&lt;/number&gt;&lt;dates&gt;&lt;year&gt;1995&lt;/year&gt;&lt;pub-dates&gt;&lt;date&gt;Mar&lt;/date&gt;&lt;/pub-dates&gt;&lt;/dates&gt;&lt;accession-num&gt;ISI:A1995QM72800021&lt;/accession-num&gt;&lt;urls&gt;&lt;related-urls&gt;&lt;url&gt;&amp;lt;Go to ISI&amp;gt;://A1995QM72800021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F6C130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023A09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1D52DB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A47329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86CFA1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7C3FEFB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.84</w:t>
            </w:r>
            <w:r w:rsidR="000E26B0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Heer&lt;/Author&gt;&lt;Year&gt;1996&lt;/Year&gt;&lt;RecNum&gt;1522&lt;/RecNum&gt;&lt;record&gt;&lt;rec-number&gt;1522&lt;/rec-number&gt;&lt;foreign-keys&gt;&lt;key app="EN" db-id="dr92rxae72rwd7ewfss5v0aup2apd90apft9"&gt;1522&lt;/key&gt;&lt;/foreign-keys&gt;&lt;ref-type name="Journal Article"&gt;17&lt;/ref-type&gt;&lt;contributors&gt;&lt;authors&gt;&lt;author&gt;Heer, L.&lt;/author&gt;&lt;/authors&gt;&lt;/contributors&gt;&lt;titles&gt;&lt;title&gt;Cooperative breeding by Alpine accentors Prunella collaris: Polygynandry, territoriality and multiple paternity&lt;/title&gt;&lt;secondary-title&gt;Journal Fur Ornithologie&lt;/secondary-title&gt;&lt;/titles&gt;&lt;periodical&gt;&lt;full-title&gt;Journal Fur Ornithologie&lt;/full-title&gt;&lt;/periodical&gt;&lt;pages&gt;35-51&lt;/pages&gt;&lt;volume&gt;137&lt;/volume&gt;&lt;number&gt;1&lt;/number&gt;&lt;dates&gt;&lt;year&gt;1996&lt;/year&gt;&lt;pub-dates&gt;&lt;date&gt;Jan&lt;/date&gt;&lt;/pub-dates&gt;&lt;/dates&gt;&lt;accession-num&gt;ISI:A1996TY36000002&lt;/accession-num&gt;&lt;urls&gt;&lt;related-urls&gt;&lt;url&gt;&amp;lt;Go to ISI&amp;gt;://A1996TY36000002&lt;/url&gt;&lt;/related-urls&gt;&lt;/urls&gt;&lt;/record&gt;&lt;/Cite&gt;&lt;Cite&gt;&lt;Author&gt;Hartley&lt;/Author&gt;&lt;Year&gt;1995&lt;/Year&gt;&lt;RecNum&gt;712&lt;/RecNum&gt;&lt;record&gt;&lt;rec-number&gt;712&lt;/rec-number&gt;&lt;foreign-keys&gt;&lt;key app="EN" db-id="dr92rxae72rwd7ewfss5v0aup2apd90apft9"&gt;712&lt;/key&gt;&lt;/foreign-keys&gt;&lt;ref-type name="Journal Article"&gt;17&lt;/ref-type&gt;&lt;contributors&gt;&lt;authors&gt;&lt;author&gt;Hartley, I. R.&lt;/author&gt;&lt;author&gt;Davies, N. B.&lt;/author&gt;&lt;author&gt;Hatchwell, B. J.&lt;/author&gt;&lt;author&gt;Desrochers, A.&lt;/author&gt;&lt;author&gt;Nebel, D.&lt;/author&gt;&lt;author&gt;Burke, T.&lt;/author&gt;&lt;/authors&gt;&lt;/contributors&gt;&lt;titles&gt;&lt;title&gt;THE POLYGYNANDROUS MATING SYSTEM OF THE ALPINE ACCENTOR, PRUNELLA-COLLARIS .2. MULTIPLE PATERNITY AND PARENTAL EFFORT&lt;/title&gt;&lt;secondary-title&gt;Animal Behaviour&lt;/secondary-title&gt;&lt;/titles&gt;&lt;periodical&gt;&lt;full-title&gt;Animal Behaviour&lt;/full-title&gt;&lt;/periodical&gt;&lt;pages&gt;789-803&lt;/pages&gt;&lt;volume&gt;49&lt;/volume&gt;&lt;number&gt;3&lt;/number&gt;&lt;dates&gt;&lt;year&gt;1995&lt;/year&gt;&lt;pub-dates&gt;&lt;date&gt;Mar&lt;/date&gt;&lt;/pub-dates&gt;&lt;/dates&gt;&lt;accession-num&gt;ISI:A1995QM72800021&lt;/accession-num&gt;&lt;urls&gt;&lt;related-urls&gt;&lt;url&gt;&amp;lt;Go to ISI&amp;gt;://A1995QM72800021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9,10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519B1D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5C9141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E15C2E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3E1EE8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4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D87B0B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9924A5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C3BF0B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3C19F8DD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45FACA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56EBA7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runella collaris</w:t>
            </w:r>
          </w:p>
        </w:tc>
        <w:tc>
          <w:tcPr>
            <w:tcW w:w="1701" w:type="dxa"/>
            <w:vAlign w:val="bottom"/>
          </w:tcPr>
          <w:p w14:paraId="23F330A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lpin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accentor</w:t>
            </w:r>
          </w:p>
        </w:tc>
        <w:tc>
          <w:tcPr>
            <w:tcW w:w="1275" w:type="dxa"/>
            <w:vAlign w:val="bottom"/>
          </w:tcPr>
          <w:p w14:paraId="439D777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0AFBF38F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Hartley&lt;/Author&gt;&lt;Year&gt;1995&lt;/Year&gt;&lt;RecNum&gt;712&lt;/RecNum&gt;&lt;record&gt;&lt;rec-number&gt;712&lt;/rec-number&gt;&lt;foreign-keys&gt;&lt;key app="EN" db-id="dr92rxae72rwd7ewfss5v0aup2apd90apft9"&gt;712&lt;/key&gt;&lt;/foreign-keys&gt;&lt;ref-type name="Journal Article"&gt;17&lt;/ref-type&gt;&lt;contributors&gt;&lt;authors&gt;&lt;author&gt;Hartley, I. R.&lt;/author&gt;&lt;author&gt;Davies, N. B.&lt;/author&gt;&lt;author&gt;Hatchwell, B. J.&lt;/author&gt;&lt;author&gt;Desrochers, A.&lt;/author&gt;&lt;author&gt;Nebel, D.&lt;/author&gt;&lt;author&gt;Burke, T.&lt;/author&gt;&lt;/authors&gt;&lt;/contributors&gt;&lt;titles&gt;&lt;title&gt;THE POLYGYNANDROUS MATING SYSTEM OF THE ALPINE ACCENTOR, PRUNELLA-COLLARIS .2. MULTIPLE PATERNITY AND PARENTAL EFFORT&lt;/title&gt;&lt;secondary-title&gt;Animal Behaviour&lt;/secondary-title&gt;&lt;/titles&gt;&lt;periodical&gt;&lt;full-title&gt;Animal Behaviour&lt;/full-title&gt;&lt;/periodical&gt;&lt;pages&gt;789-803&lt;/pages&gt;&lt;volume&gt;49&lt;/volume&gt;&lt;number&gt;3&lt;/number&gt;&lt;dates&gt;&lt;year&gt;1995&lt;/year&gt;&lt;pub-dates&gt;&lt;date&gt;Mar&lt;/date&gt;&lt;/pub-dates&gt;&lt;/dates&gt;&lt;accession-num&gt;ISI:A1995QM72800021&lt;/accession-num&gt;&lt;urls&gt;&lt;related-urls&gt;&lt;url&gt;&amp;lt;Go to ISI&amp;gt;://A1995QM72800021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EBB6FB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7B8C2B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61322E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272FB15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6BB34F3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8F3C1E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.8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A63C18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003E10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FDCE85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8C9414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4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BDAC80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3398F2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235FC3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7F5819A2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B6D0E2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1C5B0A9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runella collaris</w:t>
            </w:r>
          </w:p>
        </w:tc>
        <w:tc>
          <w:tcPr>
            <w:tcW w:w="1701" w:type="dxa"/>
            <w:vAlign w:val="bottom"/>
          </w:tcPr>
          <w:p w14:paraId="081714D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lpin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accentor</w:t>
            </w:r>
          </w:p>
        </w:tc>
        <w:tc>
          <w:tcPr>
            <w:tcW w:w="1275" w:type="dxa"/>
            <w:vAlign w:val="bottom"/>
          </w:tcPr>
          <w:p w14:paraId="788766F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7D85793A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Hartley&lt;/Author&gt;&lt;Year&gt;1995&lt;/Year&gt;&lt;RecNum&gt;712&lt;/RecNum&gt;&lt;record&gt;&lt;rec-number&gt;712&lt;/rec-number&gt;&lt;foreign-keys&gt;&lt;key app="EN" db-id="dr92rxae72rwd7ewfss5v0aup2apd90apft9"&gt;712&lt;/key&gt;&lt;/foreign-keys&gt;&lt;ref-type name="Journal Article"&gt;17&lt;/ref-type&gt;&lt;contributors&gt;&lt;authors&gt;&lt;author&gt;Hartley, I. R.&lt;/author&gt;&lt;author&gt;Davies, N. B.&lt;/author&gt;&lt;author&gt;Hatchwell, B. J.&lt;/author&gt;&lt;author&gt;Desrochers, A.&lt;/author&gt;&lt;author&gt;Nebel, D.&lt;/author&gt;&lt;author&gt;Burke, T.&lt;/author&gt;&lt;/authors&gt;&lt;/contributors&gt;&lt;titles&gt;&lt;title&gt;THE POLYGYNANDROUS MATING SYSTEM OF THE ALPINE ACCENTOR, PRUNELLA-COLLARIS .2. MULTIPLE PATERNITY AND PARENTAL EFFORT&lt;/title&gt;&lt;secondary-title&gt;Animal Behaviour&lt;/secondary-title&gt;&lt;/titles&gt;&lt;periodical&gt;&lt;full-title&gt;Animal Behaviour&lt;/full-title&gt;&lt;/periodical&gt;&lt;pages&gt;789-803&lt;/pages&gt;&lt;volume&gt;49&lt;/volume&gt;&lt;number&gt;3&lt;/number&gt;&lt;dates&gt;&lt;year&gt;1995&lt;/year&gt;&lt;pub-dates&gt;&lt;date&gt;Mar&lt;/date&gt;&lt;/pub-dates&gt;&lt;/dates&gt;&lt;accession-num&gt;ISI:A1995QM72800021&lt;/accession-num&gt;&lt;urls&gt;&lt;related-urls&gt;&lt;url&gt;&amp;lt;Go to ISI&amp;gt;://A1995QM72800021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9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488972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071AF74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08E19C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56804BE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12EC978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97D581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.8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8A8C8C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3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E2BB8D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7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E5EC04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403829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4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5B4CA9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3CDF65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F70A43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5C37DAF0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71DC454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A5A7E2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runella modularis</w:t>
            </w:r>
          </w:p>
        </w:tc>
        <w:tc>
          <w:tcPr>
            <w:tcW w:w="1701" w:type="dxa"/>
            <w:vAlign w:val="bottom"/>
          </w:tcPr>
          <w:p w14:paraId="6CA64B0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Dunnock</w:t>
            </w:r>
          </w:p>
        </w:tc>
        <w:tc>
          <w:tcPr>
            <w:tcW w:w="1275" w:type="dxa"/>
            <w:vAlign w:val="bottom"/>
          </w:tcPr>
          <w:p w14:paraId="429A03F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29981233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avies&lt;/Author&gt;&lt;Year&gt;1992&lt;/Year&gt;&lt;RecNum&gt;641&lt;/RecNum&gt;&lt;record&gt;&lt;rec-number&gt;641&lt;/rec-number&gt;&lt;foreign-keys&gt;&lt;key app="EN" db-id="dr92rxae72rwd7ewfss5v0aup2apd90apft9"&gt;641&lt;/key&gt;&lt;/foreign-keys&gt;&lt;ref-type name="Journal Article"&gt;17&lt;/ref-type&gt;&lt;contributors&gt;&lt;authors&gt;&lt;author&gt;Davies, N. B.&lt;/author&gt;&lt;author&gt;Hatchwell, B. J.&lt;/author&gt;&lt;author&gt;Robson, T.&lt;/author&gt;&lt;author&gt;Burke, T.&lt;/author&gt;&lt;/authors&gt;&lt;/contributors&gt;&lt;titles&gt;&lt;title&gt;PATERNITY AND PARENTAL EFFORT IN DUNNOCKS PRUNELLA-MODULARIS - HOW GOOD ARE MALE CHICK-FEEDING RULES&lt;/title&gt;&lt;secondary-title&gt;Animal Behaviour&lt;/secondary-title&gt;&lt;/titles&gt;&lt;periodical&gt;&lt;full-title&gt;Animal Behaviour&lt;/full-title&gt;&lt;/periodical&gt;&lt;pages&gt;729-745&lt;/pages&gt;&lt;volume&gt;43&lt;/volume&gt;&lt;number&gt;5&lt;/number&gt;&lt;dates&gt;&lt;year&gt;1992&lt;/year&gt;&lt;pub-dates&gt;&lt;date&gt;May&lt;/date&gt;&lt;/pub-dates&gt;&lt;/dates&gt;&lt;accession-num&gt;ISI:A1992HU11700003&lt;/accession-num&gt;&lt;urls&gt;&lt;related-urls&gt;&lt;url&gt;&amp;lt;Go to ISI&amp;gt;://A1992HU117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9FEE9B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35924B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1DE2576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0F3FB28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19AFDF8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B1ED74C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0.00</w:t>
            </w:r>
            <w:r w:rsidR="00800DEE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Burke&lt;/Author&gt;&lt;Year&gt;1989&lt;/Year&gt;&lt;RecNum&gt;624&lt;/RecNum&gt;&lt;record&gt;&lt;rec-number&gt;624&lt;/rec-number&gt;&lt;foreign-keys&gt;&lt;key app="EN" db-id="dr92rxae72rwd7ewfss5v0aup2apd90apft9"&gt;624&lt;/key&gt;&lt;/foreign-keys&gt;&lt;ref-type name="Journal Article"&gt;17&lt;/ref-type&gt;&lt;contributors&gt;&lt;authors&gt;&lt;author&gt;Burke, T.&lt;/author&gt;&lt;author&gt;Davies, N. B.&lt;/author&gt;&lt;author&gt;Bruford, M. W.&lt;/author&gt;&lt;author&gt;Hatchwell, B. J.&lt;/author&gt;&lt;/authors&gt;&lt;/contributors&gt;&lt;titles&gt;&lt;title&gt;PARENTAL CARE AND MATING-BEHAVIOR OF POLYANDROUS DUNNOCKS PRUNELLA-MODULARIS RELATED TO PATERNITY BY DNA FINGERPRINTING&lt;/title&gt;&lt;secondary-title&gt;Nature&lt;/secondary-title&gt;&lt;/titles&gt;&lt;periodical&gt;&lt;full-title&gt;Nature&lt;/full-title&gt;&lt;abbr-1&gt;Nature&lt;/abbr-1&gt;&lt;/periodical&gt;&lt;pages&gt;249-251&lt;/pages&gt;&lt;volume&gt;338&lt;/volume&gt;&lt;number&gt;6212&lt;/number&gt;&lt;dates&gt;&lt;year&gt;1989&lt;/year&gt;&lt;pub-dates&gt;&lt;date&gt;Mar&lt;/date&gt;&lt;/pub-dates&gt;&lt;/dates&gt;&lt;accession-num&gt;ISI:A1989T690600058&lt;/accession-num&gt;&lt;urls&gt;&lt;related-urls&gt;&lt;url&gt;&amp;lt;Go to ISI&amp;gt;://A1989T690600058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2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9363A4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065999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4C1343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2FD8C4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3FB7F9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4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25BCBF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6AC54A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22F19412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65D70E5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64E01B1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runella modularis</w:t>
            </w:r>
          </w:p>
        </w:tc>
        <w:tc>
          <w:tcPr>
            <w:tcW w:w="1701" w:type="dxa"/>
            <w:vAlign w:val="bottom"/>
          </w:tcPr>
          <w:p w14:paraId="79A38DD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Dunnock</w:t>
            </w:r>
          </w:p>
        </w:tc>
        <w:tc>
          <w:tcPr>
            <w:tcW w:w="1275" w:type="dxa"/>
            <w:vAlign w:val="bottom"/>
          </w:tcPr>
          <w:p w14:paraId="1286115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3C54A135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avies&lt;/Author&gt;&lt;Year&gt;1992&lt;/Year&gt;&lt;RecNum&gt;641&lt;/RecNum&gt;&lt;record&gt;&lt;rec-number&gt;641&lt;/rec-number&gt;&lt;foreign-keys&gt;&lt;key app="EN" db-id="dr92rxae72rwd7ewfss5v0aup2apd90apft9"&gt;641&lt;/key&gt;&lt;/foreign-keys&gt;&lt;ref-type name="Journal Article"&gt;17&lt;/ref-type&gt;&lt;contributors&gt;&lt;authors&gt;&lt;author&gt;Davies, N. B.&lt;/author&gt;&lt;author&gt;Hatchwell, B. J.&lt;/author&gt;&lt;author&gt;Robson, T.&lt;/author&gt;&lt;author&gt;Burke, T.&lt;/author&gt;&lt;/authors&gt;&lt;/contributors&gt;&lt;titles&gt;&lt;title&gt;PATERNITY AND PARENTAL EFFORT IN DUNNOCKS PRUNELLA-MODULARIS - HOW GOOD ARE MALE CHICK-FEEDING RULES&lt;/title&gt;&lt;secondary-title&gt;Animal Behaviour&lt;/secondary-title&gt;&lt;/titles&gt;&lt;periodical&gt;&lt;full-title&gt;Animal Behaviour&lt;/full-title&gt;&lt;/periodical&gt;&lt;pages&gt;729-745&lt;/pages&gt;&lt;volume&gt;43&lt;/volume&gt;&lt;number&gt;5&lt;/number&gt;&lt;dates&gt;&lt;year&gt;1992&lt;/year&gt;&lt;pub-dates&gt;&lt;date&gt;May&lt;/date&gt;&lt;/pub-dates&gt;&lt;/dates&gt;&lt;accession-num&gt;ISI:A1992HU11700003&lt;/accession-num&gt;&lt;urls&gt;&lt;related-urls&gt;&lt;url&gt;&amp;lt;Go to ISI&amp;gt;://A1992HU117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5B93D3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E6EC52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A8DE59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30ACF6A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767FD5D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13C4DA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0.0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17C263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2D39D7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6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B4CDDF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EECDAC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F91A9A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4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2276A8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D2F844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1BFC6649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28CA441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2A3001E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runella modularis</w:t>
            </w:r>
          </w:p>
        </w:tc>
        <w:tc>
          <w:tcPr>
            <w:tcW w:w="1701" w:type="dxa"/>
            <w:vAlign w:val="bottom"/>
          </w:tcPr>
          <w:p w14:paraId="72486FF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Dunno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ck</w:t>
            </w:r>
          </w:p>
        </w:tc>
        <w:tc>
          <w:tcPr>
            <w:tcW w:w="1275" w:type="dxa"/>
            <w:vAlign w:val="bottom"/>
          </w:tcPr>
          <w:p w14:paraId="5FFC345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696FDC51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avies&lt;/Author&gt;&lt;Year&gt;1992&lt;/Year&gt;&lt;RecNum&gt;641&lt;/RecNum&gt;&lt;record&gt;&lt;rec-number&gt;641&lt;/rec-number&gt;&lt;foreign-keys&gt;&lt;key app="EN" db-id="dr92rxae72rwd7ewfss5v0aup2apd90apft9"&gt;641&lt;/key&gt;&lt;/foreign-keys&gt;&lt;ref-type name="Journal Article"&gt;17&lt;/ref-type&gt;&lt;contributors&gt;&lt;authors&gt;&lt;author&gt;Davies, N. B.&lt;/author&gt;&lt;author&gt;Hatchwell, B. J.&lt;/author&gt;&lt;author&gt;Robson, T.&lt;/author&gt;&lt;author&gt;Burke, T.&lt;/author&gt;&lt;/authors&gt;&lt;/contributors&gt;&lt;titles&gt;&lt;title&gt;PATERNITY AND PARENTAL EFFORT IN DUNNOCKS PRUNELLA-MODULARIS - HOW GOOD ARE MALE CHICK-FEEDING RULES&lt;/title&gt;&lt;secondary-title&gt;Animal Behaviour&lt;/secondary-title&gt;&lt;/titles&gt;&lt;periodical&gt;&lt;full-title&gt;Animal Behaviour&lt;/full-title&gt;&lt;/periodical&gt;&lt;pages&gt;729-745&lt;/pages&gt;&lt;volume&gt;43&lt;/volume&gt;&lt;number&gt;5&lt;/number&gt;&lt;dates&gt;&lt;year&gt;1992&lt;/year&gt;&lt;pub-dates&gt;&lt;date&gt;May&lt;/date&gt;&lt;/pub-dates&gt;&lt;/dates&gt;&lt;accession-num&gt;ISI:A1992HU11700003&lt;/accession-num&gt;&lt;urls&gt;&lt;related-urls&gt;&lt;url&gt;&amp;lt;Go to ISI&amp;gt;://A1992HU117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36407E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F90527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4EB9148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2D560CD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5938312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BC1BDB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0.0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2970F0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829918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7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DC0FB8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F7D495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472B73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4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FEC80F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F1B78F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3EE92A55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3CECCE1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3AB44CF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runella modularis</w:t>
            </w:r>
          </w:p>
        </w:tc>
        <w:tc>
          <w:tcPr>
            <w:tcW w:w="1701" w:type="dxa"/>
            <w:vAlign w:val="bottom"/>
          </w:tcPr>
          <w:p w14:paraId="3C7BAE1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Dunnock</w:t>
            </w:r>
          </w:p>
        </w:tc>
        <w:tc>
          <w:tcPr>
            <w:tcW w:w="1275" w:type="dxa"/>
            <w:vAlign w:val="bottom"/>
          </w:tcPr>
          <w:p w14:paraId="6FD2699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762AB440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avies&lt;/Author&gt;&lt;Year&gt;1992&lt;/Year&gt;&lt;RecNum&gt;641&lt;/RecNum&gt;&lt;record&gt;&lt;rec-number&gt;641&lt;/rec-number&gt;&lt;foreign-keys&gt;&lt;key app="EN" db-id="dr92rxae72rwd7ewfss5v0aup2apd90apft9"&gt;641&lt;/key&gt;&lt;/foreign-keys&gt;&lt;ref-type name="Journal Article"&gt;17&lt;/ref-type&gt;&lt;contributors&gt;&lt;authors&gt;&lt;author&gt;Davies, N. B.&lt;/author&gt;&lt;author&gt;Hatchwell, B. J.&lt;/author&gt;&lt;author&gt;Robson, T.&lt;/author&gt;&lt;author&gt;Burke, T.&lt;/author&gt;&lt;/authors&gt;&lt;/contributors&gt;&lt;titles&gt;&lt;title&gt;PATERNITY AND PARENTAL EFFORT IN DUNNOCKS PRUNELLA-MODULARIS - HOW GOOD ARE MALE CHICK-FEEDING RULES&lt;/title&gt;&lt;secondary-title&gt;Animal Behaviour&lt;/secondary-title&gt;&lt;/titles&gt;&lt;periodical&gt;&lt;full-title&gt;Animal Behaviour&lt;/full-title&gt;&lt;/periodical&gt;&lt;pages&gt;729-745&lt;/pages&gt;&lt;volume&gt;43&lt;/volume&gt;&lt;number&gt;5&lt;/number&gt;&lt;dates&gt;&lt;year&gt;1992&lt;/year&gt;&lt;pub-dates&gt;&lt;date&gt;May&lt;/date&gt;&lt;/pub-dates&gt;&lt;/dates&gt;&lt;accession-num&gt;ISI:A1992HU11700003&lt;/accession-num&gt;&lt;urls&gt;&lt;related-urls&gt;&lt;url&gt;&amp;lt;Go to ISI&amp;gt;://A1992HU117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F52042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6875D3E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0B4E7A2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CB0864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B1C2B6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2BA17E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0.0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8342B7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474950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7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78616B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E2351C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C047E6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4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3722A3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DCAFA1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3633D7CD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209E0E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0052E6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runella modularis</w:t>
            </w:r>
          </w:p>
        </w:tc>
        <w:tc>
          <w:tcPr>
            <w:tcW w:w="1701" w:type="dxa"/>
            <w:vAlign w:val="bottom"/>
          </w:tcPr>
          <w:p w14:paraId="01D2A36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Dunnock</w:t>
            </w:r>
          </w:p>
        </w:tc>
        <w:tc>
          <w:tcPr>
            <w:tcW w:w="1275" w:type="dxa"/>
            <w:vAlign w:val="bottom"/>
          </w:tcPr>
          <w:p w14:paraId="08D45D4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560BF823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avies&lt;/Author&gt;&lt;Year&gt;1992&lt;/Year&gt;&lt;RecNum&gt;641&lt;/RecNum&gt;&lt;record&gt;&lt;rec-number&gt;641&lt;/rec-number&gt;&lt;foreign-keys&gt;&lt;key app="EN" db-id="dr92rxae72rwd7ewfss5v0aup2apd90apft9"&gt;641&lt;/key&gt;&lt;/foreign-keys&gt;&lt;ref-type name="Journal Article"&gt;17&lt;/ref-type&gt;&lt;contributors&gt;&lt;authors&gt;&lt;author&gt;Davies, N. B.&lt;/author&gt;&lt;author&gt;Hatchwell, B. J.&lt;/author&gt;&lt;author&gt;Robson, T.&lt;/author&gt;&lt;author&gt;Burke, T.&lt;/author&gt;&lt;/authors&gt;&lt;/contributors&gt;&lt;titles&gt;&lt;title&gt;PATERNITY AND PARENTAL EFFORT IN DUNNOCKS PRUNELLA-MODULARIS - HOW GOOD ARE MALE CHICK-FEEDING RULES&lt;/title&gt;&lt;secondary-title&gt;Animal Behaviour&lt;/secondary-title&gt;&lt;/titles&gt;&lt;periodical&gt;&lt;full-title&gt;Animal Behaviour&lt;/full-title&gt;&lt;/periodical&gt;&lt;pages&gt;729-745&lt;/pages&gt;&lt;volume&gt;43&lt;/volume&gt;&lt;number&gt;5&lt;/number&gt;&lt;dates&gt;&lt;year&gt;1992&lt;/year&gt;&lt;pub-dates&gt;&lt;date&gt;May&lt;/date&gt;&lt;/pub-dates&gt;&lt;/dates&gt;&lt;accession-num&gt;ISI:A1992HU11700003&lt;/accession-num&gt;&lt;urls&gt;&lt;related-urls&gt;&lt;url&gt;&amp;lt;Go to ISI&amp;gt;://A1992HU117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43B4B2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1BE9F5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58F3785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0F5D64A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0CEA03A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899DF2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0.0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211ABD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AFA091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8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53B4A6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EA1970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82C948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4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14AF1E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32F3C9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0CB7534A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DEAB73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084869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Remiz pendulinus</w:t>
            </w:r>
          </w:p>
        </w:tc>
        <w:tc>
          <w:tcPr>
            <w:tcW w:w="1701" w:type="dxa"/>
            <w:vAlign w:val="bottom"/>
          </w:tcPr>
          <w:p w14:paraId="672B0F4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endulin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tit</w:t>
            </w:r>
          </w:p>
        </w:tc>
        <w:tc>
          <w:tcPr>
            <w:tcW w:w="1275" w:type="dxa"/>
            <w:vAlign w:val="bottom"/>
          </w:tcPr>
          <w:p w14:paraId="79F56C1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57404D4D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2YW4gRGlqazwvQXV0aG9yPjxZZWFyPjIwMTA8L1llYXI+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2YW4gRGlqazwvQXV0aG9yPjxZZWFyPjIwMTA8L1llYXI+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8E25D8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7F2C27F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C051F1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4B86ADC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8C50E1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AB9A887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5.51</w:t>
            </w:r>
            <w:r w:rsidR="000317E9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Y2hsZWljaGVyPC9BdXRob3I+PFllYXI+MTk5NzwvWWVh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Y2hsZWljaGVyPC9BdXRob3I+PFllYXI+MTk5NzwvWWVh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3,10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F82EA4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7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C63931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30DE02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65BE32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E25F32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0ED576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6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C3E4A5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8</w:t>
            </w:r>
          </w:p>
        </w:tc>
      </w:tr>
      <w:tr w:rsidR="00AE5783" w:rsidRPr="0099520C" w14:paraId="70C52F1E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7002E34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9D5C068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ericornis frontalis</w:t>
            </w:r>
          </w:p>
        </w:tc>
        <w:tc>
          <w:tcPr>
            <w:tcW w:w="1701" w:type="dxa"/>
            <w:vAlign w:val="bottom"/>
          </w:tcPr>
          <w:p w14:paraId="584336D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hite-brow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crubwren</w:t>
            </w:r>
          </w:p>
        </w:tc>
        <w:tc>
          <w:tcPr>
            <w:tcW w:w="1275" w:type="dxa"/>
            <w:vAlign w:val="bottom"/>
          </w:tcPr>
          <w:p w14:paraId="259AAC0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39C60938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8&lt;/Year&gt;&lt;RecNum&gt;958&lt;/RecNum&gt;&lt;record&gt;&lt;rec-number&gt;958&lt;/rec-number&gt;&lt;foreign-keys&gt;&lt;key app="EN" db-id="dr92rxae72rwd7ewfss5v0aup2apd90apft9"&gt;958&lt;/key&gt;&lt;/foreign-keys&gt;&lt;ref-type name="Journal Article"&gt;17&lt;/ref-type&gt;&lt;contributors&gt;&lt;authors&gt;&lt;author&gt;Whittingham, L. A.&lt;/author&gt;&lt;author&gt;Dunn, P. O.&lt;/author&gt;&lt;/authors&gt;&lt;/contributors&gt;&lt;titles&gt;&lt;title&gt;Male parental effort and paternity in a variable mating system&lt;/title&gt;&lt;secondary-title&gt;Animal Behaviour&lt;/secondary-title&gt;&lt;/titles&gt;&lt;periodical&gt;&lt;full-title&gt;Animal Behaviour&lt;/full-title&gt;&lt;/periodical&gt;&lt;pages&gt;629-640&lt;/pages&gt;&lt;volume&gt;55&lt;/volume&gt;&lt;dates&gt;&lt;year&gt;1998&lt;/year&gt;&lt;pub-dates&gt;&lt;date&gt;Mar&lt;/date&gt;&lt;/pub-dates&gt;&lt;/dates&gt;&lt;accession-num&gt;ISI:000072798800012&lt;/accession-num&gt;&lt;urls&gt;&lt;related-urls&gt;&lt;url&gt;&amp;lt;Go to ISI&amp;gt;://000072798800012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D5C752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F07EBE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DF2E64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A79CD7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DCC68F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5E35C4B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7.25</w:t>
            </w:r>
            <w:r w:rsidR="00067E00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7&lt;/Year&gt;&lt;RecNum&gt;231&lt;/RecNum&gt;&lt;record&gt;&lt;rec-number&gt;231&lt;/rec-number&gt;&lt;foreign-keys&gt;&lt;key app="EN" db-id="dr92rxae72rwd7ewfss5v0aup2apd90apft9"&gt;231&lt;/key&gt;&lt;/foreign-keys&gt;&lt;ref-type name="Journal Article"&gt;17&lt;/ref-type&gt;&lt;contributors&gt;&lt;authors&gt;&lt;author&gt;Whittingham, L A&lt;/author&gt;&lt;author&gt;Dunn, P O&lt;/author&gt;&lt;author&gt;Magrath, R D&lt;/author&gt;&lt;/authors&gt;&lt;/contributors&gt;&lt;titles&gt;&lt;title&gt;&lt;style face="normal" font="default" size="100%"&gt;Relatedness, polyandry and extra-group paternity in the cooperatively-breeding white-browed scrubwren (&lt;/style&gt;&lt;style face="italic" font="default" size="100%"&gt;Sericornis frontalis&lt;/style&gt;&lt;style face="normal" font="default" size="100%"&gt;)&lt;/style&gt;&lt;/title&gt;&lt;secondary-title&gt;Behavioral Ecology and Sociobiology&lt;/secondary-title&gt;&lt;/titles&gt;&lt;periodical&gt;&lt;full-title&gt;Behavioral Ecology and Sociobiology&lt;/full-title&gt;&lt;/periodical&gt;&lt;pages&gt;261-270&lt;/pages&gt;&lt;volume&gt;40&lt;/volume&gt;&lt;dates&gt;&lt;year&gt;1997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E58623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FBBCD7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2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2C5212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F957203" w14:textId="77777777" w:rsidR="00AE5783" w:rsidRPr="0099520C" w:rsidRDefault="00D81DC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343DAAB" w14:textId="77777777" w:rsidR="00AE5783" w:rsidRPr="0099520C" w:rsidRDefault="00D81DC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D28BC7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ED2319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57838924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7AD73C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43E95A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ericornis frontalis</w:t>
            </w:r>
          </w:p>
        </w:tc>
        <w:tc>
          <w:tcPr>
            <w:tcW w:w="1701" w:type="dxa"/>
            <w:vAlign w:val="bottom"/>
          </w:tcPr>
          <w:p w14:paraId="5FFFAF4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hite-brow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crubwren</w:t>
            </w:r>
          </w:p>
        </w:tc>
        <w:tc>
          <w:tcPr>
            <w:tcW w:w="1275" w:type="dxa"/>
            <w:vAlign w:val="bottom"/>
          </w:tcPr>
          <w:p w14:paraId="6EF557C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5534F3E3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8&lt;/Year&gt;&lt;RecNum&gt;958&lt;/RecNum&gt;&lt;record&gt;&lt;rec-number&gt;958&lt;/rec-number&gt;&lt;foreign-keys&gt;&lt;key app="EN" db-id="dr92rxae72rwd7ewfss5v0aup2apd90apft9"&gt;958&lt;/key&gt;&lt;/foreign-keys&gt;&lt;ref-type name="Journal Article"&gt;17&lt;/ref-type&gt;&lt;contributors&gt;&lt;authors&gt;&lt;author&gt;Whittingham, L. A.&lt;/author&gt;&lt;author&gt;Dunn, P. O.&lt;/author&gt;&lt;/authors&gt;&lt;/contributors&gt;&lt;titles&gt;&lt;title&gt;Male parental effort and paternity in a variable mating system&lt;/title&gt;&lt;secondary-title&gt;Animal Behaviour&lt;/secondary-title&gt;&lt;/titles&gt;&lt;periodical&gt;&lt;full-title&gt;Animal Behaviour&lt;/full-title&gt;&lt;/periodical&gt;&lt;pages&gt;629-640&lt;/pages&gt;&lt;volume&gt;55&lt;/volume&gt;&lt;dates&gt;&lt;year&gt;1998&lt;/year&gt;&lt;pub-dates&gt;&lt;date&gt;Mar&lt;/date&gt;&lt;/pub-dates&gt;&lt;/dates&gt;&lt;accession-num&gt;ISI:000072798800012&lt;/accession-num&gt;&lt;urls&gt;&lt;related-urls&gt;&lt;url&gt;&amp;lt;Go to ISI&amp;gt;://000072798800012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B7D24B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AF5F40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8A01E2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1B1243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3C83E3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4074F5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7.2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77CD15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A78898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D41E79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45E4345" w14:textId="77777777" w:rsidR="00AE5783" w:rsidRPr="0099520C" w:rsidRDefault="00D81DC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F475ACC" w14:textId="77777777" w:rsidR="00AE5783" w:rsidRPr="0099520C" w:rsidRDefault="00D81DC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F732EC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0D787D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39F70E91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6C3106D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FE03B0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ericornis frontalis</w:t>
            </w:r>
          </w:p>
        </w:tc>
        <w:tc>
          <w:tcPr>
            <w:tcW w:w="1701" w:type="dxa"/>
            <w:vAlign w:val="bottom"/>
          </w:tcPr>
          <w:p w14:paraId="4844413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hite-brow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crubwren</w:t>
            </w:r>
          </w:p>
        </w:tc>
        <w:tc>
          <w:tcPr>
            <w:tcW w:w="1275" w:type="dxa"/>
            <w:vAlign w:val="bottom"/>
          </w:tcPr>
          <w:p w14:paraId="7D85FEF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189347D6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8&lt;/Year&gt;&lt;RecNum&gt;958&lt;/RecNum&gt;&lt;record&gt;&lt;rec-number&gt;958&lt;/rec-number&gt;&lt;foreign-keys&gt;&lt;key app="EN" db-id="dr92rxae72rwd7ewfss5v0aup2apd90apft9"&gt;958&lt;/key&gt;&lt;/foreign-keys&gt;&lt;ref-type name="Journal Article"&gt;17&lt;/ref-type&gt;&lt;contributors&gt;&lt;authors&gt;&lt;author&gt;Whittingham, L. A.&lt;/author&gt;&lt;author&gt;Dunn, P. O.&lt;/author&gt;&lt;/authors&gt;&lt;/contributors&gt;&lt;titles&gt;&lt;title&gt;Male parental effort and paternity in a variable mating system&lt;/title&gt;&lt;secondary-title&gt;Animal Behaviour&lt;/secondary-title&gt;&lt;/titles&gt;&lt;periodical&gt;&lt;full-title&gt;Animal Behaviour&lt;/full-title&gt;&lt;/periodical&gt;&lt;pages&gt;629-640&lt;/pages&gt;&lt;volume&gt;55&lt;/volume&gt;&lt;dates&gt;&lt;year&gt;1998&lt;/year&gt;&lt;pub-dates&gt;&lt;date&gt;Mar&lt;/date&gt;&lt;/pub-dates&gt;&lt;/dates&gt;&lt;accession-num&gt;ISI:000072798800012&lt;/accession-num&gt;&lt;urls&gt;&lt;related-urls&gt;&lt;url&gt;&amp;lt;Go to ISI&amp;gt;://000072798800012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537AB3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3AF577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8BB097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A6795B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52E6714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D93AF2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7.2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5B3D55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F0B766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5C9BEB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7A6F50F" w14:textId="77777777" w:rsidR="00AE5783" w:rsidRPr="0099520C" w:rsidRDefault="00D81DC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B141437" w14:textId="77777777" w:rsidR="00AE5783" w:rsidRPr="0099520C" w:rsidRDefault="00D81DC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C58850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AF451E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50D1FBF5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55F6B00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3CD120D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ericornis frontalis</w:t>
            </w:r>
          </w:p>
        </w:tc>
        <w:tc>
          <w:tcPr>
            <w:tcW w:w="1701" w:type="dxa"/>
            <w:vAlign w:val="bottom"/>
          </w:tcPr>
          <w:p w14:paraId="1D3A7E6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hite-brow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crubwren</w:t>
            </w:r>
          </w:p>
        </w:tc>
        <w:tc>
          <w:tcPr>
            <w:tcW w:w="1275" w:type="dxa"/>
            <w:vAlign w:val="bottom"/>
          </w:tcPr>
          <w:p w14:paraId="6810DF4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6A51C1A3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8&lt;/Year&gt;&lt;RecNum&gt;958&lt;/RecNum&gt;&lt;record&gt;&lt;rec-number&gt;958&lt;/rec-number&gt;&lt;foreign-keys&gt;&lt;key app="EN" db-id="dr92rxae72rwd7ewfss5v0aup2apd90apft9"&gt;958&lt;/key&gt;&lt;/foreign-keys&gt;&lt;ref-type name="Journal Article"&gt;17&lt;/ref-type&gt;&lt;contributors&gt;&lt;authors&gt;&lt;author&gt;Whittingham, L. A.&lt;/author&gt;&lt;author&gt;Dunn, P. O.&lt;/author&gt;&lt;/authors&gt;&lt;/contributors&gt;&lt;titles&gt;&lt;title&gt;Male parental effort and paternity in a variable mating system&lt;/title&gt;&lt;secondary-title&gt;Animal Behaviour&lt;/secondary-title&gt;&lt;/titles&gt;&lt;periodical&gt;&lt;full-title&gt;Animal Behaviour&lt;/full-title&gt;&lt;/periodical&gt;&lt;pages&gt;629-640&lt;/pages&gt;&lt;volume&gt;55&lt;/volume&gt;&lt;dates&gt;&lt;year&gt;1998&lt;/year&gt;&lt;pub-dates&gt;&lt;date&gt;Mar&lt;/date&gt;&lt;/pub-dates&gt;&lt;/dates&gt;&lt;accession-num&gt;ISI:000072798800012&lt;/accession-num&gt;&lt;urls&gt;&lt;related-urls&gt;&lt;url&gt;&amp;lt;Go to ISI&amp;gt;://000072798800012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D7E822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954CAC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4F3B9E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3530116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017D27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CF1EE5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7.2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851EBB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9CC3FB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BB53BD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2C50085" w14:textId="77777777" w:rsidR="00AE5783" w:rsidRPr="0099520C" w:rsidRDefault="00D81DC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AB1B341" w14:textId="77777777" w:rsidR="00AE5783" w:rsidRPr="0099520C" w:rsidRDefault="00D81DC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E367C4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B4AD4C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59203B8C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22BBD72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B398AE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ericornis frontalis</w:t>
            </w:r>
          </w:p>
        </w:tc>
        <w:tc>
          <w:tcPr>
            <w:tcW w:w="1701" w:type="dxa"/>
            <w:vAlign w:val="bottom"/>
          </w:tcPr>
          <w:p w14:paraId="0993497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hite-browed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crubwren</w:t>
            </w:r>
          </w:p>
        </w:tc>
        <w:tc>
          <w:tcPr>
            <w:tcW w:w="1275" w:type="dxa"/>
            <w:vAlign w:val="bottom"/>
          </w:tcPr>
          <w:p w14:paraId="727629E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3A3179CD" w14:textId="77777777" w:rsidR="00AE5783" w:rsidRPr="0099520C" w:rsidRDefault="00380257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8&lt;/Year&gt;&lt;RecNum&gt;958&lt;/RecNum&gt;&lt;record&gt;&lt;rec-number&gt;958&lt;/rec-number&gt;&lt;foreign-keys&gt;&lt;key app="EN" db-id="dr92rxae72rwd7ewfss5v0aup2apd90apft9"&gt;958&lt;/key&gt;&lt;/foreign-keys&gt;&lt;ref-type name="Journal Article"&gt;17&lt;/ref-type&gt;&lt;contributors&gt;&lt;authors&gt;&lt;author&gt;Whittingham, L. A.&lt;/author&gt;&lt;author&gt;Dunn, P. O.&lt;/author&gt;&lt;/authors&gt;&lt;/contributors&gt;&lt;titles&gt;&lt;title&gt;Male parental effort and paternity in a variable mating system&lt;/title&gt;&lt;secondary-title&gt;Animal Behaviour&lt;/secondary-title&gt;&lt;/titles&gt;&lt;periodical&gt;&lt;full-title&gt;Animal Behaviour&lt;/full-title&gt;&lt;/periodical&gt;&lt;pages&gt;629-640&lt;/pages&gt;&lt;volume&gt;55&lt;/volume&gt;&lt;dates&gt;&lt;year&gt;1998&lt;/year&gt;&lt;pub-dates&gt;&lt;date&gt;Mar&lt;/date&gt;&lt;/pub-dates&gt;&lt;/dates&gt;&lt;accession-num&gt;ISI:000072798800012&lt;/accession-num&gt;&lt;urls&gt;&lt;related-urls&gt;&lt;url&gt;&amp;lt;Go to ISI&amp;gt;://000072798800012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71A780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D7B741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42278F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98876E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345379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173130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7.25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6AE6FD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2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D04E1E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F5AEBE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E19C5DB" w14:textId="77777777" w:rsidR="00AE5783" w:rsidRPr="0099520C" w:rsidRDefault="00D81DC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DC82577" w14:textId="77777777" w:rsidR="00AE5783" w:rsidRPr="0099520C" w:rsidRDefault="00D81DC1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2524E4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A92B46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62B9DA2E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499501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8A1465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mexicana</w:t>
            </w:r>
          </w:p>
        </w:tc>
        <w:tc>
          <w:tcPr>
            <w:tcW w:w="1701" w:type="dxa"/>
            <w:vAlign w:val="bottom"/>
          </w:tcPr>
          <w:p w14:paraId="6E151B6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e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3AC8178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293C68CC" w14:textId="77777777" w:rsidR="00AE5783" w:rsidRPr="0099520C" w:rsidRDefault="003E55D6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ickinson&lt;/Author&gt;&lt;Year&gt;1999&lt;/Year&gt;&lt;RecNum&gt;433&lt;/RecNum&gt;&lt;record&gt;&lt;rec-number&gt;433&lt;/rec-number&gt;&lt;foreign-keys&gt;&lt;key app="EN" db-id="dr92rxae72rwd7ewfss5v0aup2apd90apft9"&gt;433&lt;/key&gt;&lt;/foreign-keys&gt;&lt;ref-type name="Journal Article"&gt;17&lt;/ref-type&gt;&lt;contributors&gt;&lt;authors&gt;&lt;author&gt;Dickinson, J L&lt;/author&gt;&lt;author&gt;Weathers, W W&lt;/author&gt;&lt;/authors&gt;&lt;/contributors&gt;&lt;titles&gt;&lt;title&gt;Replacement males in the western bluebird: opportunity for paternity, chick-feeding rules, and fitness consequences of male paternal care&lt;/title&gt;&lt;secondary-title&gt;Behavioral Ecology and Sociobiology&lt;/secondary-title&gt;&lt;/titles&gt;&lt;periodical&gt;&lt;full-title&gt;Behavioral Ecology and Sociobiology&lt;/full-title&gt;&lt;/periodical&gt;&lt;pages&gt;201-209&lt;/pages&gt;&lt;volume&gt;45&lt;/volume&gt;&lt;dates&gt;&lt;year&gt;1999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D8D152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871581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2F4DBC9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449542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C2E782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DC4EA34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.10</w:t>
            </w:r>
            <w:r w:rsidR="003C371F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ickinson&lt;/Author&gt;&lt;Year&gt;1998&lt;/Year&gt;&lt;RecNum&gt;655&lt;/RecNum&gt;&lt;record&gt;&lt;rec-number&gt;655&lt;/rec-number&gt;&lt;foreign-keys&gt;&lt;key app="EN" db-id="dr92rxae72rwd7ewfss5v0aup2apd90apft9"&gt;655&lt;/key&gt;&lt;/foreign-keys&gt;&lt;ref-type name="Journal Article"&gt;17&lt;/ref-type&gt;&lt;contributors&gt;&lt;authors&gt;&lt;author&gt;Dickinson, J. L.&lt;/author&gt;&lt;author&gt;Akre, J. J.&lt;/author&gt;&lt;/authors&gt;&lt;/contributors&gt;&lt;titles&gt;&lt;title&gt;Extrapair paternity, inclusive fitness, and within-group benefits of helping in western bluebirds&lt;/title&gt;&lt;secondary-title&gt;Molecular Ecology&lt;/secondary-title&gt;&lt;/titles&gt;&lt;periodical&gt;&lt;full-title&gt;Molecular Ecology&lt;/full-title&gt;&lt;/periodical&gt;&lt;pages&gt;95-105&lt;/pages&gt;&lt;volume&gt;7&lt;/volume&gt;&lt;number&gt;1&lt;/number&gt;&lt;dates&gt;&lt;year&gt;1998&lt;/year&gt;&lt;pub-dates&gt;&lt;date&gt;Jan&lt;/date&gt;&lt;/pub-dates&gt;&lt;/dates&gt;&lt;accession-num&gt;ISI:000071793100010&lt;/accession-num&gt;&lt;urls&gt;&lt;related-urls&gt;&lt;url&gt;&amp;lt;Go to ISI&amp;gt;://000071793100010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659ABE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9247CA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7D00F2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3E2336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7DA769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303807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5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863AB9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</w:t>
            </w:r>
          </w:p>
        </w:tc>
      </w:tr>
      <w:tr w:rsidR="00AE5783" w:rsidRPr="0099520C" w14:paraId="567AA744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0EF3F4E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006DB65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mexicana</w:t>
            </w:r>
          </w:p>
        </w:tc>
        <w:tc>
          <w:tcPr>
            <w:tcW w:w="1701" w:type="dxa"/>
            <w:vAlign w:val="bottom"/>
          </w:tcPr>
          <w:p w14:paraId="621B823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e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5460421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0BD53837" w14:textId="77777777" w:rsidR="00AE5783" w:rsidRPr="0099520C" w:rsidRDefault="003E55D6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ickinson&lt;/Author&gt;&lt;Year&gt;2003&lt;/Year&gt;&lt;RecNum&gt;653&lt;/RecNum&gt;&lt;record&gt;&lt;rec-number&gt;653&lt;/rec-number&gt;&lt;foreign-keys&gt;&lt;key app="EN" db-id="dr92rxae72rwd7ewfss5v0aup2apd90apft9"&gt;653&lt;/key&gt;&lt;/foreign-keys&gt;&lt;ref-type name="Journal Article"&gt;17&lt;/ref-type&gt;&lt;contributors&gt;&lt;authors&gt;&lt;author&gt;Dickinson, J. L.&lt;/author&gt;&lt;/authors&gt;&lt;/contributors&gt;&lt;titles&gt;&lt;title&gt;Male share of provisioning is not influenced by actual or apparent loss of paternity in western bluebirds&lt;/title&gt;&lt;secondary-title&gt;Behavioral Ecology&lt;/secondary-title&gt;&lt;/titles&gt;&lt;periodical&gt;&lt;full-title&gt;Behavioral Ecology&lt;/full-title&gt;&lt;/periodical&gt;&lt;pages&gt;360-366&lt;/pages&gt;&lt;volume&gt;14&lt;/volume&gt;&lt;number&gt;3&lt;/number&gt;&lt;dates&gt;&lt;year&gt;2003&lt;/year&gt;&lt;pub-dates&gt;&lt;date&gt;May&lt;/date&gt;&lt;/pub-dates&gt;&lt;/dates&gt;&lt;accession-num&gt;ISI:000182957900009&lt;/accession-num&gt;&lt;urls&gt;&lt;related-urls&gt;&lt;url&gt;&amp;lt;Go to ISI&amp;gt;://000182957900009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DDA5C1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D0C9EF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383B998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617D155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16A9D51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C60F60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.1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ECB2B2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34280D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95632B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AE56D0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0E95774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70C787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5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476392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</w:t>
            </w:r>
          </w:p>
        </w:tc>
      </w:tr>
      <w:tr w:rsidR="00AE5783" w:rsidRPr="0099520C" w14:paraId="110D6494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3A6FB45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A66693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mexicana</w:t>
            </w:r>
          </w:p>
        </w:tc>
        <w:tc>
          <w:tcPr>
            <w:tcW w:w="1701" w:type="dxa"/>
            <w:vAlign w:val="bottom"/>
          </w:tcPr>
          <w:p w14:paraId="75E017C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e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30FC5C1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5C64FC46" w14:textId="77777777" w:rsidR="00AE5783" w:rsidRPr="0099520C" w:rsidRDefault="003E55D6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ickinson&lt;/Author&gt;&lt;Year&gt;2003&lt;/Year&gt;&lt;RecNum&gt;653&lt;/RecNum&gt;&lt;record&gt;&lt;rec-number&gt;653&lt;/rec-number&gt;&lt;foreign-keys&gt;&lt;key app="EN" db-id="dr92rxae72rwd7ewfss5v0aup2apd90apft9"&gt;653&lt;/key&gt;&lt;/foreign-keys&gt;&lt;ref-type name="Journal Article"&gt;17&lt;/ref-type&gt;&lt;contributors&gt;&lt;authors&gt;&lt;author&gt;Dickinson, J. L.&lt;/author&gt;&lt;/authors&gt;&lt;/contributors&gt;&lt;titles&gt;&lt;title&gt;Male share of provisioning is not influenced by actual or apparent loss of paternity in western bluebirds&lt;/title&gt;&lt;secondary-title&gt;Behavioral Ecology&lt;/secondary-title&gt;&lt;/titles&gt;&lt;periodical&gt;&lt;full-title&gt;Behavioral Ecology&lt;/full-title&gt;&lt;/periodical&gt;&lt;pages&gt;360-366&lt;/pages&gt;&lt;volume&gt;14&lt;/volume&gt;&lt;number&gt;3&lt;/number&gt;&lt;dates&gt;&lt;year&gt;2003&lt;/year&gt;&lt;pub-dates&gt;&lt;date&gt;May&lt;/date&gt;&lt;/pub-dates&gt;&lt;/dates&gt;&lt;accession-num&gt;ISI:000182957900009&lt;/accession-num&gt;&lt;urls&gt;&lt;related-urls&gt;&lt;url&gt;&amp;lt;Go to ISI&amp;gt;://000182957900009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92EEC3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827B05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5A5280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BFDDC1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34F0BA0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21D01A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.1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DD4064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A00CF1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C16942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93D94D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A84210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9F3B50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5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573A85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</w:t>
            </w:r>
          </w:p>
        </w:tc>
      </w:tr>
      <w:tr w:rsidR="00AE5783" w:rsidRPr="0099520C" w14:paraId="03EC598C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9D82ED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58B0831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mexicana</w:t>
            </w:r>
          </w:p>
        </w:tc>
        <w:tc>
          <w:tcPr>
            <w:tcW w:w="1701" w:type="dxa"/>
            <w:vAlign w:val="bottom"/>
          </w:tcPr>
          <w:p w14:paraId="41C5F7D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e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62C2149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4A9C35F3" w14:textId="77777777" w:rsidR="00AE5783" w:rsidRPr="0099520C" w:rsidRDefault="003E55D6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ickinson&lt;/Author&gt;&lt;Year&gt;2003&lt;/Year&gt;&lt;RecNum&gt;653&lt;/RecNum&gt;&lt;record&gt;&lt;rec-number&gt;653&lt;/rec-number&gt;&lt;foreign-keys&gt;&lt;key app="EN" db-id="dr92rxae72rwd7ewfss5v0aup2apd90apft9"&gt;653&lt;/key&gt;&lt;/foreign-keys&gt;&lt;ref-type name="Journal Article"&gt;17&lt;/ref-type&gt;&lt;contributors&gt;&lt;authors&gt;&lt;author&gt;Dickinson, J. L.&lt;/author&gt;&lt;/authors&gt;&lt;/contributors&gt;&lt;titles&gt;&lt;title&gt;Male share of provisioning is not influenced by actual or apparent loss of paternity in western bluebirds&lt;/title&gt;&lt;secondary-title&gt;Behavioral Ecology&lt;/secondary-title&gt;&lt;/titles&gt;&lt;periodical&gt;&lt;full-title&gt;Behavioral Ecology&lt;/full-title&gt;&lt;/periodical&gt;&lt;pages&gt;360-366&lt;/pages&gt;&lt;volume&gt;14&lt;/volume&gt;&lt;number&gt;3&lt;/number&gt;&lt;dates&gt;&lt;year&gt;2003&lt;/year&gt;&lt;pub-dates&gt;&lt;date&gt;May&lt;/date&gt;&lt;/pub-dates&gt;&lt;/dates&gt;&lt;accession-num&gt;ISI:000182957900009&lt;/accession-num&gt;&lt;urls&gt;&lt;related-urls&gt;&lt;url&gt;&amp;lt;Go to ISI&amp;gt;://000182957900009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5CE905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084CE2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41E6430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39A6439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3A7C3F8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B9E6DB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.1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7E4FF5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724AD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51A71F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292F3A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A99851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E92904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5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7B5C8F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</w:t>
            </w:r>
          </w:p>
        </w:tc>
      </w:tr>
      <w:tr w:rsidR="00AE5783" w:rsidRPr="0099520C" w14:paraId="37A3113B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D33F5D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D6B6331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mexicana</w:t>
            </w:r>
          </w:p>
        </w:tc>
        <w:tc>
          <w:tcPr>
            <w:tcW w:w="1701" w:type="dxa"/>
            <w:vAlign w:val="bottom"/>
          </w:tcPr>
          <w:p w14:paraId="4BC9351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e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010617D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61CE135C" w14:textId="77777777" w:rsidR="00AE5783" w:rsidRPr="0099520C" w:rsidRDefault="003E55D6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ickinson&lt;/Author&gt;&lt;Year&gt;2003&lt;/Year&gt;&lt;RecNum&gt;653&lt;/RecNum&gt;&lt;record&gt;&lt;rec-number&gt;653&lt;/rec-number&gt;&lt;foreign-keys&gt;&lt;key app="EN" db-id="dr92rxae72rwd7ewfss5v0aup2apd90apft9"&gt;653&lt;/key&gt;&lt;/foreign-keys&gt;&lt;ref-type name="Journal Article"&gt;17&lt;/ref-type&gt;&lt;contributors&gt;&lt;authors&gt;&lt;author&gt;Dickinson, J. L.&lt;/author&gt;&lt;/authors&gt;&lt;/contributors&gt;&lt;titles&gt;&lt;title&gt;Male share of provisioning is not influenced by actual or apparent loss of paternity in western bluebirds&lt;/title&gt;&lt;secondary-title&gt;Behavioral Ecology&lt;/secondary-title&gt;&lt;/titles&gt;&lt;periodical&gt;&lt;full-title&gt;Behavioral Ecology&lt;/full-title&gt;&lt;/periodical&gt;&lt;pages&gt;360-366&lt;/pages&gt;&lt;volume&gt;14&lt;/volume&gt;&lt;number&gt;3&lt;/number&gt;&lt;dates&gt;&lt;year&gt;2003&lt;/year&gt;&lt;pub-dates&gt;&lt;date&gt;May&lt;/date&gt;&lt;/pub-dates&gt;&lt;/dates&gt;&lt;accession-num&gt;ISI:000182957900009&lt;/accession-num&gt;&lt;urls&gt;&lt;related-urls&gt;&lt;url&gt;&amp;lt;Go to ISI&amp;gt;://000182957900009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9C9925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5007B8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E8F0AE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50A1661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5AD5EF5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C4BFA4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.1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9CC700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2F34D6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AEE63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6657CB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E6E1AD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109C52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5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EDDA22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</w:t>
            </w:r>
          </w:p>
        </w:tc>
      </w:tr>
      <w:tr w:rsidR="00AE5783" w:rsidRPr="0099520C" w14:paraId="0384E663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5D8D47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A5B660A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mexicana</w:t>
            </w:r>
          </w:p>
        </w:tc>
        <w:tc>
          <w:tcPr>
            <w:tcW w:w="1701" w:type="dxa"/>
            <w:vAlign w:val="bottom"/>
          </w:tcPr>
          <w:p w14:paraId="4F66902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e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2CB5386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3F41BA82" w14:textId="77777777" w:rsidR="00AE5783" w:rsidRPr="0099520C" w:rsidRDefault="003E55D6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ickinson&lt;/Author&gt;&lt;Year&gt;2003&lt;/Year&gt;&lt;RecNum&gt;653&lt;/RecNum&gt;&lt;record&gt;&lt;rec-number&gt;653&lt;/rec-number&gt;&lt;foreign-keys&gt;&lt;key app="EN" db-id="dr92rxae72rwd7ewfss5v0aup2apd90apft9"&gt;653&lt;/key&gt;&lt;/foreign-keys&gt;&lt;ref-type name="Journal Article"&gt;17&lt;/ref-type&gt;&lt;contributors&gt;&lt;authors&gt;&lt;author&gt;Dickinson, J. L.&lt;/author&gt;&lt;/authors&gt;&lt;/contributors&gt;&lt;titles&gt;&lt;title&gt;Male share of provisioning is not influenced by actual or apparent loss of paternity in western bluebirds&lt;/title&gt;&lt;secondary-title&gt;Behavioral Ecology&lt;/secondary-title&gt;&lt;/titles&gt;&lt;periodical&gt;&lt;full-title&gt;Behavioral Ecology&lt;/full-title&gt;&lt;/periodical&gt;&lt;pages&gt;360-366&lt;/pages&gt;&lt;volume&gt;14&lt;/volume&gt;&lt;number&gt;3&lt;/number&gt;&lt;dates&gt;&lt;year&gt;2003&lt;/year&gt;&lt;pub-dates&gt;&lt;date&gt;May&lt;/date&gt;&lt;/pub-dates&gt;&lt;/dates&gt;&lt;accession-num&gt;ISI:000182957900009&lt;/accession-num&gt;&lt;urls&gt;&lt;related-urls&gt;&lt;url&gt;&amp;lt;Go to ISI&amp;gt;://000182957900009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79CE71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95948D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314C863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FC606E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B04CA9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1DC5BB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.1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DB868E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69D60C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E976E1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2683FF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46B33D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FAF6BC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5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7C7B55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</w:t>
            </w:r>
          </w:p>
        </w:tc>
      </w:tr>
      <w:tr w:rsidR="00AE5783" w:rsidRPr="0099520C" w14:paraId="3C55806B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C87094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37BD42B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mexicana</w:t>
            </w:r>
          </w:p>
        </w:tc>
        <w:tc>
          <w:tcPr>
            <w:tcW w:w="1701" w:type="dxa"/>
            <w:vAlign w:val="bottom"/>
          </w:tcPr>
          <w:p w14:paraId="4087344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e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1DECC27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1EEDE837" w14:textId="77777777" w:rsidR="00AE5783" w:rsidRPr="0099520C" w:rsidRDefault="003E55D6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ickinson&lt;/Author&gt;&lt;Year&gt;2003&lt;/Year&gt;&lt;RecNum&gt;653&lt;/RecNum&gt;&lt;record&gt;&lt;rec-number&gt;653&lt;/rec-number&gt;&lt;foreign-keys&gt;&lt;key app="EN" db-id="dr92rxae72rwd7ewfss5v0aup2apd90apft9"&gt;653&lt;/key&gt;&lt;/foreign-keys&gt;&lt;ref-type name="Journal Article"&gt;17&lt;/ref-type&gt;&lt;contributors&gt;&lt;authors&gt;&lt;author&gt;Dickinson, J. L.&lt;/author&gt;&lt;/authors&gt;&lt;/contributors&gt;&lt;titles&gt;&lt;title&gt;Male share of provisioning is not influenced by actual or apparent loss of paternity in western bluebirds&lt;/title&gt;&lt;secondary-title&gt;Behavioral Ecology&lt;/secondary-title&gt;&lt;/titles&gt;&lt;periodical&gt;&lt;full-title&gt;Behavioral Ecology&lt;/full-title&gt;&lt;/periodical&gt;&lt;pages&gt;360-366&lt;/pages&gt;&lt;volume&gt;14&lt;/volume&gt;&lt;number&gt;3&lt;/number&gt;&lt;dates&gt;&lt;year&gt;2003&lt;/year&gt;&lt;pub-dates&gt;&lt;date&gt;May&lt;/date&gt;&lt;/pub-dates&gt;&lt;/dates&gt;&lt;accession-num&gt;ISI:000182957900009&lt;/accession-num&gt;&lt;urls&gt;&lt;related-urls&gt;&lt;url&gt;&amp;lt;Go to ISI&amp;gt;://000182957900009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7F23F4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373451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482E4E3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337B32B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1854E90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C7B750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.1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74540B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6D0AF0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ED6A36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B46E7A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A30DD3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FA4272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5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77EF3A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</w:t>
            </w:r>
          </w:p>
        </w:tc>
      </w:tr>
      <w:tr w:rsidR="00AE5783" w:rsidRPr="0099520C" w14:paraId="32665D76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372C584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B4423C4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mexicana</w:t>
            </w:r>
          </w:p>
        </w:tc>
        <w:tc>
          <w:tcPr>
            <w:tcW w:w="1701" w:type="dxa"/>
            <w:vAlign w:val="bottom"/>
          </w:tcPr>
          <w:p w14:paraId="401CECF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e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30BBCCF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2FB32EFF" w14:textId="77777777" w:rsidR="00AE5783" w:rsidRPr="0099520C" w:rsidRDefault="003E55D6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Dickinson&lt;/Author&gt;&lt;Year&gt;2003&lt;/Year&gt;&lt;RecNum&gt;653&lt;/RecNum&gt;&lt;record&gt;&lt;rec-number&gt;653&lt;/rec-number&gt;&lt;foreign-keys&gt;&lt;key app="EN" db-id="dr92rxae72rwd7ewfss5v0aup2apd90apft9"&gt;653&lt;/key&gt;&lt;/foreign-keys&gt;&lt;ref-type name="Journal Article"&gt;17&lt;/ref-type&gt;&lt;contributors&gt;&lt;authors&gt;&lt;author&gt;Dickinson, J. L.&lt;/author&gt;&lt;/authors&gt;&lt;/contributors&gt;&lt;titles&gt;&lt;title&gt;Male share of provisioning is not influenced by actual or apparent loss of paternity in western bluebirds&lt;/title&gt;&lt;secondary-title&gt;Behavioral Ecology&lt;/secondary-title&gt;&lt;/titles&gt;&lt;periodical&gt;&lt;full-title&gt;Behavioral Ecology&lt;/full-title&gt;&lt;/periodical&gt;&lt;pages&gt;360-366&lt;/pages&gt;&lt;volume&gt;14&lt;/volume&gt;&lt;number&gt;3&lt;/number&gt;&lt;dates&gt;&lt;year&gt;2003&lt;/year&gt;&lt;pub-dates&gt;&lt;date&gt;May&lt;/date&gt;&lt;/pub-dates&gt;&lt;/dates&gt;&lt;accession-num&gt;ISI:000182957900009&lt;/accession-num&gt;&lt;urls&gt;&lt;related-urls&gt;&lt;url&gt;&amp;lt;Go to ISI&amp;gt;://000182957900009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0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81EAB8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BA6368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52878C0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3513A2F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4D60917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CB935A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5.1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84B528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5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CAAEF1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4A35FF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AA4231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5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5E356A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D8096C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5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924C3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</w:t>
            </w:r>
          </w:p>
        </w:tc>
      </w:tr>
      <w:tr w:rsidR="00AE5783" w:rsidRPr="0099520C" w14:paraId="6EAA5B3B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C1C399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1D9C813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sialis</w:t>
            </w:r>
          </w:p>
        </w:tc>
        <w:tc>
          <w:tcPr>
            <w:tcW w:w="1701" w:type="dxa"/>
            <w:vAlign w:val="bottom"/>
          </w:tcPr>
          <w:p w14:paraId="1ADD243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a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30C25AD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2B2408A8" w14:textId="77777777" w:rsidR="00AE5783" w:rsidRPr="0099520C" w:rsidRDefault="007174D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Kempenaers&lt;/Author&gt;&lt;Year&gt;1998&lt;/Year&gt;&lt;RecNum&gt;1552&lt;/RecNum&gt;&lt;record&gt;&lt;rec-number&gt;1552&lt;/rec-number&gt;&lt;foreign-keys&gt;&lt;key app="EN" db-id="dr92rxae72rwd7ewfss5v0aup2apd90apft9"&gt;1552&lt;/key&gt;&lt;/foreign-keys&gt;&lt;ref-type name="Journal Article"&gt;17&lt;/ref-type&gt;&lt;contributors&gt;&lt;authors&gt;&lt;author&gt;Kempenaers, B.&lt;/author&gt;&lt;author&gt;Lanctot, R. B.&lt;/author&gt;&lt;author&gt;Robertson, R. J.&lt;/author&gt;&lt;/authors&gt;&lt;/contributors&gt;&lt;titles&gt;&lt;title&gt;Certainty of paternity and paternal investment in eastern bluebirds and tree swallows&lt;/title&gt;&lt;secondary-title&gt;Animal Behaviour&lt;/secondary-title&gt;&lt;/titles&gt;&lt;periodical&gt;&lt;full-title&gt;Animal Behaviour&lt;/full-title&gt;&lt;/periodical&gt;&lt;pages&gt;845-860&lt;/pages&gt;&lt;volume&gt;55&lt;/volume&gt;&lt;dates&gt;&lt;year&gt;1998&lt;/year&gt;&lt;pub-dates&gt;&lt;date&gt;Apr&lt;/date&gt;&lt;/pub-dates&gt;&lt;/dates&gt;&lt;accession-num&gt;ISI:000073532300007&lt;/accession-num&gt;&lt;urls&gt;&lt;related-urls&gt;&lt;url&gt;&amp;lt;Go to ISI&amp;gt;://000073532300007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06CD5F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A5A5DA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47C6694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21C11AA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0827BD4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7941883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.00</w:t>
            </w:r>
            <w:r w:rsidR="003C371F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dGV3YXJ0PC9BdXRob3I+PFllYXI+MjAxMDwvWWVhcj48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TdGV3YXJ0PC9BdXRob3I+PFllYXI+MjAxMDwvWWVhcj48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1,112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77D58B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0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EC2544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02901A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0319B9E" w14:textId="77777777" w:rsidR="00AE5783" w:rsidRPr="0099520C" w:rsidRDefault="00D05B8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1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A2BD376" w14:textId="77777777" w:rsidR="00AE5783" w:rsidRPr="0099520C" w:rsidRDefault="00D05B8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7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E5C589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7C07DE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00</w:t>
            </w:r>
          </w:p>
        </w:tc>
      </w:tr>
      <w:tr w:rsidR="00AE5783" w:rsidRPr="0099520C" w14:paraId="4AAB9547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87AEA9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E872608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sialis</w:t>
            </w:r>
          </w:p>
        </w:tc>
        <w:tc>
          <w:tcPr>
            <w:tcW w:w="1701" w:type="dxa"/>
            <w:vAlign w:val="bottom"/>
          </w:tcPr>
          <w:p w14:paraId="61CAE60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a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3FE8AF8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5CA2C554" w14:textId="77777777" w:rsidR="00AE5783" w:rsidRPr="0099520C" w:rsidRDefault="007174D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Kempenaers&lt;/Author&gt;&lt;Year&gt;1998&lt;/Year&gt;&lt;RecNum&gt;1552&lt;/RecNum&gt;&lt;record&gt;&lt;rec-number&gt;1552&lt;/rec-number&gt;&lt;foreign-keys&gt;&lt;key app="EN" db-id="dr92rxae72rwd7ewfss5v0aup2apd90apft9"&gt;1552&lt;/key&gt;&lt;/foreign-keys&gt;&lt;ref-type name="Journal Article"&gt;17&lt;/ref-type&gt;&lt;contributors&gt;&lt;authors&gt;&lt;author&gt;Kempenaers, B.&lt;/author&gt;&lt;author&gt;Lanctot, R. B.&lt;/author&gt;&lt;author&gt;Robertson, R. J.&lt;/author&gt;&lt;/authors&gt;&lt;/contributors&gt;&lt;titles&gt;&lt;title&gt;Certainty of paternity and paternal investment in eastern bluebirds and tree swallows&lt;/title&gt;&lt;secondary-title&gt;Animal Behaviour&lt;/secondary-title&gt;&lt;/titles&gt;&lt;periodical&gt;&lt;full-title&gt;Animal Behaviour&lt;/full-title&gt;&lt;/periodical&gt;&lt;pages&gt;845-860&lt;/pages&gt;&lt;volume&gt;55&lt;/volume&gt;&lt;dates&gt;&lt;year&gt;1998&lt;/year&gt;&lt;pub-dates&gt;&lt;date&gt;Apr&lt;/date&gt;&lt;/pub-dates&gt;&lt;/dates&gt;&lt;accession-num&gt;ISI:000073532300007&lt;/accession-num&gt;&lt;urls&gt;&lt;related-urls&gt;&lt;url&gt;&amp;lt;Go to ISI&amp;gt;://000073532300007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B7907F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D32C65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3FF032D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CDBABF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1260E33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9FAAA8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.0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06BB65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0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F3EBFD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551355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7798129" w14:textId="77777777" w:rsidR="00AE5783" w:rsidRPr="0099520C" w:rsidRDefault="00D05B8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1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B5CE148" w14:textId="77777777" w:rsidR="00AE5783" w:rsidRPr="0099520C" w:rsidRDefault="00D05B8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7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53B436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D957B6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00</w:t>
            </w:r>
          </w:p>
        </w:tc>
      </w:tr>
      <w:tr w:rsidR="00AE5783" w:rsidRPr="0099520C" w14:paraId="3655E890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338A987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708C92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sialis</w:t>
            </w:r>
          </w:p>
        </w:tc>
        <w:tc>
          <w:tcPr>
            <w:tcW w:w="1701" w:type="dxa"/>
            <w:vAlign w:val="bottom"/>
          </w:tcPr>
          <w:p w14:paraId="5718C90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a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6CE5342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00E02B3" w14:textId="77777777" w:rsidR="00AE5783" w:rsidRPr="0099520C" w:rsidRDefault="007174D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acDougall-Shackleton&lt;/Author&gt;&lt;Year&gt;1998&lt;/Year&gt;&lt;RecNum&gt;1588&lt;/RecNum&gt;&lt;record&gt;&lt;rec-number&gt;1588&lt;/rec-number&gt;&lt;foreign-keys&gt;&lt;key app="EN" db-id="dr92rxae72rwd7ewfss5v0aup2apd90apft9"&gt;1588&lt;/key&gt;&lt;/foreign-keys&gt;&lt;ref-type name="Journal Article"&gt;17&lt;/ref-type&gt;&lt;contributors&gt;&lt;authors&gt;&lt;author&gt;MacDougall-Shackleton, E. A.&lt;/author&gt;&lt;author&gt;Robertson, R. J.&lt;/author&gt;&lt;/authors&gt;&lt;/contributors&gt;&lt;titles&gt;&lt;title&gt;Confidence of paternity and paternal care by eastern bluebirds&lt;/title&gt;&lt;secondary-title&gt;Behavioral Ecology&lt;/secondary-title&gt;&lt;/titles&gt;&lt;periodical&gt;&lt;full-title&gt;Behavioral Ecology&lt;/full-title&gt;&lt;/periodical&gt;&lt;pages&gt;201-205&lt;/pages&gt;&lt;volume&gt;9&lt;/volume&gt;&lt;number&gt;2&lt;/number&gt;&lt;dates&gt;&lt;year&gt;1998&lt;/year&gt;&lt;pub-dates&gt;&lt;date&gt;Mar-Apr&lt;/date&gt;&lt;/pub-dates&gt;&lt;/dates&gt;&lt;accession-num&gt;ISI:000072758700013&lt;/accession-num&gt;&lt;urls&gt;&lt;related-urls&gt;&lt;url&gt;&amp;lt;Go to ISI&amp;gt;://00007275870001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48A5AB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AC7794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018434E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47EDED2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0DB0320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B7C570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.0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C23F75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0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AD3D2B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B478CB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2EE71BE" w14:textId="77777777" w:rsidR="00AE5783" w:rsidRPr="0099520C" w:rsidRDefault="00D05B8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1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08E6C60" w14:textId="77777777" w:rsidR="00AE5783" w:rsidRPr="0099520C" w:rsidRDefault="00D05B8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7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2E07D8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93BCDE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00</w:t>
            </w:r>
          </w:p>
        </w:tc>
      </w:tr>
      <w:tr w:rsidR="00AE5783" w:rsidRPr="0099520C" w14:paraId="463181D3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8C79C2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CBE54B7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sialis</w:t>
            </w:r>
          </w:p>
        </w:tc>
        <w:tc>
          <w:tcPr>
            <w:tcW w:w="1701" w:type="dxa"/>
            <w:vAlign w:val="bottom"/>
          </w:tcPr>
          <w:p w14:paraId="6CC4D46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a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56168C0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A05C892" w14:textId="77777777" w:rsidR="00AE5783" w:rsidRPr="0099520C" w:rsidRDefault="007174D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acDougall-Shackleton&lt;/Author&gt;&lt;Year&gt;1998&lt;/Year&gt;&lt;RecNum&gt;1588&lt;/RecNum&gt;&lt;record&gt;&lt;rec-number&gt;1588&lt;/rec-number&gt;&lt;foreign-keys&gt;&lt;key app="EN" db-id="dr92rxae72rwd7ewfss5v0aup2apd90apft9"&gt;1588&lt;/key&gt;&lt;/foreign-keys&gt;&lt;ref-type name="Journal Article"&gt;17&lt;/ref-type&gt;&lt;contributors&gt;&lt;authors&gt;&lt;author&gt;MacDougall-Shackleton, E. A.&lt;/author&gt;&lt;author&gt;Robertson, R. J.&lt;/author&gt;&lt;/authors&gt;&lt;/contributors&gt;&lt;titles&gt;&lt;title&gt;Confidence of paternity and paternal care by eastern bluebirds&lt;/title&gt;&lt;secondary-title&gt;Behavioral Ecology&lt;/secondary-title&gt;&lt;/titles&gt;&lt;periodical&gt;&lt;full-title&gt;Behavioral Ecology&lt;/full-title&gt;&lt;/periodical&gt;&lt;pages&gt;201-205&lt;/pages&gt;&lt;volume&gt;9&lt;/volume&gt;&lt;number&gt;2&lt;/number&gt;&lt;dates&gt;&lt;year&gt;1998&lt;/year&gt;&lt;pub-dates&gt;&lt;date&gt;Mar-Apr&lt;/date&gt;&lt;/pub-dates&gt;&lt;/dates&gt;&lt;accession-num&gt;ISI:000072758700013&lt;/accession-num&gt;&lt;urls&gt;&lt;related-urls&gt;&lt;url&gt;&amp;lt;Go to ISI&amp;gt;://00007275870001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AEC6A7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ABC765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1B15137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1299967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292E87A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91720D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.0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7544FD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0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886F23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C08353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1EFB456" w14:textId="77777777" w:rsidR="00AE5783" w:rsidRPr="0099520C" w:rsidRDefault="00D05B8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1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3E62A39" w14:textId="77777777" w:rsidR="00AE5783" w:rsidRPr="0099520C" w:rsidRDefault="00D05B8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7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FEEA48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12A7E0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00</w:t>
            </w:r>
          </w:p>
        </w:tc>
      </w:tr>
      <w:tr w:rsidR="00AE5783" w:rsidRPr="0099520C" w14:paraId="20D075E3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744E46B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9FC4DEB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sialis</w:t>
            </w:r>
          </w:p>
        </w:tc>
        <w:tc>
          <w:tcPr>
            <w:tcW w:w="1701" w:type="dxa"/>
            <w:vAlign w:val="bottom"/>
          </w:tcPr>
          <w:p w14:paraId="5F46366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a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23A27F1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2BF15AA3" w14:textId="77777777" w:rsidR="00AE5783" w:rsidRPr="0099520C" w:rsidRDefault="007174D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acDougall-Shackleton&lt;/Author&gt;&lt;Year&gt;1998&lt;/Year&gt;&lt;RecNum&gt;1588&lt;/RecNum&gt;&lt;record&gt;&lt;rec-number&gt;1588&lt;/rec-number&gt;&lt;foreign-keys&gt;&lt;key app="EN" db-id="dr92rxae72rwd7ewfss5v0aup2apd90apft9"&gt;1588&lt;/key&gt;&lt;/foreign-keys&gt;&lt;ref-type name="Journal Article"&gt;17&lt;/ref-type&gt;&lt;contributors&gt;&lt;authors&gt;&lt;author&gt;MacDougall-Shackleton, E. A.&lt;/author&gt;&lt;author&gt;Robertson, R. J.&lt;/author&gt;&lt;/authors&gt;&lt;/contributors&gt;&lt;titles&gt;&lt;title&gt;Confidence of paternity and paternal care by eastern bluebirds&lt;/title&gt;&lt;secondary-title&gt;Behavioral Ecology&lt;/secondary-title&gt;&lt;/titles&gt;&lt;periodical&gt;&lt;full-title&gt;Behavioral Ecology&lt;/full-title&gt;&lt;/periodical&gt;&lt;pages&gt;201-205&lt;/pages&gt;&lt;volume&gt;9&lt;/volume&gt;&lt;number&gt;2&lt;/number&gt;&lt;dates&gt;&lt;year&gt;1998&lt;/year&gt;&lt;pub-dates&gt;&lt;date&gt;Mar-Apr&lt;/date&gt;&lt;/pub-dates&gt;&lt;/dates&gt;&lt;accession-num&gt;ISI:000072758700013&lt;/accession-num&gt;&lt;urls&gt;&lt;related-urls&gt;&lt;url&gt;&amp;lt;Go to ISI&amp;gt;://00007275870001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52EE02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25B0AB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09B61B2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A3D058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20AF6A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9A40A0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.0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521875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0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251C21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2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58FA9A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36C0F1C" w14:textId="77777777" w:rsidR="00AE5783" w:rsidRPr="0099520C" w:rsidRDefault="00D05B8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1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38C7BC9" w14:textId="77777777" w:rsidR="00AE5783" w:rsidRPr="0099520C" w:rsidRDefault="00D05B8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7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F75CD5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552B40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00</w:t>
            </w:r>
          </w:p>
        </w:tc>
      </w:tr>
      <w:tr w:rsidR="00AE5783" w:rsidRPr="0099520C" w14:paraId="3183E223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847520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3233BE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ialia sialis</w:t>
            </w:r>
          </w:p>
        </w:tc>
        <w:tc>
          <w:tcPr>
            <w:tcW w:w="1701" w:type="dxa"/>
            <w:vAlign w:val="bottom"/>
          </w:tcPr>
          <w:p w14:paraId="59BDC08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aster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luebird</w:t>
            </w:r>
          </w:p>
        </w:tc>
        <w:tc>
          <w:tcPr>
            <w:tcW w:w="1275" w:type="dxa"/>
            <w:vAlign w:val="bottom"/>
          </w:tcPr>
          <w:p w14:paraId="5F90741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3C300F5" w14:textId="77777777" w:rsidR="00AE5783" w:rsidRPr="0099520C" w:rsidRDefault="007174D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acDougall-Shackleton&lt;/Author&gt;&lt;Year&gt;1998&lt;/Year&gt;&lt;RecNum&gt;1588&lt;/RecNum&gt;&lt;record&gt;&lt;rec-number&gt;1588&lt;/rec-number&gt;&lt;foreign-keys&gt;&lt;key app="EN" db-id="dr92rxae72rwd7ewfss5v0aup2apd90apft9"&gt;1588&lt;/key&gt;&lt;/foreign-keys&gt;&lt;ref-type name="Journal Article"&gt;17&lt;/ref-type&gt;&lt;contributors&gt;&lt;authors&gt;&lt;author&gt;MacDougall-Shackleton, E. A.&lt;/author&gt;&lt;author&gt;Robertson, R. J.&lt;/author&gt;&lt;/authors&gt;&lt;/contributors&gt;&lt;titles&gt;&lt;title&gt;Confidence of paternity and paternal care by eastern bluebirds&lt;/title&gt;&lt;secondary-title&gt;Behavioral Ecology&lt;/secondary-title&gt;&lt;/titles&gt;&lt;periodical&gt;&lt;full-title&gt;Behavioral Ecology&lt;/full-title&gt;&lt;/periodical&gt;&lt;pages&gt;201-205&lt;/pages&gt;&lt;volume&gt;9&lt;/volume&gt;&lt;number&gt;2&lt;/number&gt;&lt;dates&gt;&lt;year&gt;1998&lt;/year&gt;&lt;pub-dates&gt;&lt;date&gt;Mar-Apr&lt;/date&gt;&lt;/pub-dates&gt;&lt;/dates&gt;&lt;accession-num&gt;ISI:000072758700013&lt;/accession-num&gt;&lt;urls&gt;&lt;related-urls&gt;&lt;url&gt;&amp;lt;Go to ISI&amp;gt;://00007275870001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B0885F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108B2E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45C3C45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024F626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3A7F860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94493C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6.0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6E5373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0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2842C9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3AFA77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4B8A826" w14:textId="77777777" w:rsidR="00AE5783" w:rsidRPr="0099520C" w:rsidRDefault="00D05B8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1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B178674" w14:textId="77777777" w:rsidR="00AE5783" w:rsidRPr="0099520C" w:rsidRDefault="00D05B8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7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08E096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40A7DA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00</w:t>
            </w:r>
          </w:p>
        </w:tc>
      </w:tr>
      <w:tr w:rsidR="00AE5783" w:rsidRPr="0099520C" w14:paraId="481EB74A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2B872A7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B74D139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turnus unicolor</w:t>
            </w:r>
          </w:p>
        </w:tc>
        <w:tc>
          <w:tcPr>
            <w:tcW w:w="1701" w:type="dxa"/>
            <w:vAlign w:val="bottom"/>
          </w:tcPr>
          <w:p w14:paraId="4B8B682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potless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tarling</w:t>
            </w:r>
          </w:p>
        </w:tc>
        <w:tc>
          <w:tcPr>
            <w:tcW w:w="1275" w:type="dxa"/>
            <w:vAlign w:val="bottom"/>
          </w:tcPr>
          <w:p w14:paraId="3E28528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ous</w:t>
            </w:r>
          </w:p>
        </w:tc>
        <w:tc>
          <w:tcPr>
            <w:tcW w:w="851" w:type="dxa"/>
            <w:vAlign w:val="bottom"/>
          </w:tcPr>
          <w:p w14:paraId="2BF3BAA6" w14:textId="77777777" w:rsidR="00AE5783" w:rsidRPr="0099520C" w:rsidRDefault="008A237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HYXJjaWEtVmlnb248L0F1dGhvcj48WWVhcj4yMDA5PC9Z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HYXJjaWEtVmlnb248L0F1dGhvcj48WWVhcj4yMDA5PC9Z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04C3A7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76B97A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5A508B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74CB07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41AD0D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3C9F156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6.49</w:t>
            </w:r>
            <w:r w:rsidR="006469F8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HYXJjaWEtVmlnb248L0F1dGhvcj48WWVhcj4yMDA5PC9Z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HYXJjaWEtVmlnb248L0F1dGhvcj48WWVhcj4yMDA5PC9Z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4,115,11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53C636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8BE6D9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3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C7F076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04BFA9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4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DDA776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124B6D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888187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7B6C424C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D6A5E9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54BC6083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turnus unicolor</w:t>
            </w:r>
          </w:p>
        </w:tc>
        <w:tc>
          <w:tcPr>
            <w:tcW w:w="1701" w:type="dxa"/>
            <w:vAlign w:val="bottom"/>
          </w:tcPr>
          <w:p w14:paraId="59CF534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pot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less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tarling</w:t>
            </w:r>
          </w:p>
        </w:tc>
        <w:tc>
          <w:tcPr>
            <w:tcW w:w="1275" w:type="dxa"/>
            <w:vAlign w:val="bottom"/>
          </w:tcPr>
          <w:p w14:paraId="01BA0AB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ous</w:t>
            </w:r>
          </w:p>
        </w:tc>
        <w:tc>
          <w:tcPr>
            <w:tcW w:w="851" w:type="dxa"/>
            <w:vAlign w:val="bottom"/>
          </w:tcPr>
          <w:p w14:paraId="593A7628" w14:textId="77777777" w:rsidR="00AE5783" w:rsidRPr="0099520C" w:rsidRDefault="008A237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HYXJjaWEtVmlnb248L0F1dGhvcj48WWVhcj4yMDA5PC9Z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HYXJjaWEtVmlnb248L0F1dGhvcj48WWVhcj4yMDA5PC9Z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2D3CEA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2AB994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C245D5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6A1D819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901440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09C9F3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6.4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394911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58EFB3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948615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8CB4A2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4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9E99F0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287957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67E6EC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17947805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338496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165E97D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turnus unicolor</w:t>
            </w:r>
          </w:p>
        </w:tc>
        <w:tc>
          <w:tcPr>
            <w:tcW w:w="1701" w:type="dxa"/>
            <w:vAlign w:val="bottom"/>
          </w:tcPr>
          <w:p w14:paraId="5DBB22C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potless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tarling</w:t>
            </w:r>
          </w:p>
        </w:tc>
        <w:tc>
          <w:tcPr>
            <w:tcW w:w="1275" w:type="dxa"/>
            <w:vAlign w:val="bottom"/>
          </w:tcPr>
          <w:p w14:paraId="6F32DA6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ous</w:t>
            </w:r>
          </w:p>
        </w:tc>
        <w:tc>
          <w:tcPr>
            <w:tcW w:w="851" w:type="dxa"/>
            <w:vAlign w:val="bottom"/>
          </w:tcPr>
          <w:p w14:paraId="0CF189A6" w14:textId="77777777" w:rsidR="00AE5783" w:rsidRPr="0099520C" w:rsidRDefault="008A237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HYXJjaWEtVmlnb248L0F1dGhvcj48WWVhcj4yMDA5PC9Z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HYXJjaWEtVmlnb248L0F1dGhvcj48WWVhcj4yMDA5PC9Z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93A4BE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C7E589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618C4B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F3F54A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B9E8E8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CCE124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6.4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89F193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A96FF0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DC2F4F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B3D0C9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4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0017BFD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A265DB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CE4FB9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0A2833F2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35CD191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847F62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turnus vulgaris</w:t>
            </w:r>
          </w:p>
        </w:tc>
        <w:tc>
          <w:tcPr>
            <w:tcW w:w="1701" w:type="dxa"/>
            <w:vAlign w:val="bottom"/>
          </w:tcPr>
          <w:p w14:paraId="1BB9E5A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tarling</w:t>
            </w:r>
          </w:p>
        </w:tc>
        <w:tc>
          <w:tcPr>
            <w:tcW w:w="1275" w:type="dxa"/>
            <w:vAlign w:val="bottom"/>
          </w:tcPr>
          <w:p w14:paraId="45ABB16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ous</w:t>
            </w:r>
          </w:p>
        </w:tc>
        <w:tc>
          <w:tcPr>
            <w:tcW w:w="851" w:type="dxa"/>
            <w:vAlign w:val="bottom"/>
          </w:tcPr>
          <w:p w14:paraId="66C07FD2" w14:textId="77777777" w:rsidR="00AE5783" w:rsidRPr="0099520C" w:rsidRDefault="008A237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Eens&lt;/Author&gt;&lt;Year&gt;1995&lt;/Year&gt;&lt;RecNum&gt;669&lt;/RecNum&gt;&lt;record&gt;&lt;rec-number&gt;669&lt;/rec-number&gt;&lt;foreign-keys&gt;&lt;key app="EN" db-id="dr92rxae72rwd7ewfss5v0aup2apd90apft9"&gt;669&lt;/key&gt;&lt;/foreign-keys&gt;&lt;ref-type name="Journal Article"&gt;17&lt;/ref-type&gt;&lt;contributors&gt;&lt;authors&gt;&lt;author&gt;Eens, M.&lt;/author&gt;&lt;author&gt;Pinxten, R.&lt;/author&gt;&lt;/authors&gt;&lt;/contributors&gt;&lt;titles&gt;&lt;title&gt;Intersexual conflicts over copulations in the European starling - evidence for the female mate guarding hypothesis&lt;/title&gt;&lt;secondary-title&gt;Behavioral Ecology and Sociobiology&lt;/secondary-title&gt;&lt;/titles&gt;&lt;periodical&gt;&lt;full-title&gt;Behavioral Ecology and Sociobiology&lt;/full-title&gt;&lt;/periodical&gt;&lt;pages&gt;71-81&lt;/pages&gt;&lt;volume&gt;36&lt;/volume&gt;&lt;number&gt;2&lt;/number&gt;&lt;dates&gt;&lt;year&gt;1995&lt;/year&gt;&lt;pub-dates&gt;&lt;date&gt;Feb&lt;/date&gt;&lt;/pub-dates&gt;&lt;/dates&gt;&lt;accession-num&gt;ISI:A1995QL17600001&lt;/accession-num&gt;&lt;urls&gt;&lt;related-urls&gt;&lt;url&gt;&amp;lt;Go to ISI&amp;gt;://A1995QL17600001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01F4943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EE72EF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602896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4A5E686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22D7D01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C561329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0.40</w:t>
            </w:r>
            <w:r w:rsidR="0088614C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Mb3lhdTwvQXV0aG9yPjxZZWFyPjIwMDU8L1llYXI+PFJl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Mb3lhdTwvQXV0aG9yPjxZZWFyPjIwMDU8L1llYXI+PFJl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8,119,12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D29F6D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DEE917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3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450088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D65069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7BA314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D00947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9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A4D14E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</w:tr>
      <w:tr w:rsidR="00AE5783" w:rsidRPr="0099520C" w14:paraId="208C800E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35D83B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592AAD1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turnus vulgaris</w:t>
            </w:r>
          </w:p>
        </w:tc>
        <w:tc>
          <w:tcPr>
            <w:tcW w:w="1701" w:type="dxa"/>
            <w:vAlign w:val="bottom"/>
          </w:tcPr>
          <w:p w14:paraId="16AFFBA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Starling</w:t>
            </w:r>
          </w:p>
        </w:tc>
        <w:tc>
          <w:tcPr>
            <w:tcW w:w="1275" w:type="dxa"/>
            <w:vAlign w:val="bottom"/>
          </w:tcPr>
          <w:p w14:paraId="785511F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ous</w:t>
            </w:r>
          </w:p>
        </w:tc>
        <w:tc>
          <w:tcPr>
            <w:tcW w:w="851" w:type="dxa"/>
            <w:vAlign w:val="bottom"/>
          </w:tcPr>
          <w:p w14:paraId="729E7589" w14:textId="77777777" w:rsidR="00AE5783" w:rsidRPr="0099520C" w:rsidRDefault="008A237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Eens&lt;/Author&gt;&lt;Year&gt;1995&lt;/Year&gt;&lt;RecNum&gt;669&lt;/RecNum&gt;&lt;record&gt;&lt;rec-number&gt;669&lt;/rec-number&gt;&lt;foreign-keys&gt;&lt;key app="EN" db-id="dr92rxae72rwd7ewfss5v0aup2apd90apft9"&gt;669&lt;/key&gt;&lt;/foreign-keys&gt;&lt;ref-type name="Journal Article"&gt;17&lt;/ref-type&gt;&lt;contributors&gt;&lt;authors&gt;&lt;author&gt;Eens, M.&lt;/author&gt;&lt;author&gt;Pinxten, R.&lt;/author&gt;&lt;/authors&gt;&lt;/contributors&gt;&lt;titles&gt;&lt;title&gt;Intersexual conflicts over copulations in the European starling - evidence for the female mate guarding hypothesis&lt;/title&gt;&lt;secondary-title&gt;Behavioral Ecology and Sociobiology&lt;/secondary-title&gt;&lt;/titles&gt;&lt;periodical&gt;&lt;full-title&gt;Behavioral Ecology and Sociobiology&lt;/full-title&gt;&lt;/periodical&gt;&lt;pages&gt;71-81&lt;/pages&gt;&lt;volume&gt;36&lt;/volume&gt;&lt;number&gt;2&lt;/number&gt;&lt;dates&gt;&lt;year&gt;1995&lt;/year&gt;&lt;pub-dates&gt;&lt;date&gt;Feb&lt;/date&gt;&lt;/pub-dates&gt;&lt;/dates&gt;&lt;accession-num&gt;ISI:A1995QL17600001&lt;/accession-num&gt;&lt;urls&gt;&lt;related-urls&gt;&lt;url&gt;&amp;lt;Go to ISI&amp;gt;://A1995QL17600001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40FF61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360AAC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E8510C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1E2674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15A0203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B001A7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0.4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E04548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72C485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8E0F8E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9B92C4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FE382E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621576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9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8228D1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8</w:t>
            </w:r>
          </w:p>
        </w:tc>
      </w:tr>
      <w:tr w:rsidR="00AE5783" w:rsidRPr="0099520C" w14:paraId="7D8005B8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9196FD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6FE4E512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ula nebouxii</w:t>
            </w:r>
          </w:p>
        </w:tc>
        <w:tc>
          <w:tcPr>
            <w:tcW w:w="1701" w:type="dxa"/>
            <w:vAlign w:val="bottom"/>
          </w:tcPr>
          <w:p w14:paraId="3B34CC7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 w:rsidR="0082654C">
              <w:rPr>
                <w:rFonts w:ascii="Arial Narrow" w:hAnsi="Arial Narrow"/>
                <w:color w:val="000000"/>
                <w:sz w:val="16"/>
              </w:rPr>
              <w:t>-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foot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Booby</w:t>
            </w:r>
          </w:p>
        </w:tc>
        <w:tc>
          <w:tcPr>
            <w:tcW w:w="1275" w:type="dxa"/>
            <w:vAlign w:val="bottom"/>
          </w:tcPr>
          <w:p w14:paraId="7393C9E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07B5FF10" w14:textId="77777777" w:rsidR="00AE5783" w:rsidRPr="0099520C" w:rsidRDefault="001D1B11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Osorio-Beristain&lt;/Author&gt;&lt;Year&gt;2001&lt;/Year&gt;&lt;RecNum&gt;836&lt;/RecNum&gt;&lt;record&gt;&lt;rec-number&gt;836&lt;/rec-number&gt;&lt;foreign-keys&gt;&lt;key app="EN" db-id="dr92rxae72rwd7ewfss5v0aup2apd90apft9"&gt;836&lt;/key&gt;&lt;/foreign-keys&gt;&lt;ref-type name="Journal Article"&gt;17&lt;/ref-type&gt;&lt;contributors&gt;&lt;authors&gt;&lt;author&gt;Osorio-Beristain, H.&lt;/author&gt;&lt;author&gt;Drummond, H.&lt;/author&gt;&lt;/authors&gt;&lt;/contributors&gt;&lt;titles&gt;&lt;title&gt;Male boobies expel eggs when paternity is in doubt&lt;/title&gt;&lt;secondary-title&gt;Behavioral Ecology&lt;/secondary-title&gt;&lt;/titles&gt;&lt;periodical&gt;&lt;full-title&gt;Behavioral Ecology&lt;/full-title&gt;&lt;/periodical&gt;&lt;pages&gt;16-21&lt;/pages&gt;&lt;volume&gt;12&lt;/volume&gt;&lt;number&gt;1&lt;/number&gt;&lt;dates&gt;&lt;year&gt;2001&lt;/year&gt;&lt;pub-dates&gt;&lt;date&gt;Jan-Feb&lt;/date&gt;&lt;/pub-dates&gt;&lt;/dates&gt;&lt;accession-num&gt;ISI:000166152000003&lt;/accession-num&gt;&lt;urls&gt;&lt;related-urls&gt;&lt;url&gt;&amp;lt;Go to ISI&amp;gt;://0001661520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C06AF6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783CAC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7607DFE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272695E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0E51ED9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81409C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3C6F36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2756CF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DE348A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3671C9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6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5C0923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7B70FA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4DFEC7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6B3E79FA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3368584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50FA67C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ula nebouxii</w:t>
            </w:r>
          </w:p>
        </w:tc>
        <w:tc>
          <w:tcPr>
            <w:tcW w:w="1701" w:type="dxa"/>
            <w:vAlign w:val="bottom"/>
          </w:tcPr>
          <w:p w14:paraId="0472C53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>
              <w:rPr>
                <w:rFonts w:ascii="Arial Narrow" w:hAnsi="Arial Narrow"/>
                <w:color w:val="000000"/>
                <w:sz w:val="16"/>
              </w:rPr>
              <w:t>-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foot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Booby</w:t>
            </w:r>
          </w:p>
        </w:tc>
        <w:tc>
          <w:tcPr>
            <w:tcW w:w="1275" w:type="dxa"/>
            <w:vAlign w:val="bottom"/>
          </w:tcPr>
          <w:p w14:paraId="420433C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6435BF8" w14:textId="77777777" w:rsidR="0082654C" w:rsidRPr="0099520C" w:rsidRDefault="001D1B11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Osorio-Beristain&lt;/Author&gt;&lt;Year&gt;2001&lt;/Year&gt;&lt;RecNum&gt;836&lt;/RecNum&gt;&lt;record&gt;&lt;rec-number&gt;836&lt;/rec-number&gt;&lt;foreign-keys&gt;&lt;key app="EN" db-id="dr92rxae72rwd7ewfss5v0aup2apd90apft9"&gt;836&lt;/key&gt;&lt;/foreign-keys&gt;&lt;ref-type name="Journal Article"&gt;17&lt;/ref-type&gt;&lt;contributors&gt;&lt;authors&gt;&lt;author&gt;Osorio-Beristain, H.&lt;/author&gt;&lt;author&gt;Drummond, H.&lt;/author&gt;&lt;/authors&gt;&lt;/contributors&gt;&lt;titles&gt;&lt;title&gt;Male boobies expel eggs when paternity is in doubt&lt;/title&gt;&lt;secondary-title&gt;Behavioral Ecology&lt;/secondary-title&gt;&lt;/titles&gt;&lt;periodical&gt;&lt;full-title&gt;Behavioral Ecology&lt;/full-title&gt;&lt;/periodical&gt;&lt;pages&gt;16-21&lt;/pages&gt;&lt;volume&gt;12&lt;/volume&gt;&lt;number&gt;1&lt;/number&gt;&lt;dates&gt;&lt;year&gt;2001&lt;/year&gt;&lt;pub-dates&gt;&lt;date&gt;Jan-Feb&lt;/date&gt;&lt;/pub-dates&gt;&lt;/dates&gt;&lt;accession-num&gt;ISI:000166152000003&lt;/accession-num&gt;&lt;urls&gt;&lt;related-urls&gt;&lt;url&gt;&amp;lt;Go to ISI&amp;gt;://0001661520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12C0A8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19D3AF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27EC89C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386E3B8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77EFB37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1C5BAB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99A006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40F945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4BB9F2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CD5A68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6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B62A9E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31D4F2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6732AD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7D9DDF6C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6DA54CB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0F3DC05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ula nebouxii</w:t>
            </w:r>
          </w:p>
        </w:tc>
        <w:tc>
          <w:tcPr>
            <w:tcW w:w="1701" w:type="dxa"/>
            <w:vAlign w:val="bottom"/>
          </w:tcPr>
          <w:p w14:paraId="764C715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>
              <w:rPr>
                <w:rFonts w:ascii="Arial Narrow" w:hAnsi="Arial Narrow"/>
                <w:color w:val="000000"/>
                <w:sz w:val="16"/>
              </w:rPr>
              <w:t>-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foot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Booby</w:t>
            </w:r>
          </w:p>
        </w:tc>
        <w:tc>
          <w:tcPr>
            <w:tcW w:w="1275" w:type="dxa"/>
            <w:vAlign w:val="bottom"/>
          </w:tcPr>
          <w:p w14:paraId="6DA552B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A646D7B" w14:textId="77777777" w:rsidR="0082654C" w:rsidRPr="0099520C" w:rsidRDefault="001D1B11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Osorio-Beristain&lt;/Author&gt;&lt;Year&gt;2001&lt;/Year&gt;&lt;RecNum&gt;836&lt;/RecNum&gt;&lt;record&gt;&lt;rec-number&gt;836&lt;/rec-number&gt;&lt;foreign-keys&gt;&lt;key app="EN" db-id="dr92rxae72rwd7ewfss5v0aup2apd90apft9"&gt;836&lt;/key&gt;&lt;/foreign-keys&gt;&lt;ref-type name="Journal Article"&gt;17&lt;/ref-type&gt;&lt;contributors&gt;&lt;authors&gt;&lt;author&gt;Osorio-Beristain, H.&lt;/author&gt;&lt;author&gt;Drummond, H.&lt;/author&gt;&lt;/authors&gt;&lt;/contributors&gt;&lt;titles&gt;&lt;title&gt;Male boobies expel eggs when paternity is in doubt&lt;/title&gt;&lt;secondary-title&gt;Behavioral Ecology&lt;/secondary-title&gt;&lt;/titles&gt;&lt;periodical&gt;&lt;full-title&gt;Behavioral Ecology&lt;/full-title&gt;&lt;/periodical&gt;&lt;pages&gt;16-21&lt;/pages&gt;&lt;volume&gt;12&lt;/volume&gt;&lt;number&gt;1&lt;/number&gt;&lt;dates&gt;&lt;year&gt;2001&lt;/year&gt;&lt;pub-dates&gt;&lt;date&gt;Jan-Feb&lt;/date&gt;&lt;/pub-dates&gt;&lt;/dates&gt;&lt;accession-num&gt;ISI:000166152000003&lt;/accession-num&gt;&lt;urls&gt;&lt;related-urls&gt;&lt;url&gt;&amp;lt;Go to ISI&amp;gt;://0001661520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9C910E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19951B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61DFD7E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636B9D2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3277C265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7697A8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648D6A3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030F1D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0BB670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06B624A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6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2A66AF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561E3B7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769B6FE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82654C" w:rsidRPr="0099520C" w14:paraId="732242EB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2C91386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5A2EBA16" w14:textId="77777777" w:rsidR="0082654C" w:rsidRPr="000C3B91" w:rsidRDefault="0082654C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Sula nebouxii</w:t>
            </w:r>
          </w:p>
        </w:tc>
        <w:tc>
          <w:tcPr>
            <w:tcW w:w="1701" w:type="dxa"/>
            <w:vAlign w:val="bottom"/>
          </w:tcPr>
          <w:p w14:paraId="4DA5CDE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lue</w:t>
            </w:r>
            <w:r>
              <w:rPr>
                <w:rFonts w:ascii="Arial Narrow" w:hAnsi="Arial Narrow"/>
                <w:color w:val="000000"/>
                <w:sz w:val="16"/>
              </w:rPr>
              <w:t>-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foot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Booby</w:t>
            </w:r>
          </w:p>
        </w:tc>
        <w:tc>
          <w:tcPr>
            <w:tcW w:w="1275" w:type="dxa"/>
            <w:vAlign w:val="bottom"/>
          </w:tcPr>
          <w:p w14:paraId="6CDA31E6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09B929DD" w14:textId="77777777" w:rsidR="0082654C" w:rsidRPr="0099520C" w:rsidRDefault="001D1B11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Osorio-Beristain&lt;/Author&gt;&lt;Year&gt;2001&lt;/Year&gt;&lt;RecNum&gt;836&lt;/RecNum&gt;&lt;record&gt;&lt;rec-number&gt;836&lt;/rec-number&gt;&lt;foreign-keys&gt;&lt;key app="EN" db-id="dr92rxae72rwd7ewfss5v0aup2apd90apft9"&gt;836&lt;/key&gt;&lt;/foreign-keys&gt;&lt;ref-type name="Journal Article"&gt;17&lt;/ref-type&gt;&lt;contributors&gt;&lt;authors&gt;&lt;author&gt;Osorio-Beristain, H.&lt;/author&gt;&lt;author&gt;Drummond, H.&lt;/author&gt;&lt;/authors&gt;&lt;/contributors&gt;&lt;titles&gt;&lt;title&gt;Male boobies expel eggs when paternity is in doubt&lt;/title&gt;&lt;secondary-title&gt;Behavioral Ecology&lt;/secondary-title&gt;&lt;/titles&gt;&lt;periodical&gt;&lt;full-title&gt;Behavioral Ecology&lt;/full-title&gt;&lt;/periodical&gt;&lt;pages&gt;16-21&lt;/pages&gt;&lt;volume&gt;12&lt;/volume&gt;&lt;number&gt;1&lt;/number&gt;&lt;dates&gt;&lt;year&gt;2001&lt;/year&gt;&lt;pub-dates&gt;&lt;date&gt;Jan-Feb&lt;/date&gt;&lt;/pub-dates&gt;&lt;/dates&gt;&lt;accession-num&gt;ISI:000166152000003&lt;/accession-num&gt;&lt;urls&gt;&lt;related-urls&gt;&lt;url&gt;&amp;lt;Go to ISI&amp;gt;://00016615200000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F87A694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320E4472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6864AA9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8F1799C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62D3413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D78E7D0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2620FCD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704DAE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604EA8E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4B3C191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6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F159FAF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B9BC568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1F0EF89" w14:textId="77777777" w:rsidR="0082654C" w:rsidRPr="0099520C" w:rsidRDefault="0082654C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7677F5D8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046E1DA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F74088E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Tachycineta bicolor</w:t>
            </w:r>
          </w:p>
        </w:tc>
        <w:tc>
          <w:tcPr>
            <w:tcW w:w="1701" w:type="dxa"/>
            <w:vAlign w:val="bottom"/>
          </w:tcPr>
          <w:p w14:paraId="7178D93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Tre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44331F6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84974D5" w14:textId="77777777" w:rsidR="00AE5783" w:rsidRPr="0099520C" w:rsidRDefault="00DD4F33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Kempenaers&lt;/Author&gt;&lt;Year&gt;1998&lt;/Year&gt;&lt;RecNum&gt;1552&lt;/RecNum&gt;&lt;record&gt;&lt;rec-number&gt;1552&lt;/rec-number&gt;&lt;foreign-keys&gt;&lt;key app="EN" db-id="dr92rxae72rwd7ewfss5v0aup2apd90apft9"&gt;1552&lt;/key&gt;&lt;/foreign-keys&gt;&lt;ref-type name="Journal Article"&gt;17&lt;/ref-type&gt;&lt;contributors&gt;&lt;authors&gt;&lt;author&gt;Kempenaers, B.&lt;/author&gt;&lt;author&gt;Lanctot, R. B.&lt;/author&gt;&lt;author&gt;Robertson, R. J.&lt;/author&gt;&lt;/authors&gt;&lt;/contributors&gt;&lt;titles&gt;&lt;title&gt;Certainty of paternity and paternal investment in eastern bluebirds and tree swallows&lt;/title&gt;&lt;secondary-title&gt;Animal Behaviour&lt;/secondary-title&gt;&lt;/titles&gt;&lt;periodical&gt;&lt;full-title&gt;Animal Behaviour&lt;/full-title&gt;&lt;/periodical&gt;&lt;pages&gt;845-860&lt;/pages&gt;&lt;volume&gt;55&lt;/volume&gt;&lt;dates&gt;&lt;year&gt;1998&lt;/year&gt;&lt;pub-dates&gt;&lt;date&gt;Apr&lt;/date&gt;&lt;/pub-dates&gt;&lt;/dates&gt;&lt;accession-num&gt;ISI:000073532300007&lt;/accession-num&gt;&lt;urls&gt;&lt;related-urls&gt;&lt;url&gt;&amp;lt;Go to ISI&amp;gt;://000073532300007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514003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B59537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0CE3BE0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17FD8BB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74E6241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C03E8DD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9.94</w:t>
            </w:r>
            <w:r w:rsidR="00884880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XaGl0dGluZ2hhbTwvQXV0aG9yPjxZZWFyPjIwMDY8L1ll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XaGl0dGluZ2hhbTwvQXV0aG9yPjxZZWFyPjIwMDY8L1ll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2,123,124,125,12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D09440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783569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2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49D087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75A868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6E71BC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B220A2B" w14:textId="77777777" w:rsidR="00AE5783" w:rsidRPr="0099520C" w:rsidRDefault="0071365D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-0.02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3ED022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5</w:t>
            </w:r>
          </w:p>
        </w:tc>
      </w:tr>
      <w:tr w:rsidR="00AE5783" w:rsidRPr="0099520C" w14:paraId="0DADB231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31F465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11DA86F2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Tachycineta bicolor</w:t>
            </w:r>
          </w:p>
        </w:tc>
        <w:tc>
          <w:tcPr>
            <w:tcW w:w="1701" w:type="dxa"/>
            <w:vAlign w:val="bottom"/>
          </w:tcPr>
          <w:p w14:paraId="0777B7D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Tre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16D3DF3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5925FD7E" w14:textId="77777777" w:rsidR="00AE5783" w:rsidRPr="0099520C" w:rsidRDefault="00DD4F33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Kempenaers&lt;/Author&gt;&lt;Year&gt;1998&lt;/Year&gt;&lt;RecNum&gt;1552&lt;/RecNum&gt;&lt;record&gt;&lt;rec-number&gt;1552&lt;/rec-number&gt;&lt;foreign-keys&gt;&lt;key app="EN" db-id="dr92rxae72rwd7ewfss5v0aup2apd90apft9"&gt;1552&lt;/key&gt;&lt;/foreign-keys&gt;&lt;ref-type name="Journal Article"&gt;17&lt;/ref-type&gt;&lt;contributors&gt;&lt;authors&gt;&lt;author&gt;Kempenaers, B.&lt;/author&gt;&lt;author&gt;Lanctot, R. B.&lt;/author&gt;&lt;author&gt;Robertson, R. J.&lt;/author&gt;&lt;/authors&gt;&lt;/contributors&gt;&lt;titles&gt;&lt;title&gt;Certainty of paternity and paternal investment in eastern bluebirds and tree swallows&lt;/title&gt;&lt;secondary-title&gt;Animal Behaviour&lt;/secondary-title&gt;&lt;/titles&gt;&lt;periodical&gt;&lt;full-title&gt;Animal Behaviour&lt;/full-title&gt;&lt;/periodical&gt;&lt;pages&gt;845-860&lt;/pages&gt;&lt;volume&gt;55&lt;/volume&gt;&lt;dates&gt;&lt;year&gt;1998&lt;/year&gt;&lt;pub-dates&gt;&lt;date&gt;Apr&lt;/date&gt;&lt;/pub-dates&gt;&lt;/dates&gt;&lt;accession-num&gt;ISI:000073532300007&lt;/accession-num&gt;&lt;urls&gt;&lt;related-urls&gt;&lt;url&gt;&amp;lt;Go to ISI&amp;gt;://000073532300007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1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17AA87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99C861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04D1CD9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FC8150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39DAC5B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8DEFAB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9.9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D45B33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5F8682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5C02B4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848585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A71175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F99E888" w14:textId="77777777" w:rsidR="00AE5783" w:rsidRPr="0099520C" w:rsidRDefault="0071365D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-0.02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E7A878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5</w:t>
            </w:r>
          </w:p>
        </w:tc>
      </w:tr>
      <w:tr w:rsidR="00AE5783" w:rsidRPr="0099520C" w14:paraId="75CD8952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5B99B01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205DF64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Tachycineta bicolor</w:t>
            </w:r>
          </w:p>
        </w:tc>
        <w:tc>
          <w:tcPr>
            <w:tcW w:w="1701" w:type="dxa"/>
            <w:vAlign w:val="bottom"/>
          </w:tcPr>
          <w:p w14:paraId="2657C22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Tre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0FC0A00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6BC6D233" w14:textId="77777777" w:rsidR="00AE5783" w:rsidRPr="0099520C" w:rsidRDefault="00B136E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3&lt;/Year&gt;&lt;RecNum&gt;1772&lt;/RecNum&gt;&lt;record&gt;&lt;rec-number&gt;1772&lt;/rec-number&gt;&lt;foreign-keys&gt;&lt;key app="EN" db-id="dr92rxae72rwd7ewfss5v0aup2apd90apft9"&gt;1772&lt;/key&gt;&lt;/foreign-keys&gt;&lt;ref-type name="Journal Article"&gt;17&lt;/ref-type&gt;&lt;contributors&gt;&lt;authors&gt;&lt;author&gt;Whittingham, L. A.&lt;/author&gt;&lt;author&gt;Dunn, P. O.&lt;/author&gt;&lt;author&gt;Robertson, R. J.&lt;/author&gt;&lt;/authors&gt;&lt;/contributors&gt;&lt;titles&gt;&lt;title&gt;Confidence of paternity and male parental care - an experimental study in tree swallows&lt;/title&gt;&lt;secondary-title&gt;Animal Behaviour&lt;/secondary-title&gt;&lt;/titles&gt;&lt;periodical&gt;&lt;full-title&gt;Animal Behaviour&lt;/full-title&gt;&lt;/periodical&gt;&lt;pages&gt;139-147&lt;/pages&gt;&lt;volume&gt;46&lt;/volume&gt;&lt;number&gt;1&lt;/number&gt;&lt;dates&gt;&lt;year&gt;1993&lt;/year&gt;&lt;pub-dates&gt;&lt;date&gt;Jul&lt;/date&gt;&lt;/pub-dates&gt;&lt;/dates&gt;&lt;accession-num&gt;ISI:A1993LL65800014&lt;/accession-num&gt;&lt;urls&gt;&lt;related-urls&gt;&lt;url&gt;&amp;lt;Go to ISI&amp;gt;://A1993LL6580001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457AE33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66AA19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13C6396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369527E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</w:t>
            </w:r>
          </w:p>
        </w:tc>
        <w:tc>
          <w:tcPr>
            <w:tcW w:w="674" w:type="dxa"/>
            <w:vAlign w:val="bottom"/>
          </w:tcPr>
          <w:p w14:paraId="132933B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EB2E3E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9.9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FDDF3A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0D831B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1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0F9201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050D29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07AAF81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4FB7386" w14:textId="77777777" w:rsidR="00AE5783" w:rsidRPr="0099520C" w:rsidRDefault="0071365D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-0.02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D8BC33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5</w:t>
            </w:r>
          </w:p>
        </w:tc>
      </w:tr>
      <w:tr w:rsidR="00AE5783" w:rsidRPr="0099520C" w14:paraId="07319CDF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6919F55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3E6E44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Tachycineta bicolor</w:t>
            </w:r>
          </w:p>
        </w:tc>
        <w:tc>
          <w:tcPr>
            <w:tcW w:w="1701" w:type="dxa"/>
            <w:vAlign w:val="bottom"/>
          </w:tcPr>
          <w:p w14:paraId="6BCF419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Tre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09133B1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1CF5625" w14:textId="77777777" w:rsidR="00AE5783" w:rsidRPr="0099520C" w:rsidRDefault="00B136E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3&lt;/Year&gt;&lt;RecNum&gt;1772&lt;/RecNum&gt;&lt;record&gt;&lt;rec-number&gt;1772&lt;/rec-number&gt;&lt;foreign-keys&gt;&lt;key app="EN" db-id="dr92rxae72rwd7ewfss5v0aup2apd90apft9"&gt;1772&lt;/key&gt;&lt;/foreign-keys&gt;&lt;ref-type name="Journal Article"&gt;17&lt;/ref-type&gt;&lt;contributors&gt;&lt;authors&gt;&lt;author&gt;Whittingham, L. A.&lt;/author&gt;&lt;author&gt;Dunn, P. O.&lt;/author&gt;&lt;author&gt;Robertson, R. J.&lt;/author&gt;&lt;/authors&gt;&lt;/contributors&gt;&lt;titles&gt;&lt;title&gt;Confidence of paternity and male parental care - an experimental study in tree swallows&lt;/title&gt;&lt;secondary-title&gt;Animal Behaviour&lt;/secondary-title&gt;&lt;/titles&gt;&lt;periodical&gt;&lt;full-title&gt;Animal Behaviour&lt;/full-title&gt;&lt;/periodical&gt;&lt;pages&gt;139-147&lt;/pages&gt;&lt;volume&gt;46&lt;/volume&gt;&lt;number&gt;1&lt;/number&gt;&lt;dates&gt;&lt;year&gt;1993&lt;/year&gt;&lt;pub-dates&gt;&lt;date&gt;Jul&lt;/date&gt;&lt;/pub-dates&gt;&lt;/dates&gt;&lt;accession-num&gt;ISI:A1993LL65800014&lt;/accession-num&gt;&lt;urls&gt;&lt;related-urls&gt;&lt;url&gt;&amp;lt;Go to ISI&amp;gt;://A1993LL6580001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>
              <w:rPr>
                <w:rFonts w:ascii="Arial Narrow" w:hAnsi="Arial Narrow"/>
                <w:color w:val="000000"/>
                <w:sz w:val="16"/>
              </w:rPr>
              <w:t xml:space="preserve"> </w:t>
            </w:r>
          </w:p>
        </w:tc>
        <w:tc>
          <w:tcPr>
            <w:tcW w:w="850" w:type="dxa"/>
            <w:vAlign w:val="bottom"/>
          </w:tcPr>
          <w:p w14:paraId="4A28B36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676D70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6823D6E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41F8079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634874D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DB62F8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9.9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14ADB7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FD304C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D6B333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499948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2E497E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6A33E20" w14:textId="77777777" w:rsidR="00AE5783" w:rsidRPr="0099520C" w:rsidRDefault="0071365D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-0.02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F930B9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5</w:t>
            </w:r>
          </w:p>
        </w:tc>
      </w:tr>
      <w:tr w:rsidR="00AE5783" w:rsidRPr="0099520C" w14:paraId="7606522A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55BBCC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7B65E6BF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Tachycineta bicolor</w:t>
            </w:r>
          </w:p>
        </w:tc>
        <w:tc>
          <w:tcPr>
            <w:tcW w:w="1701" w:type="dxa"/>
            <w:vAlign w:val="bottom"/>
          </w:tcPr>
          <w:p w14:paraId="0F52200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Tre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5CA3831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07E8B4F8" w14:textId="77777777" w:rsidR="00AE5783" w:rsidRPr="0099520C" w:rsidRDefault="00B136E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3&lt;/Year&gt;&lt;RecNum&gt;1772&lt;/RecNum&gt;&lt;record&gt;&lt;rec-number&gt;1772&lt;/rec-number&gt;&lt;foreign-keys&gt;&lt;key app="EN" db-id="dr92rxae72rwd7ewfss5v0aup2apd90apft9"&gt;1772&lt;/key&gt;&lt;/foreign-keys&gt;&lt;ref-type name="Journal Article"&gt;17&lt;/ref-type&gt;&lt;contributors&gt;&lt;authors&gt;&lt;author&gt;Whittingham, L. A.&lt;/author&gt;&lt;author&gt;Dunn, P. O.&lt;/author&gt;&lt;author&gt;Robertson, R. J.&lt;/author&gt;&lt;/authors&gt;&lt;/contributors&gt;&lt;titles&gt;&lt;title&gt;Confidence of paternity and male parental care - an experimental study in tree swallows&lt;/title&gt;&lt;secondary-title&gt;Animal Behaviour&lt;/secondary-title&gt;&lt;/titles&gt;&lt;periodical&gt;&lt;full-title&gt;Animal Behaviour&lt;/full-title&gt;&lt;/periodical&gt;&lt;pages&gt;139-147&lt;/pages&gt;&lt;volume&gt;46&lt;/volume&gt;&lt;number&gt;1&lt;/number&gt;&lt;dates&gt;&lt;year&gt;1993&lt;/year&gt;&lt;pub-dates&gt;&lt;date&gt;Jul&lt;/date&gt;&lt;/pub-dates&gt;&lt;/dates&gt;&lt;accession-num&gt;ISI:A1993LL65800014&lt;/accession-num&gt;&lt;urls&gt;&lt;related-urls&gt;&lt;url&gt;&amp;lt;Go to ISI&amp;gt;://A1993LL6580001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>
              <w:rPr>
                <w:rFonts w:ascii="Arial Narrow" w:hAnsi="Arial Narrow"/>
                <w:color w:val="000000"/>
                <w:sz w:val="16"/>
              </w:rPr>
              <w:t xml:space="preserve"> </w:t>
            </w:r>
          </w:p>
        </w:tc>
        <w:tc>
          <w:tcPr>
            <w:tcW w:w="850" w:type="dxa"/>
            <w:vAlign w:val="bottom"/>
          </w:tcPr>
          <w:p w14:paraId="057336A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003A29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16816E7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E77D5D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5653C10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620B8E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9.9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06258D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7F6678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2ED72F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A6042E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9F445B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B23E349" w14:textId="77777777" w:rsidR="00AE5783" w:rsidRPr="0099520C" w:rsidRDefault="0071365D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-0.02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AD344E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5</w:t>
            </w:r>
          </w:p>
        </w:tc>
      </w:tr>
      <w:tr w:rsidR="00AE5783" w:rsidRPr="0099520C" w14:paraId="4C39189E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6B8AFAB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DC0EFD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Tachycineta bicolor</w:t>
            </w:r>
          </w:p>
        </w:tc>
        <w:tc>
          <w:tcPr>
            <w:tcW w:w="1701" w:type="dxa"/>
            <w:vAlign w:val="bottom"/>
          </w:tcPr>
          <w:p w14:paraId="7DBE995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Tre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140EB22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12D601C0" w14:textId="77777777" w:rsidR="00AE5783" w:rsidRPr="0099520C" w:rsidRDefault="00B136E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3&lt;/Year&gt;&lt;RecNum&gt;1772&lt;/RecNum&gt;&lt;record&gt;&lt;rec-number&gt;1772&lt;/rec-number&gt;&lt;foreign-keys&gt;&lt;key app="EN" db-id="dr92rxae72rwd7ewfss5v0aup2apd90apft9"&gt;1772&lt;/key&gt;&lt;/foreign-keys&gt;&lt;ref-type name="Journal Article"&gt;17&lt;/ref-type&gt;&lt;contributors&gt;&lt;authors&gt;&lt;author&gt;Whittingham, L. A.&lt;/author&gt;&lt;author&gt;Dunn, P. O.&lt;/author&gt;&lt;author&gt;Robertson, R. J.&lt;/author&gt;&lt;/authors&gt;&lt;/contributors&gt;&lt;titles&gt;&lt;title&gt;Confidence of paternity and male parental care - an experimental study in tree swallows&lt;/title&gt;&lt;secondary-title&gt;Animal Behaviour&lt;/secondary-title&gt;&lt;/titles&gt;&lt;periodical&gt;&lt;full-title&gt;Animal Behaviour&lt;/full-title&gt;&lt;/periodical&gt;&lt;pages&gt;139-147&lt;/pages&gt;&lt;volume&gt;46&lt;/volume&gt;&lt;number&gt;1&lt;/number&gt;&lt;dates&gt;&lt;year&gt;1993&lt;/year&gt;&lt;pub-dates&gt;&lt;date&gt;Jul&lt;/date&gt;&lt;/pub-dates&gt;&lt;/dates&gt;&lt;accession-num&gt;ISI:A1993LL65800014&lt;/accession-num&gt;&lt;urls&gt;&lt;related-urls&gt;&lt;url&gt;&amp;lt;Go to ISI&amp;gt;://A1993LL6580001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>
              <w:rPr>
                <w:rFonts w:ascii="Arial Narrow" w:hAnsi="Arial Narrow"/>
                <w:color w:val="000000"/>
                <w:sz w:val="16"/>
              </w:rPr>
              <w:t xml:space="preserve"> </w:t>
            </w:r>
          </w:p>
        </w:tc>
        <w:tc>
          <w:tcPr>
            <w:tcW w:w="850" w:type="dxa"/>
            <w:vAlign w:val="bottom"/>
          </w:tcPr>
          <w:p w14:paraId="370DEC5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C303A9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5144982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4F8E268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1B69B7E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1C0FA1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9.9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347817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93EEA7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DB63D4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7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358FF3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844C76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1A3EC54" w14:textId="77777777" w:rsidR="00AE5783" w:rsidRPr="0099520C" w:rsidRDefault="0071365D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-0.02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8AE27C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5</w:t>
            </w:r>
          </w:p>
        </w:tc>
      </w:tr>
      <w:tr w:rsidR="00AE5783" w:rsidRPr="0099520C" w14:paraId="4375985A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4572541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E0FF4E1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Tachycineta bicolor</w:t>
            </w:r>
          </w:p>
        </w:tc>
        <w:tc>
          <w:tcPr>
            <w:tcW w:w="1701" w:type="dxa"/>
            <w:vAlign w:val="bottom"/>
          </w:tcPr>
          <w:p w14:paraId="55323A5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Tre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02F6382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AD55B14" w14:textId="77777777" w:rsidR="00AE5783" w:rsidRPr="0099520C" w:rsidRDefault="00B136E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3&lt;/Year&gt;&lt;RecNum&gt;1772&lt;/RecNum&gt;&lt;record&gt;&lt;rec-number&gt;1772&lt;/rec-number&gt;&lt;foreign-keys&gt;&lt;key app="EN" db-id="dr92rxae72rwd7ewfss5v0aup2apd90apft9"&gt;1772&lt;/key&gt;&lt;/foreign-keys&gt;&lt;ref-type name="Journal Article"&gt;17&lt;/ref-type&gt;&lt;contributors&gt;&lt;authors&gt;&lt;author&gt;Whittingham, L. A.&lt;/author&gt;&lt;author&gt;Dunn, P. O.&lt;/author&gt;&lt;author&gt;Robertson, R. J.&lt;/author&gt;&lt;/authors&gt;&lt;/contributors&gt;&lt;titles&gt;&lt;title&gt;Confidence of paternity and male parental care - an experimental study in tree swallows&lt;/title&gt;&lt;secondary-title&gt;Animal Behaviour&lt;/secondary-title&gt;&lt;/titles&gt;&lt;periodical&gt;&lt;full-title&gt;Animal Behaviour&lt;/full-title&gt;&lt;/periodical&gt;&lt;pages&gt;139-147&lt;/pages&gt;&lt;volume&gt;46&lt;/volume&gt;&lt;number&gt;1&lt;/number&gt;&lt;dates&gt;&lt;year&gt;1993&lt;/year&gt;&lt;pub-dates&gt;&lt;date&gt;Jul&lt;/date&gt;&lt;/pub-dates&gt;&lt;/dates&gt;&lt;accession-num&gt;ISI:A1993LL65800014&lt;/accession-num&gt;&lt;urls&gt;&lt;related-urls&gt;&lt;url&gt;&amp;lt;Go to ISI&amp;gt;://A1993LL6580001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>
              <w:rPr>
                <w:rFonts w:ascii="Arial Narrow" w:hAnsi="Arial Narrow"/>
                <w:color w:val="000000"/>
                <w:sz w:val="16"/>
              </w:rPr>
              <w:t xml:space="preserve"> </w:t>
            </w:r>
          </w:p>
        </w:tc>
        <w:tc>
          <w:tcPr>
            <w:tcW w:w="850" w:type="dxa"/>
            <w:vAlign w:val="bottom"/>
          </w:tcPr>
          <w:p w14:paraId="2613F47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696872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37CB715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12C78A0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0C06A7E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6630FD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9.9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163B8A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9AF706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A78E14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A687A2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522031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4DCEDDB" w14:textId="77777777" w:rsidR="00AE5783" w:rsidRPr="0099520C" w:rsidRDefault="0071365D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-0.02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A9DD15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5</w:t>
            </w:r>
          </w:p>
        </w:tc>
      </w:tr>
      <w:tr w:rsidR="00AE5783" w:rsidRPr="0099520C" w14:paraId="62F2A238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1629E0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0F55F4AD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Tachycineta bicolor</w:t>
            </w:r>
          </w:p>
        </w:tc>
        <w:tc>
          <w:tcPr>
            <w:tcW w:w="1701" w:type="dxa"/>
            <w:vAlign w:val="bottom"/>
          </w:tcPr>
          <w:p w14:paraId="6F983AC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Tree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swallow</w:t>
            </w:r>
          </w:p>
        </w:tc>
        <w:tc>
          <w:tcPr>
            <w:tcW w:w="1275" w:type="dxa"/>
            <w:vAlign w:val="bottom"/>
          </w:tcPr>
          <w:p w14:paraId="3E14E64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42D1F101" w14:textId="77777777" w:rsidR="00AE5783" w:rsidRPr="0099520C" w:rsidRDefault="00B136EC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ttingham&lt;/Author&gt;&lt;Year&gt;1993&lt;/Year&gt;&lt;RecNum&gt;1772&lt;/RecNum&gt;&lt;record&gt;&lt;rec-number&gt;1772&lt;/rec-number&gt;&lt;foreign-keys&gt;&lt;key app="EN" db-id="dr92rxae72rwd7ewfss5v0aup2apd90apft9"&gt;1772&lt;/key&gt;&lt;/foreign-keys&gt;&lt;ref-type name="Journal Article"&gt;17&lt;/ref-type&gt;&lt;contributors&gt;&lt;authors&gt;&lt;author&gt;Whittingham, L. A.&lt;/author&gt;&lt;author&gt;Dunn, P. O.&lt;/author&gt;&lt;author&gt;Robertson, R. J.&lt;/author&gt;&lt;/authors&gt;&lt;/contributors&gt;&lt;titles&gt;&lt;title&gt;Confidence of paternity and male parental care - an experimental study in tree swallows&lt;/title&gt;&lt;secondary-title&gt;Animal Behaviour&lt;/secondary-title&gt;&lt;/titles&gt;&lt;periodical&gt;&lt;full-title&gt;Animal Behaviour&lt;/full-title&gt;&lt;/periodical&gt;&lt;pages&gt;139-147&lt;/pages&gt;&lt;volume&gt;46&lt;/volume&gt;&lt;number&gt;1&lt;/number&gt;&lt;dates&gt;&lt;year&gt;1993&lt;/year&gt;&lt;pub-dates&gt;&lt;date&gt;Jul&lt;/date&gt;&lt;/pub-dates&gt;&lt;/dates&gt;&lt;accession-num&gt;ISI:A1993LL65800014&lt;/accession-num&gt;&lt;urls&gt;&lt;related-urls&gt;&lt;url&gt;&amp;lt;Go to ISI&amp;gt;://A1993LL6580001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>
              <w:rPr>
                <w:rFonts w:ascii="Arial Narrow" w:hAnsi="Arial Narrow"/>
                <w:color w:val="000000"/>
                <w:sz w:val="16"/>
              </w:rPr>
              <w:t xml:space="preserve"> </w:t>
            </w:r>
          </w:p>
        </w:tc>
        <w:tc>
          <w:tcPr>
            <w:tcW w:w="850" w:type="dxa"/>
            <w:vAlign w:val="bottom"/>
          </w:tcPr>
          <w:p w14:paraId="0B177F5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F7D0D7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Expt</w:t>
            </w:r>
          </w:p>
        </w:tc>
        <w:tc>
          <w:tcPr>
            <w:tcW w:w="674" w:type="dxa"/>
            <w:vAlign w:val="bottom"/>
          </w:tcPr>
          <w:p w14:paraId="1B7B48E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63A9A81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7EA2DEE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94D847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9.94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DDF35D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1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720B7C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D36CB6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A26B35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1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9BA168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2FFD6D1" w14:textId="77777777" w:rsidR="00AE5783" w:rsidRPr="0099520C" w:rsidRDefault="0071365D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-0.02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BE107B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5</w:t>
            </w:r>
          </w:p>
        </w:tc>
      </w:tr>
      <w:tr w:rsidR="00AE5783" w:rsidRPr="0099520C" w14:paraId="08AD7FE8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11461FE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A42A76D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Turdoides squamiceps</w:t>
            </w:r>
          </w:p>
        </w:tc>
        <w:tc>
          <w:tcPr>
            <w:tcW w:w="1701" w:type="dxa"/>
            <w:vAlign w:val="bottom"/>
          </w:tcPr>
          <w:p w14:paraId="7A1DD78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rabia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abbler</w:t>
            </w:r>
          </w:p>
        </w:tc>
        <w:tc>
          <w:tcPr>
            <w:tcW w:w="1275" w:type="dxa"/>
            <w:vAlign w:val="bottom"/>
          </w:tcPr>
          <w:p w14:paraId="65E1B16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1E5F9D27" w14:textId="77777777" w:rsidR="00AE5783" w:rsidRPr="0099520C" w:rsidRDefault="007B6B0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right&lt;/Author&gt;&lt;Year&gt;1999&lt;/Year&gt;&lt;RecNum&gt;226&lt;/RecNum&gt;&lt;record&gt;&lt;rec-number&gt;226&lt;/rec-number&gt;&lt;foreign-keys&gt;&lt;key app="EN" db-id="dr92rxae72rwd7ewfss5v0aup2apd90apft9"&gt;226&lt;/key&gt;&lt;/foreign-keys&gt;&lt;ref-type name="Journal Article"&gt;17&lt;/ref-type&gt;&lt;contributors&gt;&lt;authors&gt;&lt;author&gt;Wright, J&lt;/author&gt;&lt;author&gt;Parker, PG&lt;/author&gt;&lt;author&gt;Lundy, KJ&lt;/author&gt;&lt;/authors&gt;&lt;/contributors&gt;&lt;titles&gt;&lt;title&gt;Relatedness and chick-feeding effort in the cooperatively breeding Arabian babbler&lt;/title&gt;&lt;secondary-title&gt;Animal Behaviour&lt;/secondary-title&gt;&lt;/titles&gt;&lt;periodical&gt;&lt;full-title&gt;Animal Behaviour&lt;/full-title&gt;&lt;/periodical&gt;&lt;pages&gt;779-785&lt;/pages&gt;&lt;volume&gt;58&lt;/volume&gt;&lt;dates&gt;&lt;year&gt;1999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51CA7C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475C4EA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B418D8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5CDFEE8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5CE938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0FD62E7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.09</w:t>
            </w:r>
            <w:r w:rsidR="00E21A40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Lundy&lt;/Author&gt;&lt;Year&gt;1998&lt;/Year&gt;&lt;RecNum&gt;2300&lt;/RecNum&gt;&lt;record&gt;&lt;rec-number&gt;2300&lt;/rec-number&gt;&lt;foreign-keys&gt;&lt;key app="EN" db-id="dr92rxae72rwd7ewfss5v0aup2apd90apft9"&gt;2300&lt;/key&gt;&lt;/foreign-keys&gt;&lt;ref-type name="Journal Article"&gt;17&lt;/ref-type&gt;&lt;contributors&gt;&lt;authors&gt;&lt;author&gt;Lundy, K. J.&lt;/author&gt;&lt;author&gt;Parker, P. G.&lt;/author&gt;&lt;author&gt;Zahavi, A.&lt;/author&gt;&lt;/authors&gt;&lt;/contributors&gt;&lt;auth-address&gt;Parker, PG&amp;#xD;Ohio State Univ, Dept Zool, 1735 Neil Ave, Columbus, OH 43210 USA, USA&amp;#xD;Ohio State Univ, Dept Zool, 1735 Neil Ave, Columbus, OH 43210 USA, USA&amp;#xD;Ohio State Univ, Dept Zool, Columbus, OH 43210 USA&amp;#xD;Tel Aviv Univ, Inst Nat Conservat Res, IL-69978 Tel Aviv, Israel&lt;/auth-address&gt;&lt;titles&gt;&lt;title&gt;Reproduction by subordinates in cooperatively breeding Arabian babblers is uncommon but predictable&lt;/title&gt;&lt;secondary-title&gt;Behavioral Ecology and Sociobiology&lt;/secondary-title&gt;&lt;alt-title&gt;Behav Ecol Sociobiol&lt;/alt-title&gt;&lt;/titles&gt;&lt;periodical&gt;&lt;full-title&gt;Behavioral Ecology and Sociobiology&lt;/full-title&gt;&lt;/periodical&gt;&lt;pages&gt;173-180&lt;/pages&gt;&lt;volume&gt;43&lt;/volume&gt;&lt;number&gt;3&lt;/number&gt;&lt;keywords&gt;&lt;keyword&gt;reproductive skew&lt;/keyword&gt;&lt;keyword&gt;cooperative breeding&lt;/keyword&gt;&lt;keyword&gt;mating systems&lt;/keyword&gt;&lt;keyword&gt;DNA fingerprinting&lt;/keyword&gt;&lt;keyword&gt;turdoides squamiceps&lt;/keyword&gt;&lt;keyword&gt;shared paternity&lt;/keyword&gt;&lt;keyword&gt;genetic-evidence&lt;/keyword&gt;&lt;keyword&gt;human DNA&lt;/keyword&gt;&lt;keyword&gt;polyandry&lt;/keyword&gt;&lt;keyword&gt;behavior&lt;/keyword&gt;&lt;keyword&gt;societies&lt;/keyword&gt;&lt;keyword&gt;monogamy&lt;/keyword&gt;&lt;keyword&gt;wren&lt;/keyword&gt;&lt;/keywords&gt;&lt;dates&gt;&lt;year&gt;1998&lt;/year&gt;&lt;pub-dates&gt;&lt;date&gt;Sep&lt;/date&gt;&lt;/pub-dates&gt;&lt;/dates&gt;&lt;isbn&gt;0340-5443&lt;/isbn&gt;&lt;accession-num&gt;ISI:000075594500003&lt;/accession-num&gt;&lt;urls&gt;&lt;related-urls&gt;&lt;url&gt;&amp;lt;Go to ISI&amp;gt;://000075594500003&lt;/url&gt;&lt;/related-urls&gt;&lt;/urls&gt;&lt;language&gt;English&lt;/language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3C803C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B4489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F555EA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91C8E7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7928A2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BCADDF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70B2713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6F759911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03109AC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2F0DD62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Turdoides squamiceps</w:t>
            </w:r>
          </w:p>
        </w:tc>
        <w:tc>
          <w:tcPr>
            <w:tcW w:w="1701" w:type="dxa"/>
            <w:vAlign w:val="bottom"/>
          </w:tcPr>
          <w:p w14:paraId="40DD493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rabia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abbler</w:t>
            </w:r>
          </w:p>
        </w:tc>
        <w:tc>
          <w:tcPr>
            <w:tcW w:w="1275" w:type="dxa"/>
            <w:vAlign w:val="bottom"/>
          </w:tcPr>
          <w:p w14:paraId="044DE86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ooperative</w:t>
            </w:r>
          </w:p>
        </w:tc>
        <w:tc>
          <w:tcPr>
            <w:tcW w:w="851" w:type="dxa"/>
            <w:vAlign w:val="bottom"/>
          </w:tcPr>
          <w:p w14:paraId="3BD92D61" w14:textId="77777777" w:rsidR="00AE5783" w:rsidRPr="0099520C" w:rsidRDefault="007B6B0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right&lt;/Author&gt;&lt;Year&gt;1999&lt;/Year&gt;&lt;RecNum&gt;226&lt;/RecNum&gt;&lt;record&gt;&lt;rec-number&gt;226&lt;/rec-number&gt;&lt;foreign-keys&gt;&lt;key app="EN" db-id="dr92rxae72rwd7ewfss5v0aup2apd90apft9"&gt;226&lt;/key&gt;&lt;/foreign-keys&gt;&lt;ref-type name="Journal Article"&gt;17&lt;/ref-type&gt;&lt;contributors&gt;&lt;authors&gt;&lt;author&gt;Wright, J&lt;/author&gt;&lt;author&gt;Parker, PG&lt;/author&gt;&lt;author&gt;Lundy, KJ&lt;/author&gt;&lt;/authors&gt;&lt;/contributors&gt;&lt;titles&gt;&lt;title&gt;Relatedness and chick-feeding effort in the cooperatively breeding Arabian babbler&lt;/title&gt;&lt;secondary-title&gt;Animal Behaviour&lt;/secondary-title&gt;&lt;/titles&gt;&lt;periodical&gt;&lt;full-title&gt;Animal Behaviour&lt;/full-title&gt;&lt;/periodical&gt;&lt;pages&gt;779-785&lt;/pages&gt;&lt;volume&gt;58&lt;/volume&gt;&lt;dates&gt;&lt;year&gt;1999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2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5AEAF0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97DF37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FF1039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C2404B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CD584D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65549D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.09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0FFEB3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4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4EEA85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2BC0C6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333E71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9352EE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854393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222E34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02111D47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D7E1A9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39CDC3AE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Wilsonia citrina</w:t>
            </w:r>
          </w:p>
        </w:tc>
        <w:tc>
          <w:tcPr>
            <w:tcW w:w="1701" w:type="dxa"/>
            <w:vAlign w:val="bottom"/>
          </w:tcPr>
          <w:p w14:paraId="25D8BAF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Hood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068A280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D2F074F" w14:textId="77777777" w:rsidR="00AE5783" w:rsidRPr="0099520C" w:rsidRDefault="007B6B0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tutchbury&lt;/Author&gt;&lt;Year&gt;1994&lt;/Year&gt;&lt;RecNum&gt;1730&lt;/RecNum&gt;&lt;record&gt;&lt;rec-number&gt;1730&lt;/rec-number&gt;&lt;foreign-keys&gt;&lt;key app="EN" db-id="dr92rxae72rwd7ewfss5v0aup2apd90apft9"&gt;1730&lt;/key&gt;&lt;/foreign-keys&gt;&lt;ref-type name="Journal Article"&gt;17&lt;/ref-type&gt;&lt;contributors&gt;&lt;authors&gt;&lt;author&gt;Stutchbury, B. J.&lt;/author&gt;&lt;author&gt;Rhymer, JM&lt;/author&gt;&lt;author&gt;Morton, ES&lt;/author&gt;&lt;/authors&gt;&lt;/contributors&gt;&lt;titles&gt;&lt;title&gt;Extrapair paternity in hooded warblers&lt;/title&gt;&lt;secondary-title&gt;Behavioral Ecology&lt;/secondary-title&gt;&lt;/titles&gt;&lt;periodical&gt;&lt;full-title&gt;Behavioral Ecology&lt;/full-title&gt;&lt;/periodical&gt;&lt;pages&gt;384-392&lt;/pages&gt;&lt;volume&gt;5&lt;/volume&gt;&lt;dates&gt;&lt;year&gt;1994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0384F5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B47CCB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6C86413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58154B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D9BDA0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F092260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5.30</w:t>
            </w:r>
            <w:r w:rsidR="003E08EE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tutchbury&lt;/Author&gt;&lt;Year&gt;1994&lt;/Year&gt;&lt;RecNum&gt;1730&lt;/RecNum&gt;&lt;record&gt;&lt;rec-number&gt;1730&lt;/rec-number&gt;&lt;foreign-keys&gt;&lt;key app="EN" db-id="dr92rxae72rwd7ewfss5v0aup2apd90apft9"&gt;1730&lt;/key&gt;&lt;/foreign-keys&gt;&lt;ref-type name="Journal Article"&gt;17&lt;/ref-type&gt;&lt;contributors&gt;&lt;authors&gt;&lt;author&gt;Stutchbury, B. J.&lt;/author&gt;&lt;author&gt;Rhymer, JM&lt;/author&gt;&lt;author&gt;Morton, ES&lt;/author&gt;&lt;/authors&gt;&lt;/contributors&gt;&lt;titles&gt;&lt;title&gt;Extrapair paternity in hooded warblers&lt;/title&gt;&lt;secondary-title&gt;Behavioral Ecology&lt;/secondary-title&gt;&lt;/titles&gt;&lt;periodical&gt;&lt;full-title&gt;Behavioral Ecology&lt;/full-title&gt;&lt;/periodical&gt;&lt;pages&gt;384-392&lt;/pages&gt;&lt;volume&gt;5&lt;/volume&gt;&lt;dates&gt;&lt;year&gt;1994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C78AE3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CC1538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FAEDF3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2B684D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F1324F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C7DF10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695209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2C740979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659CD20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ves</w:t>
            </w:r>
          </w:p>
        </w:tc>
        <w:tc>
          <w:tcPr>
            <w:tcW w:w="1701" w:type="dxa"/>
            <w:vAlign w:val="bottom"/>
          </w:tcPr>
          <w:p w14:paraId="4C326150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Wilsonia citrina</w:t>
            </w:r>
          </w:p>
        </w:tc>
        <w:tc>
          <w:tcPr>
            <w:tcW w:w="1701" w:type="dxa"/>
            <w:vAlign w:val="bottom"/>
          </w:tcPr>
          <w:p w14:paraId="43CC13D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Hooded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warbler</w:t>
            </w:r>
          </w:p>
        </w:tc>
        <w:tc>
          <w:tcPr>
            <w:tcW w:w="1275" w:type="dxa"/>
            <w:vAlign w:val="bottom"/>
          </w:tcPr>
          <w:p w14:paraId="072176B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29D44E5B" w14:textId="77777777" w:rsidR="00AE5783" w:rsidRPr="0099520C" w:rsidRDefault="007B6B0E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tutchbury&lt;/Author&gt;&lt;Year&gt;1994&lt;/Year&gt;&lt;RecNum&gt;1730&lt;/RecNum&gt;&lt;record&gt;&lt;rec-number&gt;1730&lt;/rec-number&gt;&lt;foreign-keys&gt;&lt;key app="EN" db-id="dr92rxae72rwd7ewfss5v0aup2apd90apft9"&gt;1730&lt;/key&gt;&lt;/foreign-keys&gt;&lt;ref-type name="Journal Article"&gt;17&lt;/ref-type&gt;&lt;contributors&gt;&lt;authors&gt;&lt;author&gt;Stutchbury, B. J.&lt;/author&gt;&lt;author&gt;Rhymer, JM&lt;/author&gt;&lt;author&gt;Morton, ES&lt;/author&gt;&lt;/authors&gt;&lt;/contributors&gt;&lt;titles&gt;&lt;title&gt;Extrapair paternity in hooded warblers&lt;/title&gt;&lt;secondary-title&gt;Behavioral Ecology&lt;/secondary-title&gt;&lt;/titles&gt;&lt;periodical&gt;&lt;full-title&gt;Behavioral Ecology&lt;/full-title&gt;&lt;/periodical&gt;&lt;pages&gt;384-392&lt;/pages&gt;&lt;volume&gt;5&lt;/volume&gt;&lt;dates&gt;&lt;year&gt;1994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0CEC6E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27B1A7E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6583C2F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0ADAE9A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0B426B6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E204AE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5.3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7E667F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D306094" w14:textId="77777777" w:rsidR="00AE5783" w:rsidRPr="0099520C" w:rsidRDefault="005D7C22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-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0.0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3F5D76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95612E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6207C3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7492DE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2D72E97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0776C1DD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A9C2F1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Insecta</w:t>
            </w:r>
          </w:p>
        </w:tc>
        <w:tc>
          <w:tcPr>
            <w:tcW w:w="1701" w:type="dxa"/>
            <w:vAlign w:val="bottom"/>
          </w:tcPr>
          <w:p w14:paraId="54C8424D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Nicrophorus tomentosus</w:t>
            </w:r>
          </w:p>
        </w:tc>
        <w:tc>
          <w:tcPr>
            <w:tcW w:w="1701" w:type="dxa"/>
            <w:vAlign w:val="bottom"/>
          </w:tcPr>
          <w:p w14:paraId="21A46B0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urying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beetle</w:t>
            </w:r>
          </w:p>
        </w:tc>
        <w:tc>
          <w:tcPr>
            <w:tcW w:w="1275" w:type="dxa"/>
            <w:vAlign w:val="bottom"/>
          </w:tcPr>
          <w:p w14:paraId="3BA9AF7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77BD91F1" w14:textId="77777777" w:rsidR="00AE5783" w:rsidRPr="0099520C" w:rsidRDefault="00907D80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cott&lt;/Author&gt;&lt;Year&gt;1993&lt;/Year&gt;&lt;RecNum&gt;1704&lt;/RecNum&gt;&lt;record&gt;&lt;rec-number&gt;1704&lt;/rec-number&gt;&lt;foreign-keys&gt;&lt;key app="EN" db-id="dr92rxae72rwd7ewfss5v0aup2apd90apft9"&gt;1704&lt;/key&gt;&lt;/foreign-keys&gt;&lt;ref-type name="Journal Article"&gt;17&lt;/ref-type&gt;&lt;contributors&gt;&lt;authors&gt;&lt;author&gt;Scott, M. P.&lt;/author&gt;&lt;author&gt;Williams, S. M.&lt;/author&gt;&lt;/authors&gt;&lt;/contributors&gt;&lt;auth-address&gt;BOSTON UNIV,DEPT BIOL,BOSTON,MA 02215.&amp;#xD;SCOTT, MP, UNIV NEW HAMPSHIRE,DEPT ZOOL,DURHAM,NH 03824.&lt;/auth-address&gt;&lt;titles&gt;&lt;title&gt;Comparative reproductive success of communally breeding burying beetles as assessed by PCR with randomly amplified polymorphic DNA&lt;/title&gt;&lt;secondary-title&gt;Proceedings of the National Academy of Sciences of the United States of America&lt;/secondary-title&gt;&lt;alt-title&gt;Proc. Natl. Acad. Sci. U. S. A.&lt;/alt-title&gt;&lt;/titles&gt;&lt;periodical&gt;&lt;full-title&gt;Proceedings of the National Academy of Sciences of the United States of America&lt;/full-title&gt;&lt;abbr-1&gt;Proc. Natl. Acad. Sci. U. S. A.&lt;/abbr-1&gt;&lt;/periodical&gt;&lt;alt-periodical&gt;&lt;full-title&gt;Proceedings of the National Academy of Sciences of the United States of America&lt;/full-title&gt;&lt;abbr-1&gt;Proc. Natl. Acad. Sci. U. S. A.&lt;/abbr-1&gt;&lt;/alt-periodical&gt;&lt;pages&gt;2242-2245&lt;/pages&gt;&lt;volume&gt;90&lt;/volume&gt;&lt;number&gt;6&lt;/number&gt;&lt;keywords&gt;&lt;keyword&gt;PARENTAL CARE&lt;/keyword&gt;&lt;keyword&gt;PATERNITY ANALYSIS&lt;/keyword&gt;&lt;keyword&gt;NICROPHORUS&lt;/keyword&gt;&lt;keyword&gt;PARENTAL CARE&lt;/keyword&gt;&lt;keyword&gt;VESPILLOIDES COLEOPTERA&lt;/keyword&gt;&lt;keyword&gt;ARBITRARY PRIMERS&lt;/keyword&gt;&lt;keyword&gt;MATING&lt;/keyword&gt;&lt;keyword&gt;SUCCESS&lt;/keyword&gt;&lt;keyword&gt;PATERNAL CARE&lt;/keyword&gt;&lt;keyword&gt;EVOLUTION&lt;/keyword&gt;&lt;keyword&gt;NICROPHORUS&lt;/keyword&gt;&lt;keyword&gt;SILPHIDAE&lt;/keyword&gt;&lt;keyword&gt;BEHAVIOR&lt;/keyword&gt;&lt;keyword&gt;BIRDS&lt;/keyword&gt;&lt;/keywords&gt;&lt;dates&gt;&lt;year&gt;1993&lt;/year&gt;&lt;pub-dates&gt;&lt;date&gt;Mar&lt;/date&gt;&lt;/pub-dates&gt;&lt;/dates&gt;&lt;isbn&gt;0027-8424&lt;/isbn&gt;&lt;accession-num&gt;ISI:A1993KT37000033&lt;/accession-num&gt;&lt;work-type&gt;Article&lt;/work-type&gt;&lt;urls&gt;&lt;related-urls&gt;&lt;url&gt;&amp;lt;Go to ISI&amp;gt;://A1993KT37000033&lt;/url&gt;&lt;/related-urls&gt;&lt;/urls&gt;&lt;language&gt;English&lt;/language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E94B45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9D7A67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1198E1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es</w:t>
            </w:r>
          </w:p>
        </w:tc>
        <w:tc>
          <w:tcPr>
            <w:tcW w:w="673" w:type="dxa"/>
            <w:vAlign w:val="bottom"/>
          </w:tcPr>
          <w:p w14:paraId="1C6D4CB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825F1F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2BF40A7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0.00</w:t>
            </w:r>
            <w:r w:rsidR="003E08EE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cott&lt;/Author&gt;&lt;Year&gt;1993&lt;/Year&gt;&lt;RecNum&gt;1704&lt;/RecNum&gt;&lt;record&gt;&lt;rec-number&gt;1704&lt;/rec-number&gt;&lt;foreign-keys&gt;&lt;key app="EN" db-id="dr92rxae72rwd7ewfss5v0aup2apd90apft9"&gt;1704&lt;/key&gt;&lt;/foreign-keys&gt;&lt;ref-type name="Journal Article"&gt;17&lt;/ref-type&gt;&lt;contributors&gt;&lt;authors&gt;&lt;author&gt;Scott, M. P.&lt;/author&gt;&lt;author&gt;Williams, S. M.&lt;/author&gt;&lt;/authors&gt;&lt;/contributors&gt;&lt;auth-address&gt;BOSTON UNIV,DEPT BIOL,BOSTON,MA 02215.&amp;#xD;SCOTT, MP, UNIV NEW HAMPSHIRE,DEPT ZOOL,DURHAM,NH 03824.&lt;/auth-address&gt;&lt;titles&gt;&lt;title&gt;Comparative reproductive success of communally breeding burying beetles as assessed by PCR with randomly amplified polymorphic DNA&lt;/title&gt;&lt;secondary-title&gt;Proceedings of the National Academy of Sciences of the United States of America&lt;/secondary-title&gt;&lt;alt-title&gt;Proc. Natl. Acad. Sci. U. S. A.&lt;/alt-title&gt;&lt;/titles&gt;&lt;periodical&gt;&lt;full-title&gt;Proceedings of the National Academy of Sciences of the United States of America&lt;/full-title&gt;&lt;abbr-1&gt;Proc. Natl. Acad. Sci. U. S. A.&lt;/abbr-1&gt;&lt;/periodical&gt;&lt;alt-periodical&gt;&lt;full-title&gt;Proceedings of the National Academy of Sciences of the United States of America&lt;/full-title&gt;&lt;abbr-1&gt;Proc. Natl. Acad. Sci. U. S. A.&lt;/abbr-1&gt;&lt;/alt-periodical&gt;&lt;pages&gt;2242-2245&lt;/pages&gt;&lt;volume&gt;90&lt;/volume&gt;&lt;number&gt;6&lt;/number&gt;&lt;keywords&gt;&lt;keyword&gt;PARENTAL CARE&lt;/keyword&gt;&lt;keyword&gt;PATERNITY ANALYSIS&lt;/keyword&gt;&lt;keyword&gt;NICROPHORUS&lt;/keyword&gt;&lt;keyword&gt;PARENTAL CARE&lt;/keyword&gt;&lt;keyword&gt;VESPILLOIDES COLEOPTERA&lt;/keyword&gt;&lt;keyword&gt;ARBITRARY PRIMERS&lt;/keyword&gt;&lt;keyword&gt;MATING&lt;/keyword&gt;&lt;keyword&gt;SUCCESS&lt;/keyword&gt;&lt;keyword&gt;PATERNAL CARE&lt;/keyword&gt;&lt;keyword&gt;EVOLUTION&lt;/keyword&gt;&lt;keyword&gt;NICROPHORUS&lt;/keyword&gt;&lt;keyword&gt;SILPHIDAE&lt;/keyword&gt;&lt;keyword&gt;BEHAVIOR&lt;/keyword&gt;&lt;keyword&gt;BIRDS&lt;/keyword&gt;&lt;/keywords&gt;&lt;dates&gt;&lt;year&gt;1993&lt;/year&gt;&lt;pub-dates&gt;&lt;date&gt;Mar&lt;/date&gt;&lt;/pub-dates&gt;&lt;/dates&gt;&lt;isbn&gt;0027-8424&lt;/isbn&gt;&lt;accession-num&gt;ISI:A1993KT37000033&lt;/accession-num&gt;&lt;work-type&gt;Article&lt;/work-type&gt;&lt;urls&gt;&lt;related-urls&gt;&lt;url&gt;&amp;lt;Go to ISI&amp;gt;://A1993KT37000033&lt;/url&gt;&lt;/related-urls&gt;&lt;/urls&gt;&lt;language&gt;English&lt;/language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E2036E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4E7663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14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C49BA4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37B1AC3" w14:textId="77777777" w:rsidR="00AE5783" w:rsidRPr="0099520C" w:rsidRDefault="00546D14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4BEB229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17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2C5AA8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3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42C02D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0</w:t>
            </w:r>
          </w:p>
        </w:tc>
      </w:tr>
      <w:tr w:rsidR="00AE5783" w:rsidRPr="0099520C" w14:paraId="172265BF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1F7EC2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Insecta</w:t>
            </w:r>
          </w:p>
        </w:tc>
        <w:tc>
          <w:tcPr>
            <w:tcW w:w="1701" w:type="dxa"/>
            <w:vAlign w:val="bottom"/>
          </w:tcPr>
          <w:p w14:paraId="4F2AE50A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Nicrophorus tomentosus</w:t>
            </w:r>
          </w:p>
        </w:tc>
        <w:tc>
          <w:tcPr>
            <w:tcW w:w="1701" w:type="dxa"/>
            <w:vAlign w:val="bottom"/>
          </w:tcPr>
          <w:p w14:paraId="3BA180E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urying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beetle</w:t>
            </w:r>
          </w:p>
        </w:tc>
        <w:tc>
          <w:tcPr>
            <w:tcW w:w="1275" w:type="dxa"/>
            <w:vAlign w:val="bottom"/>
          </w:tcPr>
          <w:p w14:paraId="3DDA262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74F7A8DF" w14:textId="77777777" w:rsidR="00AE5783" w:rsidRPr="0099520C" w:rsidRDefault="00907D80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262E7F">
              <w:rPr>
                <w:rFonts w:ascii="Arial Narrow" w:hAnsi="Arial Narrow"/>
                <w:color w:val="000000"/>
                <w:sz w:val="16"/>
              </w:rPr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Scott&lt;/Author&gt;&lt;Year&gt;1993&lt;/Year&gt;&lt;RecNum&gt;1704&lt;/RecNum&gt;&lt;record&gt;&lt;rec-number&gt;1704&lt;/rec-number&gt;&lt;foreign-keys&gt;&lt;key app="EN" db-id="dr92rxae72rwd7ewfss5v0aup2apd90apft9"&gt;1704&lt;/key&gt;&lt;/foreign-keys&gt;&lt;ref-type name="Journal Article"&gt;17&lt;/ref-type&gt;&lt;contributors&gt;&lt;authors&gt;&lt;author&gt;Scott, M. P.&lt;/author&gt;&lt;author&gt;Williams, S. M.&lt;/author&gt;&lt;/authors&gt;&lt;/contributors&gt;&lt;auth-address&gt;BOSTON UNIV,DEPT BIOL,BOSTON,MA 02215.&amp;#xD;SCOTT, MP, UNIV NEW HAMPSHIRE,DEPT ZOOL,DURHAM,NH 03824.&lt;/auth-address&gt;&lt;titles&gt;&lt;title&gt;Comparative reproductive success of communally breeding burying beetles as assessed by PCR with randomly amplified polymorphic DNA&lt;/title&gt;&lt;secondary-title&gt;Proceedings of the National Academy of Sciences of the United States of America&lt;/secondary-title&gt;&lt;alt-title&gt;Proc. Natl. Acad. Sci. U. S. A.&lt;/alt-title&gt;&lt;/titles&gt;&lt;periodical&gt;&lt;full-title&gt;Proceedings of the National Academy of Sciences of the United States of America&lt;/full-title&gt;&lt;abbr-1&gt;Proc. Natl. Acad. Sci. U. S. A.&lt;/abbr-1&gt;&lt;/periodical&gt;&lt;alt-periodical&gt;&lt;full-title&gt;Proceedings of the National Academy of Sciences of the United States of America&lt;/full-title&gt;&lt;abbr-1&gt;Proc. Natl. Acad. Sci. U. S. A.&lt;/abbr-1&gt;&lt;/alt-periodical&gt;&lt;pages&gt;2242-2245&lt;/pages&gt;&lt;volume&gt;90&lt;/volume&gt;&lt;number&gt;6&lt;/number&gt;&lt;keywords&gt;&lt;keyword&gt;PARENTAL CARE&lt;/keyword&gt;&lt;keyword&gt;PATERNITY ANALYSIS&lt;/keyword&gt;&lt;keyword&gt;NICROPHORUS&lt;/keyword&gt;&lt;keyword&gt;PARENTAL CARE&lt;/keyword&gt;&lt;keyword&gt;VESPILLOIDES COLEOPTERA&lt;/keyword&gt;&lt;keyword&gt;ARBITRARY PRIMERS&lt;/keyword&gt;&lt;keyword&gt;MATING&lt;/keyword&gt;&lt;keyword&gt;SUCCESS&lt;/keyword&gt;&lt;keyword&gt;PATERNAL CARE&lt;/keyword&gt;&lt;keyword&gt;EVOLUTION&lt;/keyword&gt;&lt;keyword&gt;NICROPHORUS&lt;/keyword&gt;&lt;keyword&gt;SILPHIDAE&lt;/keyword&gt;&lt;keyword&gt;BEHAVIOR&lt;/keyword&gt;&lt;keyword&gt;BIRDS&lt;/keyword&gt;&lt;/keywords&gt;&lt;dates&gt;&lt;year&gt;1993&lt;/year&gt;&lt;pub-dates&gt;&lt;date&gt;Mar&lt;/date&gt;&lt;/pub-dates&gt;&lt;/dates&gt;&lt;isbn&gt;0027-8424&lt;/isbn&gt;&lt;accession-num&gt;ISI:A1993KT37000033&lt;/accession-num&gt;&lt;work-type&gt;Article&lt;/work-type&gt;&lt;urls&gt;&lt;related-urls&gt;&lt;url&gt;&amp;lt;Go to ISI&amp;gt;://A1993KT37000033&lt;/url&gt;&lt;/related-urls&gt;&lt;/urls&gt;&lt;language&gt;English&lt;/language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1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5C165E0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61215B4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57B68F0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1198CA4B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D956A2D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8170C6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70.00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7438CE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58170A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7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11CC993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11F33FD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17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51A5CA8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117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F617AA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43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9AB993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0</w:t>
            </w:r>
          </w:p>
        </w:tc>
      </w:tr>
      <w:tr w:rsidR="00AE5783" w:rsidRPr="0099520C" w14:paraId="028BBF08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DA606C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Insecta</w:t>
            </w:r>
          </w:p>
        </w:tc>
        <w:tc>
          <w:tcPr>
            <w:tcW w:w="1701" w:type="dxa"/>
            <w:vAlign w:val="bottom"/>
          </w:tcPr>
          <w:p w14:paraId="055F21EB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hyllomorpha laciniata</w:t>
            </w:r>
          </w:p>
        </w:tc>
        <w:tc>
          <w:tcPr>
            <w:tcW w:w="1701" w:type="dxa"/>
            <w:vAlign w:val="bottom"/>
          </w:tcPr>
          <w:p w14:paraId="2DA4E021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Golden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egg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ug</w:t>
            </w:r>
          </w:p>
        </w:tc>
        <w:tc>
          <w:tcPr>
            <w:tcW w:w="1275" w:type="dxa"/>
            <w:vAlign w:val="bottom"/>
          </w:tcPr>
          <w:p w14:paraId="29372ED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450C3084" w14:textId="77777777" w:rsidR="00AE5783" w:rsidRPr="0099520C" w:rsidRDefault="00262E7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Garcia-Gonzalez&lt;/Author&gt;&lt;Year&gt;2005&lt;/Year&gt;&lt;RecNum&gt;687&lt;/RecNum&gt;&lt;record&gt;&lt;rec-number&gt;687&lt;/rec-number&gt;&lt;foreign-keys&gt;&lt;key app="EN" db-id="dr92rxae72rwd7ewfss5v0aup2apd90apft9"&gt;687&lt;/key&gt;&lt;/foreign-keys&gt;&lt;ref-type name="Journal Article"&gt;17&lt;/ref-type&gt;&lt;contributors&gt;&lt;authors&gt;&lt;author&gt;Garcia-Gonzalez, F.&lt;/author&gt;&lt;author&gt;Nunez, Y.&lt;/author&gt;&lt;author&gt;Ponz, F.&lt;/author&gt;&lt;author&gt;Roldan, E. R. S.&lt;/author&gt;&lt;author&gt;Gomendio, M.&lt;/author&gt;&lt;/authors&gt;&lt;/contributors&gt;&lt;titles&gt;&lt;title&gt;Paternity analysis in the golden egg bug using AFLPs: do the males preferentially accept their true genetic offspring?&lt;/title&gt;&lt;secondary-title&gt;Ecological Entomology&lt;/secondary-title&gt;&lt;/titles&gt;&lt;periodical&gt;&lt;full-title&gt;Ecological Entomology&lt;/full-title&gt;&lt;/periodical&gt;&lt;pages&gt;444-455&lt;/pages&gt;&lt;volume&gt;30&lt;/volume&gt;&lt;number&gt;4&lt;/number&gt;&lt;dates&gt;&lt;year&gt;2005&lt;/year&gt;&lt;pub-dates&gt;&lt;date&gt;Aug&lt;/date&gt;&lt;/pub-dates&gt;&lt;/dates&gt;&lt;accession-num&gt;ISI:000230727800009&lt;/accession-num&gt;&lt;urls&gt;&lt;related-urls&gt;&lt;url&gt;&amp;lt;Go to ISI&amp;gt;://000230727800009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2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FAE05F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52273ED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6A3098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77B1AC8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634962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A7036CB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7.50</w:t>
            </w:r>
            <w:r w:rsidR="003E08EE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Tay&lt;/Author&gt;&lt;Year&gt;2003&lt;/Year&gt;&lt;RecNum&gt;2301&lt;/RecNum&gt;&lt;record&gt;&lt;rec-number&gt;2301&lt;/rec-number&gt;&lt;foreign-keys&gt;&lt;key app="EN" db-id="dr92rxae72rwd7ewfss5v0aup2apd90apft9"&gt;2301&lt;/key&gt;&lt;/foreign-keys&gt;&lt;ref-type name="Journal Article"&gt;17&lt;/ref-type&gt;&lt;contributors&gt;&lt;authors&gt;&lt;author&gt;Tay, W. T.&lt;/author&gt;&lt;author&gt;Miettinen, M.&lt;/author&gt;&lt;author&gt;Kaitala, A.&lt;/author&gt;&lt;/authors&gt;&lt;/contributors&gt;&lt;auth-address&gt;Tay, Wt&amp;#xD;Roslin Inst, Dept Genom &amp;amp; Bioinformat, Roslin EH25 9PS, Midlothian, Scotland&amp;#xD;Roslin Inst, Dept Genom &amp;amp; Bioinformat, Roslin EH25 9PS, Midlothian, Scotland&amp;#xD;Univ Oulu, Dept Biol, FIN-90014 Oulu, Finland&amp;#xD;Univ Stockholm, Dept Zool, S-10691 Stockholm, Sweden&lt;/auth-address&gt;&lt;titles&gt;&lt;title&gt;Do male golden egg bugs carry eggs they have fertilized? A microsatellite analysis&lt;/title&gt;&lt;secondary-title&gt;Behavioral Ecology&lt;/secondary-title&gt;&lt;alt-title&gt;Behav Ecol&lt;/alt-title&gt;&lt;/titles&gt;&lt;periodical&gt;&lt;full-title&gt;Behavioral Ecology&lt;/full-title&gt;&lt;/periodical&gt;&lt;pages&gt;481-485&lt;/pages&gt;&lt;volume&gt;14&lt;/volume&gt;&lt;number&gt;4&lt;/number&gt;&lt;keywords&gt;&lt;keyword&gt;microsatellite&lt;/keyword&gt;&lt;keyword&gt;paternity&lt;/keyword&gt;&lt;keyword&gt;phyllomorpha laciniata&lt;/keyword&gt;&lt;keyword&gt;relatedness&lt;/keyword&gt;&lt;keyword&gt;male parental care&lt;/keyword&gt;&lt;keyword&gt;coreid bug&lt;/keyword&gt;&lt;keyword&gt;null allele&lt;/keyword&gt;&lt;keyword&gt;heteroptera&lt;/keyword&gt;&lt;keyword&gt;predation&lt;/keyword&gt;&lt;keyword&gt;evolution&lt;/keyword&gt;&lt;keyword&gt;markers&lt;/keyword&gt;&lt;keyword&gt;field&lt;/keyword&gt;&lt;keyword&gt;relatedness&lt;/keyword&gt;&lt;keyword&gt;population&lt;/keyword&gt;&lt;/keywords&gt;&lt;dates&gt;&lt;year&gt;2003&lt;/year&gt;&lt;pub-dates&gt;&lt;date&gt;Jul&lt;/date&gt;&lt;/pub-dates&gt;&lt;/dates&gt;&lt;isbn&gt;1045-2249&lt;/isbn&gt;&lt;accession-num&gt;ISI:000184534600005&lt;/accession-num&gt;&lt;urls&gt;&lt;related-urls&gt;&lt;url&gt;&amp;lt;Go to ISI&amp;gt;://000184534600005&lt;/url&gt;&lt;/related-urls&gt;&lt;/urls&gt;&lt;language&gt;English&lt;/language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DF2FC9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40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DD1D7F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77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4657232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9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7EB8142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30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0CA7367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6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1BA19A0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58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4B75D57B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6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1</w:t>
            </w:r>
          </w:p>
        </w:tc>
      </w:tr>
      <w:tr w:rsidR="00AE5783" w:rsidRPr="0099520C" w14:paraId="0F2F542B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62C463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Mammalia</w:t>
            </w:r>
          </w:p>
        </w:tc>
        <w:tc>
          <w:tcPr>
            <w:tcW w:w="1701" w:type="dxa"/>
            <w:vAlign w:val="bottom"/>
          </w:tcPr>
          <w:p w14:paraId="2B8F4BB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Homo sapiens</w:t>
            </w:r>
          </w:p>
        </w:tc>
        <w:tc>
          <w:tcPr>
            <w:tcW w:w="1701" w:type="dxa"/>
            <w:vAlign w:val="bottom"/>
          </w:tcPr>
          <w:p w14:paraId="33583C6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Human</w:t>
            </w:r>
          </w:p>
        </w:tc>
        <w:tc>
          <w:tcPr>
            <w:tcW w:w="1275" w:type="dxa"/>
            <w:vAlign w:val="bottom"/>
          </w:tcPr>
          <w:p w14:paraId="5B128A4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1504CA4" w14:textId="77777777" w:rsidR="00AE5783" w:rsidRPr="0099520C" w:rsidRDefault="00262E7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Alvergne&lt;/Author&gt;&lt;Year&gt;2009&lt;/Year&gt;&lt;RecNum&gt;590&lt;/RecNum&gt;&lt;record&gt;&lt;rec-number&gt;590&lt;/rec-number&gt;&lt;foreign-keys&gt;&lt;key app="EN" db-id="dr92rxae72rwd7ewfss5v0aup2apd90apft9"&gt;590&lt;/key&gt;&lt;/foreign-keys&gt;&lt;ref-type name="Journal Article"&gt;17&lt;/ref-type&gt;&lt;contributors&gt;&lt;authors&gt;&lt;author&gt;Alvergne, A.&lt;/author&gt;&lt;author&gt;Faurie, C.&lt;/author&gt;&lt;author&gt;Raymond, M.&lt;/author&gt;&lt;/authors&gt;&lt;/contributors&gt;&lt;titles&gt;&lt;title&gt;Father-offspring resemblance predicts paternal investment in humans&lt;/title&gt;&lt;secondary-title&gt;Animal Behaviour&lt;/secondary-title&gt;&lt;/titles&gt;&lt;periodical&gt;&lt;full-title&gt;Animal Behaviour&lt;/full-title&gt;&lt;/periodical&gt;&lt;pages&gt;- 69&lt;/pages&gt;&lt;volume&gt;- 78&lt;/volume&gt;&lt;number&gt;- 1&lt;/number&gt;&lt;dates&gt;&lt;year&gt;2009&lt;/year&gt;&lt;/dates&gt;&lt;isbn&gt;- 0003-3472&lt;/isbn&gt;&lt;urls&gt;&lt;related-urls&gt;&lt;url&gt;&lt;style face="underline" font="default" size="100%"&gt;- http://sfx7.exlibrisgroup.com/oxford/?url_ver=Z39.88-2004&amp;amp;url_ctx_fmt=info%3Aofi%2Ffmt%3Akev%3Amtx%3Actx&amp;amp;rft_val_fmt=info%3Aofi%2Ffmt%3Akev%3Amtx%3Ajournal&amp;amp;rft.atitle=Father-offspring%20resemblance%20predicts%20paternal%20investment%20in%20humans&amp;amp;rft.auinit=A&amp;amp;rft.aulast=Alvergne&amp;amp;rft.date=2009&amp;amp;rft.epage=69&amp;amp;rft.genre=article&amp;amp;rft.issn=0003-3472&amp;amp;rft.issue=1&amp;amp;rft.spage=61&amp;amp;rft.stitle=ANIM%20BEHAV&amp;amp;rft.title=ANIMAL%20BEHAVIOUR&amp;amp;rft.volume=78&amp;amp;rfr_id=info%3Asid%2Fwww.isinet.com%3AWoK%3AWOS&amp;amp;rft.au=Faurie%2C%20C&amp;amp;rft.au=Raymond%2C%20M&amp;amp;rft_id=info%3Adoi%2F10.1016%2Fj.anbehav.2009.03.019&lt;/style&gt;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309910E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7B2A92A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B4A2DD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57CCC102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65153CE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ACE0EDB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.16</w:t>
            </w:r>
            <w:r w:rsidR="007175C2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BbmRlcnNvbjwvQXV0aG9yPjxZZWFyPjIwMDY8L1llYXI+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BbmRlcnNvbjwvQXV0aG9yPjxZZWFyPjIwMDY8L1llYXI+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5,13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E1CD67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05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435BF363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994EF3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1AABB9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3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DEAA3A9" w14:textId="77777777" w:rsidR="00AE5783" w:rsidRPr="00F87A67" w:rsidRDefault="00F87A67" w:rsidP="0099520C">
            <w:pPr>
              <w:rPr>
                <w:rFonts w:ascii="Arial Narrow" w:hAnsi="Arial Narrow"/>
                <w:color w:val="000000"/>
                <w:sz w:val="12"/>
              </w:rPr>
            </w:pPr>
            <w:r w:rsidRPr="00F87A67">
              <w:rPr>
                <w:rFonts w:ascii="Arial Narrow" w:hAnsi="Arial Narrow"/>
                <w:color w:val="000000"/>
                <w:sz w:val="12"/>
              </w:rPr>
              <w:t>18310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D955926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33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589B69D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34</w:t>
            </w:r>
          </w:p>
        </w:tc>
      </w:tr>
      <w:tr w:rsidR="00AE5783" w:rsidRPr="0099520C" w14:paraId="71BD04EF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25BCB2C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Mammalia</w:t>
            </w:r>
          </w:p>
        </w:tc>
        <w:tc>
          <w:tcPr>
            <w:tcW w:w="1701" w:type="dxa"/>
            <w:vAlign w:val="bottom"/>
          </w:tcPr>
          <w:p w14:paraId="5322C512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Homo sapiens</w:t>
            </w:r>
          </w:p>
        </w:tc>
        <w:tc>
          <w:tcPr>
            <w:tcW w:w="1701" w:type="dxa"/>
            <w:vAlign w:val="bottom"/>
          </w:tcPr>
          <w:p w14:paraId="77EF226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Human</w:t>
            </w:r>
          </w:p>
        </w:tc>
        <w:tc>
          <w:tcPr>
            <w:tcW w:w="1275" w:type="dxa"/>
            <w:vAlign w:val="bottom"/>
          </w:tcPr>
          <w:p w14:paraId="2C077B3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60FF1C9" w14:textId="77777777" w:rsidR="00AE5783" w:rsidRPr="0099520C" w:rsidRDefault="00262E7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Alvergne&lt;/Author&gt;&lt;Year&gt;2009&lt;/Year&gt;&lt;RecNum&gt;590&lt;/RecNum&gt;&lt;record&gt;&lt;rec-number&gt;590&lt;/rec-number&gt;&lt;foreign-keys&gt;&lt;key app="EN" db-id="dr92rxae72rwd7ewfss5v0aup2apd90apft9"&gt;590&lt;/key&gt;&lt;/foreign-keys&gt;&lt;ref-type name="Journal Article"&gt;17&lt;/ref-type&gt;&lt;contributors&gt;&lt;authors&gt;&lt;author&gt;Alvergne, A.&lt;/author&gt;&lt;author&gt;Faurie, C.&lt;/author&gt;&lt;author&gt;Raymond, M.&lt;/author&gt;&lt;/authors&gt;&lt;/contributors&gt;&lt;titles&gt;&lt;title&gt;Father-offspring resemblance predicts paternal investment in humans&lt;/title&gt;&lt;secondary-title&gt;Animal Behaviour&lt;/secondary-title&gt;&lt;/titles&gt;&lt;periodical&gt;&lt;full-title&gt;Animal Behaviour&lt;/full-title&gt;&lt;/periodical&gt;&lt;pages&gt;- 69&lt;/pages&gt;&lt;volume&gt;- 78&lt;/volume&gt;&lt;number&gt;- 1&lt;/number&gt;&lt;dates&gt;&lt;year&gt;2009&lt;/year&gt;&lt;/dates&gt;&lt;isbn&gt;- 0003-3472&lt;/isbn&gt;&lt;urls&gt;&lt;related-urls&gt;&lt;url&gt;&lt;style face="underline" font="default" size="100%"&gt;- http://sfx7.exlibrisgroup.com/oxford/?url_ver=Z39.88-2004&amp;amp;url_ctx_fmt=info%3Aofi%2Ffmt%3Akev%3Amtx%3Actx&amp;amp;rft_val_fmt=info%3Aofi%2Ffmt%3Akev%3Amtx%3Ajournal&amp;amp;rft.atitle=Father-offspring%20resemblance%20predicts%20paternal%20investment%20in%20humans&amp;amp;rft.auinit=A&amp;amp;rft.aulast=Alvergne&amp;amp;rft.date=2009&amp;amp;rft.epage=69&amp;amp;rft.genre=article&amp;amp;rft.issn=0003-3472&amp;amp;rft.issue=1&amp;amp;rft.spage=61&amp;amp;rft.stitle=ANIM%20BEHAV&amp;amp;rft.title=ANIMAL%20BEHAVIOUR&amp;amp;rft.volume=78&amp;amp;rfr_id=info%3Asid%2Fwww.isinet.com%3AWoK%3AWOS&amp;amp;rft.au=Faurie%2C%20C&amp;amp;rft.au=Raymond%2C%20M&amp;amp;rft_id=info%3Adoi%2F10.1016%2Fj.anbehav.2009.03.019&lt;/style&gt;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CBB73F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5E5C198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E4B36B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67FD86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19F0A1F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D53FB0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.16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9D275D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05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9FE9BF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6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7B2C9D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0F63F4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3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51E58E02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F87A67">
              <w:rPr>
                <w:rFonts w:ascii="Arial Narrow" w:hAnsi="Arial Narrow"/>
                <w:color w:val="000000"/>
                <w:sz w:val="12"/>
              </w:rPr>
              <w:t>18310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E85C40E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33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CBF4B6B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34</w:t>
            </w:r>
          </w:p>
        </w:tc>
      </w:tr>
      <w:tr w:rsidR="00AE5783" w:rsidRPr="0099520C" w14:paraId="67B92FAF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7B73467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Mammalia</w:t>
            </w:r>
          </w:p>
        </w:tc>
        <w:tc>
          <w:tcPr>
            <w:tcW w:w="1701" w:type="dxa"/>
            <w:vAlign w:val="bottom"/>
          </w:tcPr>
          <w:p w14:paraId="10628CE9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Homo sapiens</w:t>
            </w:r>
          </w:p>
        </w:tc>
        <w:tc>
          <w:tcPr>
            <w:tcW w:w="1701" w:type="dxa"/>
            <w:vAlign w:val="bottom"/>
          </w:tcPr>
          <w:p w14:paraId="2FC4861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Human</w:t>
            </w:r>
          </w:p>
        </w:tc>
        <w:tc>
          <w:tcPr>
            <w:tcW w:w="1275" w:type="dxa"/>
            <w:vAlign w:val="bottom"/>
          </w:tcPr>
          <w:p w14:paraId="2159B43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096480B9" w14:textId="77777777" w:rsidR="00AE5783" w:rsidRPr="0099520C" w:rsidRDefault="00262E7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Anderson&lt;/Author&gt;&lt;Year&gt;1999&lt;/Year&gt;&lt;RecNum&gt;1396&lt;/RecNum&gt;&lt;record&gt;&lt;rec-number&gt;1396&lt;/rec-number&gt;&lt;foreign-keys&gt;&lt;key app="EN" db-id="dr92rxae72rwd7ewfss5v0aup2apd90apft9"&gt;1396&lt;/key&gt;&lt;/foreign-keys&gt;&lt;ref-type name="Journal Article"&gt;17&lt;/ref-type&gt;&lt;contributors&gt;&lt;authors&gt;&lt;author&gt;Anderson, K. G.&lt;/author&gt;&lt;author&gt;Kaplan, H.&lt;/author&gt;&lt;author&gt;Lam, D&lt;/author&gt;&lt;author&gt;Lancaster, J&lt;/author&gt;&lt;/authors&gt;&lt;/contributors&gt;&lt;titles&gt;&lt;title&gt;Paternal care by genetic fathers and stepfathers II: reports by Xhosa high school students&lt;/title&gt;&lt;secondary-title&gt;Evolution and Human Behavior&lt;/secondary-title&gt;&lt;/titles&gt;&lt;periodical&gt;&lt;full-title&gt;Evolution and Human Behavior&lt;/full-title&gt;&lt;/periodical&gt;&lt;pages&gt;433-451&lt;/pages&gt;&lt;volume&gt;20&lt;/volume&gt;&lt;dates&gt;&lt;year&gt;1999&lt;/year&gt;&lt;/dates&gt;&lt;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7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FAAF6A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CC5160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7FEB98C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0C521DD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55040B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32CE698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.16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33B2D50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05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EA352D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AAE187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0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3EE3C2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3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586FF68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F87A67">
              <w:rPr>
                <w:rFonts w:ascii="Arial Narrow" w:hAnsi="Arial Narrow"/>
                <w:color w:val="000000"/>
                <w:sz w:val="12"/>
              </w:rPr>
              <w:t>18310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5701250D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33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1F74FB1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34</w:t>
            </w:r>
          </w:p>
        </w:tc>
      </w:tr>
      <w:tr w:rsidR="00AE5783" w:rsidRPr="0099520C" w14:paraId="3DF59E75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46674C7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Mammalia</w:t>
            </w:r>
          </w:p>
        </w:tc>
        <w:tc>
          <w:tcPr>
            <w:tcW w:w="1701" w:type="dxa"/>
            <w:vAlign w:val="bottom"/>
          </w:tcPr>
          <w:p w14:paraId="03EDC07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Homo sapiens</w:t>
            </w:r>
          </w:p>
        </w:tc>
        <w:tc>
          <w:tcPr>
            <w:tcW w:w="1701" w:type="dxa"/>
            <w:vAlign w:val="bottom"/>
          </w:tcPr>
          <w:p w14:paraId="52FE188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Human</w:t>
            </w:r>
          </w:p>
        </w:tc>
        <w:tc>
          <w:tcPr>
            <w:tcW w:w="1275" w:type="dxa"/>
            <w:vAlign w:val="bottom"/>
          </w:tcPr>
          <w:p w14:paraId="7900F2A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346AB0B0" w14:textId="77777777" w:rsidR="00AE5783" w:rsidRPr="0099520C" w:rsidRDefault="00262E7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Anderson&lt;/Author&gt;&lt;Year&gt;2007&lt;/Year&gt;&lt;RecNum&gt;593&lt;/RecNum&gt;&lt;record&gt;&lt;rec-number&gt;593&lt;/rec-number&gt;&lt;foreign-keys&gt;&lt;key app="EN" db-id="dr92rxae72rwd7ewfss5v0aup2apd90apft9"&gt;593&lt;/key&gt;&lt;/foreign-keys&gt;&lt;ref-type name="Journal Article"&gt;17&lt;/ref-type&gt;&lt;contributors&gt;&lt;authors&gt;&lt;author&gt;Anderson, K. G.&lt;/author&gt;&lt;author&gt;Kaplan, H.&lt;/author&gt;&lt;author&gt;Lancaster, J. B.&lt;/author&gt;&lt;/authors&gt;&lt;/contributors&gt;&lt;titles&gt;&lt;title&gt;Confidence of paternity, divorce, and investment in children by Albuquerque men&lt;/title&gt;&lt;secondary-title&gt;Evolution and Human Behavior&lt;/secondary-title&gt;&lt;/titles&gt;&lt;periodical&gt;&lt;full-title&gt;Evolution and Human Behavior&lt;/full-title&gt;&lt;/periodical&gt;&lt;pages&gt;1-10&lt;/pages&gt;&lt;volume&gt;28&lt;/volume&gt;&lt;number&gt;1&lt;/number&gt;&lt;dates&gt;&lt;year&gt;2007&lt;/year&gt;&lt;pub-dates&gt;&lt;date&gt;Jan&lt;/date&gt;&lt;/pub-dates&gt;&lt;/dates&gt;&lt;accession-num&gt;ISI:000243186400001&lt;/accession-num&gt;&lt;urls&gt;&lt;related-urls&gt;&lt;url&gt;&amp;lt;Go to ISI&amp;gt;://000243186400001&lt;/url&gt;&lt;/related-urls&gt;&lt;/urls&gt;&lt;electronic-resource-num&gt;10.1016/j.evolhumbehav.2006.06.004&lt;/electronic-resource-num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7C0921A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055E16F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5A2991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49D76E5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68B07317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43C2CB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.16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238D6AB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05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34495D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0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93580B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984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497F95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3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545A878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F87A67">
              <w:rPr>
                <w:rFonts w:ascii="Arial Narrow" w:hAnsi="Arial Narrow"/>
                <w:color w:val="000000"/>
                <w:sz w:val="12"/>
              </w:rPr>
              <w:t>18310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7C5CD4F6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33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062EB9D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34</w:t>
            </w:r>
          </w:p>
        </w:tc>
      </w:tr>
      <w:tr w:rsidR="00AE5783" w:rsidRPr="0099520C" w14:paraId="24698585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12CCBFB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Mammalia</w:t>
            </w:r>
          </w:p>
        </w:tc>
        <w:tc>
          <w:tcPr>
            <w:tcW w:w="1701" w:type="dxa"/>
            <w:vAlign w:val="bottom"/>
          </w:tcPr>
          <w:p w14:paraId="53E41883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Homo sapiens</w:t>
            </w:r>
          </w:p>
        </w:tc>
        <w:tc>
          <w:tcPr>
            <w:tcW w:w="1701" w:type="dxa"/>
            <w:vAlign w:val="bottom"/>
          </w:tcPr>
          <w:p w14:paraId="708D408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Human</w:t>
            </w:r>
          </w:p>
        </w:tc>
        <w:tc>
          <w:tcPr>
            <w:tcW w:w="1275" w:type="dxa"/>
            <w:vAlign w:val="bottom"/>
          </w:tcPr>
          <w:p w14:paraId="75F1DDF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5ADE872E" w14:textId="77777777" w:rsidR="00AE5783" w:rsidRPr="0099520C" w:rsidRDefault="00262E7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Marlowe&lt;/Author&gt;&lt;Year&gt;1999&lt;/Year&gt;&lt;RecNum&gt;792&lt;/RecNum&gt;&lt;record&gt;&lt;rec-number&gt;792&lt;/rec-number&gt;&lt;foreign-keys&gt;&lt;key app="EN" db-id="dr92rxae72rwd7ewfss5v0aup2apd90apft9"&gt;792&lt;/key&gt;&lt;/foreign-keys&gt;&lt;ref-type name="Journal Article"&gt;17&lt;/ref-type&gt;&lt;contributors&gt;&lt;authors&gt;&lt;author&gt;Marlowe, F.&lt;/author&gt;&lt;/authors&gt;&lt;/contributors&gt;&lt;titles&gt;&lt;title&gt;Male care and mating effort among Hadza foragers&lt;/title&gt;&lt;secondary-title&gt;Behavioral Ecology and Sociobiology&lt;/secondary-title&gt;&lt;/titles&gt;&lt;periodical&gt;&lt;full-title&gt;Behavioral Ecology and Sociobiology&lt;/full-title&gt;&lt;/periodical&gt;&lt;pages&gt;57-64&lt;/pages&gt;&lt;volume&gt;46&lt;/volume&gt;&lt;number&gt;1&lt;/number&gt;&lt;dates&gt;&lt;year&gt;1999&lt;/year&gt;&lt;pub-dates&gt;&lt;date&gt;Jun&lt;/date&gt;&lt;/pub-dates&gt;&lt;/dates&gt;&lt;accession-num&gt;ISI:000081085000007&lt;/accession-num&gt;&lt;urls&gt;&lt;related-urls&gt;&lt;url&gt;&amp;lt;Go to ISI&amp;gt;://000081085000007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3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5F4E02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E4910D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417D09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70A8F09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C22A74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7877065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6.16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093BD58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2059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77BA1A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5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CF4E53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2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1A0B857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3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470C0F6E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F87A67">
              <w:rPr>
                <w:rFonts w:ascii="Arial Narrow" w:hAnsi="Arial Narrow"/>
                <w:color w:val="000000"/>
                <w:sz w:val="12"/>
              </w:rPr>
              <w:t>18310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4B8C9B3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0.33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01EB098" w14:textId="77777777" w:rsidR="00AE5783" w:rsidRPr="0099520C" w:rsidRDefault="00F87A67" w:rsidP="0099520C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34</w:t>
            </w:r>
          </w:p>
        </w:tc>
      </w:tr>
      <w:tr w:rsidR="00AE5783" w:rsidRPr="0099520C" w14:paraId="1FBB3A79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7F34120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Mammalia</w:t>
            </w:r>
          </w:p>
        </w:tc>
        <w:tc>
          <w:tcPr>
            <w:tcW w:w="1701" w:type="dxa"/>
            <w:vAlign w:val="bottom"/>
          </w:tcPr>
          <w:p w14:paraId="0BA4D17E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Macaca sylvanus</w:t>
            </w:r>
          </w:p>
        </w:tc>
        <w:tc>
          <w:tcPr>
            <w:tcW w:w="1701" w:type="dxa"/>
            <w:vAlign w:val="bottom"/>
          </w:tcPr>
          <w:p w14:paraId="4D0589B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arba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ry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82654C">
              <w:rPr>
                <w:rFonts w:ascii="Arial Narrow" w:hAnsi="Arial Narrow"/>
                <w:color w:val="000000"/>
                <w:sz w:val="16"/>
              </w:rPr>
              <w:t>macaque</w:t>
            </w:r>
          </w:p>
        </w:tc>
        <w:tc>
          <w:tcPr>
            <w:tcW w:w="1275" w:type="dxa"/>
            <w:vAlign w:val="bottom"/>
          </w:tcPr>
          <w:p w14:paraId="688215F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61926E30" w14:textId="77777777" w:rsidR="00AE5783" w:rsidRPr="0099520C" w:rsidRDefault="00262E7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Paul&lt;/Author&gt;&lt;Year&gt;1996&lt;/Year&gt;&lt;RecNum&gt;844&lt;/RecNum&gt;&lt;record&gt;&lt;rec-number&gt;844&lt;/rec-number&gt;&lt;foreign-keys&gt;&lt;key app="EN" db-id="dr92rxae72rwd7ewfss5v0aup2apd90apft9"&gt;844&lt;/key&gt;&lt;/foreign-keys&gt;&lt;ref-type name="Journal Article"&gt;17&lt;/ref-type&gt;&lt;contributors&gt;&lt;authors&gt;&lt;author&gt;Paul, A.&lt;/author&gt;&lt;author&gt;Kuester, J.&lt;/author&gt;&lt;author&gt;Arnemann, J.&lt;/author&gt;&lt;/authors&gt;&lt;/contributors&gt;&lt;titles&gt;&lt;title&gt;The sociobiology of male-infant interactions in Barbary macaques, Macaca sylvanus&lt;/title&gt;&lt;secondary-title&gt;Animal Behaviour&lt;/secondary-title&gt;&lt;/titles&gt;&lt;periodical&gt;&lt;full-title&gt;Animal Behaviour&lt;/full-title&gt;&lt;/periodical&gt;&lt;pages&gt;155-170&lt;/pages&gt;&lt;volume&gt;51&lt;/volume&gt;&lt;dates&gt;&lt;year&gt;1996&lt;/year&gt;&lt;pub-dates&gt;&lt;date&gt;Jan&lt;/date&gt;&lt;/pub-dates&gt;&lt;/dates&gt;&lt;accession-num&gt;ISI:A1996TR87400013&lt;/accession-num&gt;&lt;urls&gt;&lt;related-urls&gt;&lt;url&gt;&amp;lt;Go to ISI&amp;gt;://A1996TR87400013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40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>
              <w:rPr>
                <w:rFonts w:ascii="Arial Narrow" w:hAnsi="Arial Narrow"/>
                <w:color w:val="000000"/>
                <w:sz w:val="16"/>
              </w:rPr>
              <w:t xml:space="preserve"> </w:t>
            </w:r>
          </w:p>
        </w:tc>
        <w:tc>
          <w:tcPr>
            <w:tcW w:w="850" w:type="dxa"/>
            <w:vAlign w:val="bottom"/>
          </w:tcPr>
          <w:p w14:paraId="499A1B2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380F85D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468EACE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6A8BCFF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10B528F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0F17276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6.67</w:t>
            </w:r>
            <w:r w:rsidR="00FD5CC9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CcmF1Y2g8L0F1dGhvcj48WWVhcj4yMDA4PC9ZZWFyPjxS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CcmF1Y2g8L0F1dGhvcj48WWVhcj4yMDA4PC9ZZWFyPjxS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41,142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9C0CD7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4973BB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-0.03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08DA2A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78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496AC5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135F291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4B7AE1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559DBF2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0E09937E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6CBEFEB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Mammalia</w:t>
            </w:r>
          </w:p>
        </w:tc>
        <w:tc>
          <w:tcPr>
            <w:tcW w:w="1701" w:type="dxa"/>
            <w:vAlign w:val="bottom"/>
          </w:tcPr>
          <w:p w14:paraId="763F56C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Macaca sylvanus</w:t>
            </w:r>
          </w:p>
        </w:tc>
        <w:tc>
          <w:tcPr>
            <w:tcW w:w="1701" w:type="dxa"/>
            <w:vAlign w:val="bottom"/>
          </w:tcPr>
          <w:p w14:paraId="76F0DA1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Barbary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82654C">
              <w:rPr>
                <w:rFonts w:ascii="Arial Narrow" w:hAnsi="Arial Narrow"/>
                <w:color w:val="000000"/>
                <w:sz w:val="16"/>
              </w:rPr>
              <w:t>macaque</w:t>
            </w:r>
          </w:p>
        </w:tc>
        <w:tc>
          <w:tcPr>
            <w:tcW w:w="1275" w:type="dxa"/>
            <w:vAlign w:val="bottom"/>
          </w:tcPr>
          <w:p w14:paraId="10EBC7C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405BD6EA" w14:textId="77777777" w:rsidR="00AE5783" w:rsidRPr="0099520C" w:rsidRDefault="00262E7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>No</w:t>
            </w:r>
            <w:r w:rsidR="00F9030B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Paul&lt;/Author&gt;&lt;Year&gt;1992&lt;/Year&gt;&lt;RecNum&gt;1652&lt;/RecNum&gt;&lt;record&gt;&lt;rec-number&gt;1652&lt;/rec-number&gt;&lt;foreign-keys&gt;&lt;key app="EN" db-id="dr92rxae72rwd7ewfss5v0aup2apd90apft9"&gt;1652&lt;/key&gt;&lt;/foreign-keys&gt;&lt;ref-type name="Journal Article"&gt;17&lt;/ref-type&gt;&lt;contributors&gt;&lt;authors&gt;&lt;author&gt;Paul, A.&lt;/author&gt;&lt;author&gt;Kuester, J.&lt;/author&gt;&lt;author&gt;Arnemann, J.&lt;/author&gt;&lt;/authors&gt;&lt;/contributors&gt;&lt;titles&gt;&lt;title&gt;&lt;style face="normal" font="default" size="100%"&gt;DNA fingerprinting reveals that infant care by male Barbary macaques (&lt;/style&gt;&lt;style face="italic" font="default" size="100%"&gt;Macaca sylvanus&lt;/style&gt;&lt;style face="normal" font="default" size="100%"&gt;) is not paternal investment&lt;/style&gt;&lt;/title&gt;&lt;secondary-title&gt;Folia Primatologica&lt;/secondary-title&gt;&lt;/titles&gt;&lt;periodical&gt;&lt;full-title&gt;Folia Primatologica&lt;/full-title&gt;&lt;/periodical&gt;&lt;pages&gt;93-98&lt;/pages&gt;&lt;volume&gt;58&lt;/volume&gt;&lt;number&gt;2&lt;/number&gt;&lt;dates&gt;&lt;year&gt;1992&lt;/year&gt;&lt;/dates&gt;&lt;accession-num&gt;ISI:A1992HX52600004&lt;/accession-num&gt;&lt;urls&gt;&lt;related-urls&gt;&lt;url&gt;&amp;lt;Go to ISI&amp;gt;://A1992HX52600004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43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>
              <w:rPr>
                <w:rFonts w:ascii="Arial Narrow" w:hAnsi="Arial Narrow"/>
                <w:color w:val="000000"/>
                <w:sz w:val="16"/>
              </w:rPr>
              <w:t xml:space="preserve"> </w:t>
            </w:r>
          </w:p>
        </w:tc>
        <w:tc>
          <w:tcPr>
            <w:tcW w:w="850" w:type="dxa"/>
            <w:vAlign w:val="bottom"/>
          </w:tcPr>
          <w:p w14:paraId="1E509CA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595D39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2FE2E813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2EEDFEC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7B5455B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D69082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6.67</w:t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716A7C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5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D30C3B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09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72D005A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1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177071B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3E586C7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6145693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3EE2635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1EB7CB71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206BF38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Mammalia</w:t>
            </w:r>
          </w:p>
        </w:tc>
        <w:tc>
          <w:tcPr>
            <w:tcW w:w="1701" w:type="dxa"/>
            <w:vAlign w:val="bottom"/>
          </w:tcPr>
          <w:p w14:paraId="686B83EC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apio cynocephalus</w:t>
            </w:r>
          </w:p>
        </w:tc>
        <w:tc>
          <w:tcPr>
            <w:tcW w:w="1701" w:type="dxa"/>
            <w:vAlign w:val="bottom"/>
          </w:tcPr>
          <w:p w14:paraId="7FB0DFC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llow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aboon</w:t>
            </w:r>
          </w:p>
        </w:tc>
        <w:tc>
          <w:tcPr>
            <w:tcW w:w="1275" w:type="dxa"/>
            <w:vAlign w:val="bottom"/>
          </w:tcPr>
          <w:p w14:paraId="3F86D15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32196825" w14:textId="77777777" w:rsidR="00AE5783" w:rsidRPr="0099520C" w:rsidRDefault="00262E7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No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Nguyen&lt;/Author&gt;&lt;Year&gt;2009&lt;/Year&gt;&lt;RecNum&gt;831&lt;/RecNum&gt;&lt;record&gt;&lt;rec-number&gt;831&lt;/rec-number&gt;&lt;foreign-keys&gt;&lt;key app="EN" db-id="dr92rxae72rwd7ewfss5v0aup2apd90apft9"&gt;831&lt;/key&gt;&lt;/foreign-keys&gt;&lt;ref-type name="Journal Article"&gt;17&lt;/ref-type&gt;&lt;contributors&gt;&lt;authors&gt;&lt;author&gt;Nguyen, N.&lt;/author&gt;&lt;author&gt;Van Horn, R.&lt;/author&gt;&lt;author&gt;Alberts, S.&lt;/author&gt;&lt;author&gt;Altmann, J.&lt;/author&gt;&lt;/authors&gt;&lt;/contributors&gt;&lt;titles&gt;&lt;title&gt;&amp;quot;Friendships&amp;quot; between new mothers and adult males: adaptive benefits and determinants in wild baboons (Papio cynocephalus)&lt;/title&gt;&lt;secondary-title&gt;Journal of Avian Biology&lt;/secondary-title&gt;&lt;/titles&gt;&lt;periodical&gt;&lt;full-title&gt;Journal of Avian Biology&lt;/full-title&gt;&lt;/periodical&gt;&lt;pages&gt;1344&lt;/pages&gt;&lt;volume&gt;63&lt;/volume&gt;&lt;number&gt;9&lt;/number&gt;&lt;dates&gt;&lt;year&gt;2009&lt;/year&gt;&lt;/dates&gt;&lt;isbn&gt;- 0340-5443&lt;/isbn&gt;&lt;urls&gt;&lt;related-urls&gt;&lt;url&gt;&lt;style face="underline" font="default" size="100%"&gt;- http://sfx7.exlibrisgroup.com/oxford/?url_ver=Z39.88-2004&amp;amp;url_ctx_fmt=info%3Aofi%2Ffmt%3Akev%3Amtx%3Actx&amp;amp;rft_val_fmt=info%3Aofi%2Ffmt%3Akev%3Amtx%3Ajournal&amp;amp;rft.atitle=%22Friendships%22%20between%20new%20mothers%20and%20adult%20males%3A%20adaptive%20benefits%20and%20determinants%20in%20wild%20baboons%20%28Papio%20cynocephalus%29&amp;amp;rft.auinit=N&amp;amp;rft.aulast=Nguyen&amp;amp;rft.date=2009&amp;amp;rft.epage=1344&amp;amp;rft.genre=article&amp;amp;rft.issn=0340-5443&amp;amp;rft.issue=9&amp;amp;rft.spage=1331&amp;amp;rft.stitle=BEHAV%20ECOL%20SOCIOBIOL&amp;amp;rft.title=BEHAVIORAL%20ECOLOGY%20AND%20SOCIOBIOLOGY&amp;amp;rft.volume=63&amp;amp;rfr_id=info%3Asid%2Fwww.isinet.com%3AWoK%3AWOS&amp;amp;rft.au=Van%20Horn%2C%20R&amp;amp;rft.au=Alberts%2C%20S&amp;amp;rft.au=Altmann%2C%20J&amp;amp;rft_id=info%3Adoi%2F10.1007%2Fs00265-009-0786-6&lt;/style&gt;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44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13BD2B1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t</w:t>
            </w:r>
          </w:p>
        </w:tc>
        <w:tc>
          <w:tcPr>
            <w:tcW w:w="673" w:type="dxa"/>
            <w:vAlign w:val="bottom"/>
          </w:tcPr>
          <w:p w14:paraId="5B2B989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32894394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56F24820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27C5D8C8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6C1A2C5F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6.32</w:t>
            </w:r>
            <w:r w:rsidR="006C2C23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Alberts&lt;/Author&gt;&lt;Year&gt;2006&lt;/Year&gt;&lt;RecNum&gt;2344&lt;/RecNum&gt;&lt;record&gt;&lt;rec-number&gt;2344&lt;/rec-number&gt;&lt;foreign-keys&gt;&lt;key app="EN" db-id="dr92rxae72rwd7ewfss5v0aup2apd90apft9"&gt;2344&lt;/key&gt;&lt;/foreign-keys&gt;&lt;ref-type name="Journal Article"&gt;17&lt;/ref-type&gt;&lt;contributors&gt;&lt;authors&gt;&lt;author&gt;Alberts, S. C.&lt;/author&gt;&lt;author&gt;Buchan, J. C.&lt;/author&gt;&lt;author&gt;Altmann, J.&lt;/author&gt;&lt;/authors&gt;&lt;/contributors&gt;&lt;auth-address&gt;Alberts, SC&amp;#xD;Duke Univ, Dept Biol, Box 90338, Durham, NC 27705 USA&amp;#xD;Duke Univ, Dept Biol, Box 90338, Durham, NC 27705 USA&amp;#xD;Duke Univ, Dept Biol, Durham, NC 27705 USA&amp;#xD;Natl Museums Kenya, Primate Res Inst, Nairobi, Kenya&amp;#xD;Princeton Univ, Dept Ecol &amp;amp; Evolut Biol, Princeton, NJ 08544 USA&amp;#xD;Chicago Zool Soc, Dept Conservat Biol, Brookfield, IL USA&lt;/auth-address&gt;&lt;titles&gt;&lt;title&gt;Sexual selection in wild baboons: from mating opportunities to paternity success&lt;/title&gt;&lt;secondary-title&gt;Animal Behaviour&lt;/secondary-title&gt;&lt;alt-title&gt;Anim Behav&lt;/alt-title&gt;&lt;/titles&gt;&lt;periodical&gt;&lt;full-title&gt;Animal Behaviour&lt;/full-title&gt;&lt;/periodical&gt;&lt;pages&gt;1177-1196&lt;/pages&gt;&lt;volume&gt;72&lt;/volume&gt;&lt;keywords&gt;&lt;keyword&gt;male savanna baboons&lt;/keyword&gt;&lt;keyword&gt;male reproductive success&lt;/keyword&gt;&lt;keyword&gt;chimpanzees pan-troglodytes&lt;/keyword&gt;&lt;keyword&gt;life-history perspective&lt;/keyword&gt;&lt;keyword&gt;monkeys macaca-mulatta&lt;/keyword&gt;&lt;keyword&gt;chacma baboons&lt;/keyword&gt;&lt;keyword&gt;rhesus-monkeys&lt;/keyword&gt;&lt;keyword&gt;papio-anubis&lt;/keyword&gt;&lt;keyword&gt;adult male&lt;/keyword&gt;&lt;keyword&gt;primate population&lt;/keyword&gt;&lt;/keywords&gt;&lt;dates&gt;&lt;year&gt;2006&lt;/year&gt;&lt;pub-dates&gt;&lt;date&gt;Nov&lt;/date&gt;&lt;/pub-dates&gt;&lt;/dates&gt;&lt;isbn&gt;0003-3472&lt;/isbn&gt;&lt;accession-num&gt;ISI:000241942800024&lt;/accession-num&gt;&lt;urls&gt;&lt;related-urls&gt;&lt;url&gt;&amp;lt;Go to ISI&amp;gt;://000241942800024&lt;/url&gt;&lt;/related-urls&gt;&lt;/urls&gt;&lt;electronic-resource-num&gt;Doi 10.1016/J.Anbehav.2006.05.001&lt;/electronic-resource-num&gt;&lt;language&gt;English&lt;/language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45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43252FC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05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04A7858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1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29BAF69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23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492070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36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71252030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11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3850C08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0CF7EFD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39E5D403" w14:textId="77777777">
        <w:trPr>
          <w:trHeight w:val="363"/>
        </w:trPr>
        <w:tc>
          <w:tcPr>
            <w:tcW w:w="1101" w:type="dxa"/>
            <w:tcBorders>
              <w:left w:val="nil"/>
            </w:tcBorders>
            <w:vAlign w:val="bottom"/>
          </w:tcPr>
          <w:p w14:paraId="0C046F7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Mammalia</w:t>
            </w:r>
          </w:p>
        </w:tc>
        <w:tc>
          <w:tcPr>
            <w:tcW w:w="1701" w:type="dxa"/>
            <w:vAlign w:val="bottom"/>
          </w:tcPr>
          <w:p w14:paraId="2134F1AA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Papio ursinus</w:t>
            </w:r>
          </w:p>
        </w:tc>
        <w:tc>
          <w:tcPr>
            <w:tcW w:w="1701" w:type="dxa"/>
            <w:vAlign w:val="bottom"/>
          </w:tcPr>
          <w:p w14:paraId="0727BA89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Chacma</w:t>
            </w:r>
            <w:r w:rsidR="00AE5783">
              <w:rPr>
                <w:rFonts w:ascii="Arial Narrow" w:hAnsi="Arial Narrow"/>
                <w:color w:val="000000"/>
                <w:sz w:val="16"/>
              </w:rPr>
              <w:t> </w:t>
            </w:r>
            <w:r w:rsidR="00AE5783" w:rsidRPr="0099520C">
              <w:rPr>
                <w:rFonts w:ascii="Arial Narrow" w:hAnsi="Arial Narrow"/>
                <w:color w:val="000000"/>
                <w:sz w:val="16"/>
              </w:rPr>
              <w:t>baboon</w:t>
            </w:r>
          </w:p>
        </w:tc>
        <w:tc>
          <w:tcPr>
            <w:tcW w:w="1275" w:type="dxa"/>
            <w:vAlign w:val="bottom"/>
          </w:tcPr>
          <w:p w14:paraId="1A2BE0F4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olygynandrous</w:t>
            </w:r>
          </w:p>
        </w:tc>
        <w:tc>
          <w:tcPr>
            <w:tcW w:w="851" w:type="dxa"/>
            <w:vAlign w:val="bottom"/>
          </w:tcPr>
          <w:p w14:paraId="2061B98C" w14:textId="77777777" w:rsidR="00AE5783" w:rsidRPr="0099520C" w:rsidRDefault="00262E7F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Anderson&lt;/Author&gt;&lt;Year&gt;1992&lt;/Year&gt;&lt;RecNum&gt;591&lt;/RecNum&gt;&lt;record&gt;&lt;rec-number&gt;591&lt;/rec-number&gt;&lt;foreign-keys&gt;&lt;key app="EN" db-id="dr92rxae72rwd7ewfss5v0aup2apd90apft9"&gt;591&lt;/key&gt;&lt;/foreign-keys&gt;&lt;ref-type name="Journal Article"&gt;17&lt;/ref-type&gt;&lt;contributors&gt;&lt;authors&gt;&lt;author&gt;Anderson, C. M.&lt;/author&gt;&lt;/authors&gt;&lt;/contributors&gt;&lt;titles&gt;&lt;title&gt;MALE INVESTMENT UNDER CHANGING CONDITIONS AMONG CHACMA BABOONS AT SUIKERBOSRAND&lt;/title&gt;&lt;secondary-title&gt;American Journal of Physical Anthropology&lt;/secondary-title&gt;&lt;/titles&gt;&lt;periodical&gt;&lt;full-title&gt;American Journal of Physical Anthropology&lt;/full-title&gt;&lt;/periodical&gt;&lt;pages&gt;479-496&lt;/pages&gt;&lt;volume&gt;87&lt;/volume&gt;&lt;number&gt;4&lt;/number&gt;&lt;dates&gt;&lt;year&gt;1992&lt;/year&gt;&lt;pub-dates&gt;&lt;date&gt;Apr&lt;/date&gt;&lt;/pub-dates&gt;&lt;/dates&gt;&lt;accession-num&gt;ISI:A1992HJ94100007&lt;/accession-num&gt;&lt;urls&gt;&lt;related-urls&gt;&lt;url&gt;&amp;lt;Go to ISI&amp;gt;://A1992HJ94100007&lt;/url&gt;&lt;/related-urls&gt;&lt;/urls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46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6017FF95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Amount</w:t>
            </w:r>
          </w:p>
        </w:tc>
        <w:tc>
          <w:tcPr>
            <w:tcW w:w="673" w:type="dxa"/>
            <w:vAlign w:val="bottom"/>
          </w:tcPr>
          <w:p w14:paraId="13B4DB2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1C487A2E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3" w:type="dxa"/>
            <w:vAlign w:val="bottom"/>
          </w:tcPr>
          <w:p w14:paraId="2383F8B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4" w:type="dxa"/>
            <w:vAlign w:val="bottom"/>
          </w:tcPr>
          <w:p w14:paraId="18E9AC0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7791B59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7.87</w:t>
            </w:r>
            <w:r w:rsidR="007175C2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IdWNoYXJkPC9BdXRob3I+PFllYXI+MjAxMDwvWWVhcj48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>
                <w:fldData xml:space="preserve">PEVuZE5vdGU+PENpdGU+PEF1dGhvcj5IdWNoYXJkPC9BdXRob3I+PFllYXI+MjAxMDwvWWVhcj48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==
</w:fldData>
              </w:fldChar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.DATA </w:instrText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  <w:r w:rsidR="00060064">
              <w:rPr>
                <w:rFonts w:ascii="Arial Narrow" w:hAnsi="Arial Narrow"/>
                <w:color w:val="000000"/>
                <w:sz w:val="16"/>
              </w:rPr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47,148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5C1B15DF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7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1623057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82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5895B74A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16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2A584E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29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22E83E6D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80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42AFB165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6935395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  <w:tr w:rsidR="00AE5783" w:rsidRPr="0099520C" w14:paraId="09B7B8B3" w14:textId="77777777">
        <w:trPr>
          <w:trHeight w:val="364"/>
        </w:trPr>
        <w:tc>
          <w:tcPr>
            <w:tcW w:w="1101" w:type="dxa"/>
            <w:tcBorders>
              <w:left w:val="nil"/>
            </w:tcBorders>
            <w:vAlign w:val="bottom"/>
          </w:tcPr>
          <w:p w14:paraId="4103584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Reptilia</w:t>
            </w:r>
          </w:p>
        </w:tc>
        <w:tc>
          <w:tcPr>
            <w:tcW w:w="1701" w:type="dxa"/>
            <w:vAlign w:val="bottom"/>
          </w:tcPr>
          <w:p w14:paraId="385E3F76" w14:textId="77777777" w:rsidR="00AE5783" w:rsidRPr="000C3B91" w:rsidRDefault="00AE5783" w:rsidP="0099520C">
            <w:pPr>
              <w:rPr>
                <w:rFonts w:ascii="Arial Narrow" w:hAnsi="Arial Narrow"/>
                <w:i/>
                <w:color w:val="000000"/>
                <w:sz w:val="16"/>
              </w:rPr>
            </w:pPr>
            <w:r w:rsidRPr="000C3B91">
              <w:rPr>
                <w:rFonts w:ascii="Arial Narrow" w:hAnsi="Arial Narrow"/>
                <w:i/>
                <w:color w:val="000000"/>
                <w:sz w:val="16"/>
              </w:rPr>
              <w:t>Egernia whitii</w:t>
            </w:r>
          </w:p>
        </w:tc>
        <w:tc>
          <w:tcPr>
            <w:tcW w:w="1701" w:type="dxa"/>
            <w:vAlign w:val="bottom"/>
          </w:tcPr>
          <w:p w14:paraId="12B55707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White's</w:t>
            </w:r>
            <w:r>
              <w:rPr>
                <w:rFonts w:ascii="Arial Narrow" w:hAnsi="Arial Narrow"/>
                <w:color w:val="000000"/>
                <w:sz w:val="16"/>
              </w:rPr>
              <w:t> </w:t>
            </w:r>
            <w:r w:rsidRPr="0099520C">
              <w:rPr>
                <w:rFonts w:ascii="Arial Narrow" w:hAnsi="Arial Narrow"/>
                <w:color w:val="000000"/>
                <w:sz w:val="16"/>
              </w:rPr>
              <w:t>skink</w:t>
            </w:r>
          </w:p>
        </w:tc>
        <w:tc>
          <w:tcPr>
            <w:tcW w:w="1275" w:type="dxa"/>
            <w:vAlign w:val="bottom"/>
          </w:tcPr>
          <w:p w14:paraId="51D8741E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air</w:t>
            </w:r>
          </w:p>
        </w:tc>
        <w:tc>
          <w:tcPr>
            <w:tcW w:w="851" w:type="dxa"/>
            <w:vAlign w:val="bottom"/>
          </w:tcPr>
          <w:p w14:paraId="77EB9529" w14:textId="77777777" w:rsidR="00AE5783" w:rsidRPr="0099520C" w:rsidRDefault="00CE5CA6" w:rsidP="00060064">
            <w:pPr>
              <w:rPr>
                <w:rFonts w:ascii="Arial Narrow" w:hAnsi="Arial Narrow"/>
                <w:color w:val="000000"/>
                <w:sz w:val="16"/>
              </w:rPr>
            </w:pPr>
            <w:r>
              <w:rPr>
                <w:rFonts w:ascii="Arial Narrow" w:hAnsi="Arial Narrow"/>
                <w:color w:val="000000"/>
                <w:sz w:val="16"/>
              </w:rPr>
              <w:t xml:space="preserve">Yes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le&lt;/Author&gt;&lt;Year&gt;2009&lt;/Year&gt;&lt;RecNum&gt;956&lt;/RecNum&gt;&lt;record&gt;&lt;rec-number&gt;956&lt;/rec-number&gt;&lt;foreign-keys&gt;&lt;key app="EN" db-id="dr92rxae72rwd7ewfss5v0aup2apd90apft9"&gt;956&lt;/key&gt;&lt;/foreign-keys&gt;&lt;ref-type name="Journal Article"&gt;17&lt;/ref-type&gt;&lt;contributors&gt;&lt;authors&gt;&lt;author&gt;While, G. M.&lt;/author&gt;&lt;author&gt;Uller, T.&lt;/author&gt;&lt;author&gt;Wapstra, E.&lt;/author&gt;&lt;/authors&gt;&lt;/contributors&gt;&lt;auth-address&gt;[While, Geoffrey M.; Wapstra, Erik] Univ Tasmania, Sch Zool, Hobart, Tas 7001, Australia. [Uller, Tobias] Univ Oxford, Dept Zool, Edward Grey Inst, Oxford OX1 3PS, England.&amp;#xD;While, GM, Univ Tasmania, Sch Zool, Private Bag 05, Hobart, Tas 7001, Australia.&amp;#xD;gwhile@utas.edu.au&lt;/auth-address&gt;&lt;titles&gt;&lt;title&gt;Family conflict and the evolution of sociality in reptiles&lt;/title&gt;&lt;secondary-title&gt;Behavioral Ecology&lt;/secondary-title&gt;&lt;alt-title&gt;Behav. Ecol.&lt;/alt-title&gt;&lt;/titles&gt;&lt;periodical&gt;&lt;full-title&gt;Behavioral Ecology&lt;/full-title&gt;&lt;/periodical&gt;&lt;pages&gt;245-250&lt;/pages&gt;&lt;volume&gt;20&lt;/volume&gt;&lt;number&gt;2&lt;/number&gt;&lt;keywords&gt;&lt;keyword&gt;Egernia whitii&lt;/keyword&gt;&lt;keyword&gt;mating systems&lt;/keyword&gt;&lt;keyword&gt;parental care&lt;/keyword&gt;&lt;keyword&gt;paternity&lt;/keyword&gt;&lt;keyword&gt;sociality&lt;/keyword&gt;&lt;keyword&gt;EGERNIA-SAXATILIS SCINCIDAE&lt;/keyword&gt;&lt;keyword&gt;PATERNAL CARE&lt;/keyword&gt;&lt;keyword&gt;AUSTRALIAN LIZARD&lt;/keyword&gt;&lt;keyword&gt;TILIQUA-RUGOSA&lt;/keyword&gt;&lt;keyword&gt;PARENTAL CARE&lt;/keyword&gt;&lt;keyword&gt;UTA-STANSBURIANA&lt;/keyword&gt;&lt;keyword&gt;MATING SYSTEM&lt;/keyword&gt;&lt;keyword&gt;LIFE-HISTORY&lt;/keyword&gt;&lt;keyword&gt;HOME-RANGE&lt;/keyword&gt;&lt;keyword&gt;TAIL LOSS&lt;/keyword&gt;&lt;/keywords&gt;&lt;dates&gt;&lt;year&gt;2009&lt;/year&gt;&lt;pub-dates&gt;&lt;date&gt;Mar-Apr&lt;/date&gt;&lt;/pub-dates&gt;&lt;/dates&gt;&lt;isbn&gt;1045-2249&lt;/isbn&gt;&lt;accession-num&gt;ISI:000264387700003&lt;/accession-num&gt;&lt;work-type&gt;Article&lt;/work-type&gt;&lt;urls&gt;&lt;related-urls&gt;&lt;url&gt;&amp;lt;Go to ISI&amp;gt;://000264387700003&lt;/url&gt;&lt;/related-urls&gt;&lt;/urls&gt;&lt;electronic-resource-num&gt;10.1093/beheco/arp015&lt;/electronic-resource-num&gt;&lt;language&gt;English&lt;/language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4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850" w:type="dxa"/>
            <w:vAlign w:val="bottom"/>
          </w:tcPr>
          <w:p w14:paraId="23C6462C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Prob</w:t>
            </w:r>
          </w:p>
        </w:tc>
        <w:tc>
          <w:tcPr>
            <w:tcW w:w="673" w:type="dxa"/>
            <w:vAlign w:val="bottom"/>
          </w:tcPr>
          <w:p w14:paraId="087EDEA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Obs</w:t>
            </w:r>
          </w:p>
        </w:tc>
        <w:tc>
          <w:tcPr>
            <w:tcW w:w="674" w:type="dxa"/>
            <w:vAlign w:val="bottom"/>
          </w:tcPr>
          <w:p w14:paraId="062F7566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Yes</w:t>
            </w:r>
          </w:p>
        </w:tc>
        <w:tc>
          <w:tcPr>
            <w:tcW w:w="673" w:type="dxa"/>
            <w:vAlign w:val="bottom"/>
          </w:tcPr>
          <w:p w14:paraId="65B7724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674" w:type="dxa"/>
            <w:vAlign w:val="bottom"/>
          </w:tcPr>
          <w:p w14:paraId="49A86F7A" w14:textId="77777777" w:rsidR="00AE5783" w:rsidRPr="0099520C" w:rsidRDefault="00DB3096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o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DC9790E" w14:textId="77777777" w:rsidR="00AE5783" w:rsidRPr="0099520C" w:rsidRDefault="00AE5783" w:rsidP="00060064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4.07</w:t>
            </w:r>
            <w:r w:rsidR="007175C2">
              <w:t xml:space="preserve"> 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begin"/>
            </w:r>
            <w:r w:rsidR="00060064">
              <w:rPr>
                <w:rFonts w:ascii="Arial Narrow" w:hAnsi="Arial Narrow"/>
                <w:color w:val="000000"/>
                <w:sz w:val="16"/>
              </w:rPr>
              <w:instrText xml:space="preserve"> ADDIN EN.CITE &lt;EndNote&gt;&lt;Cite&gt;&lt;Author&gt;While&lt;/Author&gt;&lt;Year&gt;2009&lt;/Year&gt;&lt;RecNum&gt;956&lt;/RecNum&gt;&lt;record&gt;&lt;rec-number&gt;956&lt;/rec-number&gt;&lt;foreign-keys&gt;&lt;key app="EN" db-id="dr92rxae72rwd7ewfss5v0aup2apd90apft9"&gt;956&lt;/key&gt;&lt;/foreign-keys&gt;&lt;ref-type name="Journal Article"&gt;17&lt;/ref-type&gt;&lt;contributors&gt;&lt;authors&gt;&lt;author&gt;While, G. M.&lt;/author&gt;&lt;author&gt;Uller, T.&lt;/author&gt;&lt;author&gt;Wapstra, E.&lt;/author&gt;&lt;/authors&gt;&lt;/contributors&gt;&lt;auth-address&gt;[While, Geoffrey M.; Wapstra, Erik] Univ Tasmania, Sch Zool, Hobart, Tas 7001, Australia. [Uller, Tobias] Univ Oxford, Dept Zool, Edward Grey Inst, Oxford OX1 3PS, England.&amp;#xD;While, GM, Univ Tasmania, Sch Zool, Private Bag 05, Hobart, Tas 7001, Australia.&amp;#xD;gwhile@utas.edu.au&lt;/auth-address&gt;&lt;titles&gt;&lt;title&gt;Family conflict and the evolution of sociality in reptiles&lt;/title&gt;&lt;secondary-title&gt;Behavioral Ecology&lt;/secondary-title&gt;&lt;alt-title&gt;Behav. Ecol.&lt;/alt-title&gt;&lt;/titles&gt;&lt;periodical&gt;&lt;full-title&gt;Behavioral Ecology&lt;/full-title&gt;&lt;/periodical&gt;&lt;pages&gt;245-250&lt;/pages&gt;&lt;volume&gt;20&lt;/volume&gt;&lt;number&gt;2&lt;/number&gt;&lt;keywords&gt;&lt;keyword&gt;Egernia whitii&lt;/keyword&gt;&lt;keyword&gt;mating systems&lt;/keyword&gt;&lt;keyword&gt;parental care&lt;/keyword&gt;&lt;keyword&gt;paternity&lt;/keyword&gt;&lt;keyword&gt;sociality&lt;/keyword&gt;&lt;keyword&gt;EGERNIA-SAXATILIS SCINCIDAE&lt;/keyword&gt;&lt;keyword&gt;PATERNAL CARE&lt;/keyword&gt;&lt;keyword&gt;AUSTRALIAN LIZARD&lt;/keyword&gt;&lt;keyword&gt;TILIQUA-RUGOSA&lt;/keyword&gt;&lt;keyword&gt;PARENTAL CARE&lt;/keyword&gt;&lt;keyword&gt;UTA-STANSBURIANA&lt;/keyword&gt;&lt;keyword&gt;MATING SYSTEM&lt;/keyword&gt;&lt;keyword&gt;LIFE-HISTORY&lt;/keyword&gt;&lt;keyword&gt;HOME-RANGE&lt;/keyword&gt;&lt;keyword&gt;TAIL LOSS&lt;/keyword&gt;&lt;/keywords&gt;&lt;dates&gt;&lt;year&gt;2009&lt;/year&gt;&lt;pub-dates&gt;&lt;date&gt;Mar-Apr&lt;/date&gt;&lt;/pub-dates&gt;&lt;/dates&gt;&lt;isbn&gt;1045-2249&lt;/isbn&gt;&lt;accession-num&gt;ISI:000264387700003&lt;/accession-num&gt;&lt;work-type&gt;Article&lt;/work-type&gt;&lt;urls&gt;&lt;related-urls&gt;&lt;url&gt;&amp;lt;Go to ISI&amp;gt;://000264387700003&lt;/url&gt;&lt;/related-urls&gt;&lt;/urls&gt;&lt;electronic-resource-num&gt;10.1093/beheco/arp015&lt;/electronic-resource-num&gt;&lt;language&gt;English&lt;/language&gt;&lt;/record&gt;&lt;/Cite&gt;&lt;/EndNote&gt;</w:instrTex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separate"/>
            </w:r>
            <w:r w:rsidR="00060064">
              <w:rPr>
                <w:rFonts w:ascii="Arial Narrow" w:hAnsi="Arial Narrow"/>
                <w:noProof/>
                <w:color w:val="000000"/>
                <w:sz w:val="16"/>
              </w:rPr>
              <w:t>[149]</w:t>
            </w:r>
            <w:r w:rsidR="00060064">
              <w:rPr>
                <w:rFonts w:ascii="Arial Narrow" w:hAnsi="Arial Narrow"/>
                <w:color w:val="000000"/>
                <w:sz w:val="16"/>
              </w:rPr>
              <w:fldChar w:fldCharType="end"/>
            </w:r>
          </w:p>
        </w:tc>
        <w:tc>
          <w:tcPr>
            <w:tcW w:w="709" w:type="dxa"/>
            <w:tcBorders>
              <w:left w:val="nil"/>
            </w:tcBorders>
            <w:vAlign w:val="bottom"/>
          </w:tcPr>
          <w:p w14:paraId="1535F0D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91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51655161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0.58</w:t>
            </w:r>
          </w:p>
        </w:tc>
        <w:tc>
          <w:tcPr>
            <w:tcW w:w="567" w:type="dxa"/>
            <w:tcBorders>
              <w:left w:val="nil"/>
            </w:tcBorders>
            <w:vAlign w:val="bottom"/>
          </w:tcPr>
          <w:p w14:paraId="36EFD7F2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39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2A3C335C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6" w:type="dxa"/>
            <w:tcBorders>
              <w:left w:val="nil"/>
            </w:tcBorders>
            <w:vAlign w:val="bottom"/>
          </w:tcPr>
          <w:p w14:paraId="628B1F18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851" w:type="dxa"/>
            <w:tcBorders>
              <w:right w:val="nil"/>
            </w:tcBorders>
            <w:vAlign w:val="bottom"/>
          </w:tcPr>
          <w:p w14:paraId="0E34D149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  <w:tc>
          <w:tcPr>
            <w:tcW w:w="567" w:type="dxa"/>
            <w:tcBorders>
              <w:left w:val="nil"/>
              <w:right w:val="nil"/>
            </w:tcBorders>
            <w:vAlign w:val="bottom"/>
          </w:tcPr>
          <w:p w14:paraId="1B4D90C6" w14:textId="77777777" w:rsidR="00AE5783" w:rsidRPr="0099520C" w:rsidRDefault="00AE5783" w:rsidP="0099520C">
            <w:pPr>
              <w:rPr>
                <w:rFonts w:ascii="Arial Narrow" w:hAnsi="Arial Narrow"/>
                <w:color w:val="000000"/>
                <w:sz w:val="16"/>
              </w:rPr>
            </w:pPr>
            <w:r w:rsidRPr="0099520C">
              <w:rPr>
                <w:rFonts w:ascii="Arial Narrow" w:hAnsi="Arial Narrow"/>
                <w:color w:val="000000"/>
                <w:sz w:val="16"/>
              </w:rPr>
              <w:t>NA</w:t>
            </w:r>
          </w:p>
        </w:tc>
      </w:tr>
    </w:tbl>
    <w:p w14:paraId="68356A6A" w14:textId="77777777" w:rsidR="001844DA" w:rsidRPr="00B33B5F" w:rsidRDefault="001844DA" w:rsidP="001844DA">
      <w:pPr>
        <w:ind w:left="720" w:hanging="720"/>
        <w:rPr>
          <w:rStyle w:val="PageNumber"/>
          <w:rFonts w:ascii="Times New Roman" w:hAnsi="Times New Roman" w:cs="Times New Roman"/>
        </w:rPr>
      </w:pPr>
      <w:r w:rsidRPr="00B33B5F">
        <w:rPr>
          <w:rStyle w:val="PageNumber"/>
          <w:rFonts w:ascii="Times New Roman" w:hAnsi="Times New Roman" w:cs="Times New Roman"/>
          <w:noProof/>
        </w:rPr>
        <w:t>a.</w:t>
      </w:r>
      <w:r w:rsidRPr="00B33B5F">
        <w:rPr>
          <w:rStyle w:val="PageNumber"/>
          <w:rFonts w:ascii="Times New Roman" w:hAnsi="Times New Roman" w:cs="Times New Roman"/>
          <w:noProof/>
        </w:rPr>
        <w:tab/>
        <w:t>Indicates whether or not the source study found a significant (P&gt;0.05) positive relationship between paternity and paternal care; reference from which rAdjust was calculated.</w:t>
      </w:r>
    </w:p>
    <w:p w14:paraId="644057F8" w14:textId="77777777" w:rsidR="001844DA" w:rsidRPr="00B33B5F" w:rsidRDefault="001844DA" w:rsidP="001844DA">
      <w:pPr>
        <w:ind w:left="720" w:hanging="720"/>
        <w:rPr>
          <w:rStyle w:val="PageNumber"/>
          <w:rFonts w:ascii="Times New Roman" w:hAnsi="Times New Roman" w:cs="Times New Roman"/>
        </w:rPr>
      </w:pPr>
      <w:r w:rsidRPr="00B33B5F">
        <w:rPr>
          <w:rStyle w:val="PageNumber"/>
          <w:rFonts w:ascii="Times New Roman" w:hAnsi="Times New Roman" w:cs="Times New Roman"/>
          <w:noProof/>
        </w:rPr>
        <w:t>b.</w:t>
      </w:r>
      <w:r w:rsidRPr="00B33B5F">
        <w:rPr>
          <w:rStyle w:val="PageNumber"/>
          <w:rFonts w:ascii="Times New Roman" w:hAnsi="Times New Roman" w:cs="Times New Roman"/>
          <w:noProof/>
        </w:rPr>
        <w:tab/>
        <w:t>Did the source study measure how paternity effected the probability that a male would provide paternal care or did they measure how paternity effected the amount of care provided</w:t>
      </w:r>
    </w:p>
    <w:p w14:paraId="137BC1C7" w14:textId="77777777" w:rsidR="001844DA" w:rsidRPr="00B33B5F" w:rsidRDefault="001844DA" w:rsidP="001844DA">
      <w:pPr>
        <w:ind w:left="720" w:hanging="720"/>
        <w:rPr>
          <w:rStyle w:val="PageNumber"/>
          <w:rFonts w:ascii="Times New Roman" w:hAnsi="Times New Roman" w:cs="Times New Roman"/>
        </w:rPr>
      </w:pPr>
      <w:r w:rsidRPr="00B33B5F">
        <w:rPr>
          <w:rStyle w:val="PageNumber"/>
          <w:rFonts w:ascii="Times New Roman" w:hAnsi="Times New Roman" w:cs="Times New Roman"/>
          <w:noProof/>
        </w:rPr>
        <w:t>c.</w:t>
      </w:r>
      <w:r w:rsidRPr="00B33B5F">
        <w:rPr>
          <w:rStyle w:val="PageNumber"/>
          <w:rFonts w:ascii="Times New Roman" w:hAnsi="Times New Roman" w:cs="Times New Roman"/>
          <w:noProof/>
        </w:rPr>
        <w:tab/>
        <w:t>See Table S2 for references</w:t>
      </w:r>
    </w:p>
    <w:p w14:paraId="0DC5AC5D" w14:textId="77777777" w:rsidR="001844DA" w:rsidRPr="00B33B5F" w:rsidRDefault="001844DA" w:rsidP="001844DA">
      <w:pPr>
        <w:ind w:left="720" w:hanging="720"/>
        <w:rPr>
          <w:rStyle w:val="PageNumber"/>
          <w:rFonts w:ascii="Times New Roman" w:hAnsi="Times New Roman" w:cs="Times New Roman"/>
        </w:rPr>
      </w:pPr>
      <w:r w:rsidRPr="00B33B5F">
        <w:rPr>
          <w:rStyle w:val="PageNumber"/>
          <w:rFonts w:ascii="Times New Roman" w:hAnsi="Times New Roman" w:cs="Times New Roman"/>
          <w:noProof/>
        </w:rPr>
        <w:t>d.</w:t>
      </w:r>
      <w:r w:rsidRPr="00B33B5F">
        <w:rPr>
          <w:rStyle w:val="PageNumber"/>
          <w:rFonts w:ascii="Times New Roman" w:hAnsi="Times New Roman" w:cs="Times New Roman"/>
          <w:noProof/>
        </w:rPr>
        <w:tab/>
        <w:t>See Table S3 for references</w:t>
      </w:r>
    </w:p>
    <w:p w14:paraId="737220AF" w14:textId="77777777" w:rsidR="001844DA" w:rsidRPr="00B33B5F" w:rsidRDefault="001844DA" w:rsidP="0099520C">
      <w:pPr>
        <w:rPr>
          <w:rStyle w:val="PageNumber"/>
          <w:rFonts w:ascii="Times New Roman" w:hAnsi="Times New Roman" w:cs="Times New Roman"/>
        </w:rPr>
      </w:pPr>
    </w:p>
    <w:p w14:paraId="7C5CBC8D" w14:textId="77777777" w:rsidR="00297858" w:rsidRPr="00B33B5F" w:rsidRDefault="00297858" w:rsidP="0099520C">
      <w:pPr>
        <w:rPr>
          <w:rStyle w:val="PageNumber"/>
          <w:rFonts w:ascii="Times New Roman" w:hAnsi="Times New Roman" w:cs="Times New Roman"/>
        </w:rPr>
      </w:pPr>
    </w:p>
    <w:p w14:paraId="0CBA6B7B" w14:textId="14134C69" w:rsidR="00060064" w:rsidRPr="00B33B5F" w:rsidRDefault="00491C53" w:rsidP="0099520C">
      <w:pPr>
        <w:rPr>
          <w:rStyle w:val="PageNumber"/>
          <w:rFonts w:ascii="Times New Roman" w:hAnsi="Times New Roman" w:cs="Times New Roman"/>
          <w:b/>
        </w:rPr>
      </w:pPr>
      <w:r w:rsidRPr="00B33B5F">
        <w:rPr>
          <w:rStyle w:val="PageNumber"/>
          <w:rFonts w:ascii="Times New Roman" w:hAnsi="Times New Roman" w:cs="Times New Roman"/>
          <w:b/>
        </w:rPr>
        <w:t>References for Table S1</w:t>
      </w:r>
    </w:p>
    <w:p w14:paraId="66BA03B4" w14:textId="77777777" w:rsidR="00060064" w:rsidRPr="00B33B5F" w:rsidRDefault="00060064" w:rsidP="0099520C">
      <w:pPr>
        <w:rPr>
          <w:rStyle w:val="PageNumber"/>
          <w:rFonts w:ascii="Times New Roman" w:hAnsi="Times New Roman" w:cs="Times New Roman"/>
        </w:rPr>
      </w:pPr>
    </w:p>
    <w:p w14:paraId="092D0F2C" w14:textId="43670A80" w:rsidR="00060064" w:rsidRPr="00B33B5F" w:rsidRDefault="00060064" w:rsidP="00B33B5F">
      <w:pPr>
        <w:spacing w:after="240"/>
        <w:ind w:left="709" w:hanging="709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</w:rPr>
        <w:fldChar w:fldCharType="begin"/>
      </w:r>
      <w:r w:rsidRPr="00B33B5F">
        <w:rPr>
          <w:rStyle w:val="PageNumber"/>
          <w:rFonts w:ascii="Times New Roman" w:hAnsi="Times New Roman" w:cs="Times New Roman"/>
        </w:rPr>
        <w:instrText xml:space="preserve"> ADDIN EN.REFLIST </w:instrText>
      </w:r>
      <w:r w:rsidRPr="00B33B5F">
        <w:rPr>
          <w:rStyle w:val="PageNumber"/>
          <w:rFonts w:ascii="Times New Roman" w:hAnsi="Times New Roman" w:cs="Times New Roman"/>
        </w:rPr>
        <w:fldChar w:fldCharType="separate"/>
      </w:r>
      <w:r w:rsidRPr="00B33B5F">
        <w:rPr>
          <w:rStyle w:val="PageNumber"/>
          <w:rFonts w:ascii="Times New Roman" w:hAnsi="Times New Roman" w:cs="Times New Roman"/>
          <w:noProof/>
        </w:rPr>
        <w:t xml:space="preserve">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Manica A (2004) Parental fish change their cannibalistic behaviour in response to the cost-to-benefi</w:t>
      </w:r>
      <w:r w:rsidR="0092696E" w:rsidRPr="00B33B5F">
        <w:rPr>
          <w:rStyle w:val="PageNumber"/>
          <w:rFonts w:ascii="Times New Roman" w:hAnsi="Times New Roman" w:cs="Times New Roman"/>
          <w:noProof/>
        </w:rPr>
        <w:t>t ratio of parental care. 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67: 1015-1021.</w:t>
      </w:r>
    </w:p>
    <w:p w14:paraId="20ABCB5A" w14:textId="630A9D60" w:rsidR="00060064" w:rsidRPr="00B33B5F" w:rsidRDefault="00060064" w:rsidP="00B33B5F">
      <w:pPr>
        <w:spacing w:after="240"/>
        <w:ind w:left="709" w:hanging="709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Mehlis M, Bakker T, Engqvist L, Frommen J (2010) To eat or not to eat: egg-based assessment of paternity triggers fine-tuned decisions about filial cannibalism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Proc. R. Soc., Ser. B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77: 2627-2635.</w:t>
      </w:r>
    </w:p>
    <w:p w14:paraId="79A4F04B" w14:textId="294453A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Rico C, Kuhnlein U, Fitzgerald GJ (1992) Male reproductive tactics in the threespine stickleback-an evaluation by DNA fingerprinting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Mol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: 79-87.</w:t>
      </w:r>
    </w:p>
    <w:p w14:paraId="47A35AB7" w14:textId="3D49F719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Largiader CR, Fries V, Bakker TCM (2001) Genetic analysis of sneaking and egg-thievery in a natural population of the three-spined stickleback (</w:t>
      </w:r>
      <w:r w:rsidRPr="00B33B5F">
        <w:rPr>
          <w:rStyle w:val="PageNumber"/>
          <w:rFonts w:ascii="Times New Roman" w:hAnsi="Times New Roman" w:cs="Times New Roman"/>
          <w:i/>
          <w:noProof/>
        </w:rPr>
        <w:t>Gasterosteus aculeat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L.). Heredity 86: 459-468.</w:t>
      </w:r>
    </w:p>
    <w:p w14:paraId="60DC06DB" w14:textId="5999543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Rios-Cardenas O, Webster AS (2005) Paternity and paternal effort in the pumpkinseed sunfish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6: 914-921.</w:t>
      </w:r>
    </w:p>
    <w:p w14:paraId="73FFDA5E" w14:textId="15EAFAEA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Neff BD, Clare EL (2008) Temporal variation in cuckoldry and paternity in two sunfish species (</w:t>
      </w:r>
      <w:r w:rsidRPr="00B33B5F">
        <w:rPr>
          <w:rStyle w:val="PageNumber"/>
          <w:rFonts w:ascii="Times New Roman" w:hAnsi="Times New Roman" w:cs="Times New Roman"/>
          <w:i/>
          <w:noProof/>
        </w:rPr>
        <w:t>Lepomi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spp.) with alternative reprodu</w:t>
      </w:r>
      <w:r w:rsidR="00197B4D" w:rsidRPr="00B33B5F">
        <w:rPr>
          <w:rStyle w:val="PageNumber"/>
          <w:rFonts w:ascii="Times New Roman" w:hAnsi="Times New Roman" w:cs="Times New Roman"/>
          <w:noProof/>
        </w:rPr>
        <w:t xml:space="preserve">ctive tactics. </w:t>
      </w:r>
      <w:r w:rsidR="00F14C36" w:rsidRPr="00B33B5F">
        <w:rPr>
          <w:rStyle w:val="PageNumber"/>
          <w:rFonts w:ascii="Times New Roman" w:hAnsi="Times New Roman" w:cs="Times New Roman"/>
          <w:noProof/>
        </w:rPr>
        <w:t>Can. J. Zo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86: 92-98.</w:t>
      </w:r>
    </w:p>
    <w:p w14:paraId="39694E0C" w14:textId="72A89775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Magee SE, Neff BD (2006) Temporal variation in decisions about parental care in bluegill, </w:t>
      </w:r>
      <w:r w:rsidRPr="00B33B5F">
        <w:rPr>
          <w:rStyle w:val="PageNumber"/>
          <w:rFonts w:ascii="Times New Roman" w:hAnsi="Times New Roman" w:cs="Times New Roman"/>
          <w:i/>
          <w:noProof/>
        </w:rPr>
        <w:t>Lepomis macrochirus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Ethology 112: 1000-1007.</w:t>
      </w:r>
    </w:p>
    <w:p w14:paraId="17E3EC9E" w14:textId="48C75A0A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Fu P, Neff BD, Gross MR (2001) Tactic-specific success in sperm competition. </w:t>
      </w:r>
      <w:r w:rsidR="00197B4D" w:rsidRPr="00B33B5F">
        <w:rPr>
          <w:rStyle w:val="PageNumber"/>
          <w:rFonts w:ascii="Times New Roman" w:hAnsi="Times New Roman" w:cs="Times New Roman"/>
          <w:noProof/>
        </w:rPr>
        <w:t>Proc. R. Soc., Ser. B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68: 1105-1112.</w:t>
      </w:r>
    </w:p>
    <w:p w14:paraId="1DF91D1A" w14:textId="22D61943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Neff BD (2001) Genetic paternity analysis and breeding success in bluegill sunfish (</w:t>
      </w:r>
      <w:r w:rsidRPr="00B33B5F">
        <w:rPr>
          <w:rStyle w:val="PageNumber"/>
          <w:rFonts w:ascii="Times New Roman" w:hAnsi="Times New Roman" w:cs="Times New Roman"/>
          <w:i/>
          <w:noProof/>
        </w:rPr>
        <w:t>Lepomis macrochiros</w:t>
      </w:r>
      <w:r w:rsidRPr="00B33B5F">
        <w:rPr>
          <w:rStyle w:val="PageNumber"/>
          <w:rFonts w:ascii="Times New Roman" w:hAnsi="Times New Roman" w:cs="Times New Roman"/>
          <w:noProof/>
        </w:rPr>
        <w:t>). J</w:t>
      </w:r>
      <w:r w:rsidR="001C7758" w:rsidRPr="00B33B5F">
        <w:rPr>
          <w:rStyle w:val="PageNumber"/>
          <w:rFonts w:ascii="Times New Roman" w:hAnsi="Times New Roman" w:cs="Times New Roman"/>
          <w:noProof/>
        </w:rPr>
        <w:t>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He</w:t>
      </w:r>
      <w:r w:rsidR="001C7758" w:rsidRPr="00B33B5F">
        <w:rPr>
          <w:rStyle w:val="PageNumber"/>
          <w:rFonts w:ascii="Times New Roman" w:hAnsi="Times New Roman" w:cs="Times New Roman"/>
          <w:noProof/>
        </w:rPr>
        <w:t>red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92: 111-119.</w:t>
      </w:r>
    </w:p>
    <w:p w14:paraId="78DE2EA8" w14:textId="0A93DAD6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0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Neff BD (2003) Paternity and condition affect cannibalistic behavior in nest-tending bluegill sunfish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4: 377-384.</w:t>
      </w:r>
    </w:p>
    <w:p w14:paraId="7EB0D66B" w14:textId="3CE6A246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>11.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Neff BD (2003) Decisions about parental care in response to perceived paternity. Nature 422: 716-719.</w:t>
      </w:r>
    </w:p>
    <w:p w14:paraId="611EBC95" w14:textId="76EC2760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Neff BD, Gross MR (2001) Dynamic adjustment of parental care in response to perceived paternity. </w:t>
      </w:r>
      <w:r w:rsidR="00197B4D" w:rsidRPr="00B33B5F">
        <w:rPr>
          <w:rStyle w:val="PageNumber"/>
          <w:rFonts w:ascii="Times New Roman" w:hAnsi="Times New Roman" w:cs="Times New Roman"/>
          <w:noProof/>
        </w:rPr>
        <w:t>Proc. R. Soc., Ser. B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68: 1559-1565.</w:t>
      </w:r>
    </w:p>
    <w:p w14:paraId="733587C0" w14:textId="5CAF86CF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Green WW, Mirza RS, Pyle GG (2008) Kin recognition and cannibalistic behaviours by adult male fathead minnows (</w:t>
      </w:r>
      <w:r w:rsidRPr="00B33B5F">
        <w:rPr>
          <w:rStyle w:val="PageNumber"/>
          <w:rFonts w:ascii="Times New Roman" w:hAnsi="Times New Roman" w:cs="Times New Roman"/>
          <w:i/>
          <w:noProof/>
        </w:rPr>
        <w:t>Pimephales promelas</w:t>
      </w:r>
      <w:r w:rsidRPr="00B33B5F">
        <w:rPr>
          <w:rStyle w:val="PageNumber"/>
          <w:rFonts w:ascii="Times New Roman" w:hAnsi="Times New Roman" w:cs="Times New Roman"/>
          <w:noProof/>
        </w:rPr>
        <w:t>). Naturwissenschaften 95: 269-272.</w:t>
      </w:r>
    </w:p>
    <w:p w14:paraId="67A5D8F8" w14:textId="54D393A2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Bessert ML, Brozek J, Orti G (2007) Impact of nest substrate limitations on patterns of illegitimacy in the fathead minnow, </w:t>
      </w:r>
      <w:r w:rsidRPr="00B33B5F">
        <w:rPr>
          <w:rStyle w:val="PageNumber"/>
          <w:rFonts w:ascii="Times New Roman" w:hAnsi="Times New Roman" w:cs="Times New Roman"/>
          <w:i/>
          <w:noProof/>
        </w:rPr>
        <w:t>Pimephales promela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(Cypriniformes : Cyprinidae). </w:t>
      </w:r>
      <w:r w:rsidR="001C7758" w:rsidRPr="00B33B5F">
        <w:rPr>
          <w:rStyle w:val="PageNumber"/>
          <w:rFonts w:ascii="Times New Roman" w:hAnsi="Times New Roman" w:cs="Times New Roman"/>
          <w:noProof/>
        </w:rPr>
        <w:t>J. Hered.</w:t>
      </w:r>
      <w:r w:rsidRPr="00B33B5F">
        <w:rPr>
          <w:rStyle w:val="PageNumber"/>
          <w:rFonts w:ascii="Times New Roman" w:hAnsi="Times New Roman" w:cs="Times New Roman"/>
          <w:noProof/>
        </w:rPr>
        <w:t>98: 716-722.</w:t>
      </w:r>
    </w:p>
    <w:p w14:paraId="6081849F" w14:textId="53D37EEC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Svensson O, Magnhagen C, Forsgren E, Kvarnemo C (1998) Parental behaviour in relation to the occurrence of sneaking in the common goby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6: 175-179.</w:t>
      </w:r>
    </w:p>
    <w:p w14:paraId="63C9C27E" w14:textId="73B9121A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Svensson O, Kvarnemo C (2007) Parasitic spawning in sand gobies: an experimental assessment of nest-opening size, sneaker male cues, paternity, and filial cannibalism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8: 410-419.</w:t>
      </w:r>
    </w:p>
    <w:p w14:paraId="4E3749D8" w14:textId="1DF85EA4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Jones AG, Walker D, Kvarnemo C, Lindstrom K, Avise JC (2001) How cuckoldry can decrease the opp</w:t>
      </w:r>
      <w:r w:rsidR="00F62795" w:rsidRPr="00B33B5F">
        <w:rPr>
          <w:rStyle w:val="PageNumber"/>
          <w:rFonts w:ascii="Times New Roman" w:hAnsi="Times New Roman" w:cs="Times New Roman"/>
          <w:noProof/>
        </w:rPr>
        <w:t>ortunity for sexual selection: d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ata and theory from a genetic parentage analysis of the sand goby, </w:t>
      </w:r>
      <w:r w:rsidRPr="00B33B5F">
        <w:rPr>
          <w:rStyle w:val="PageNumber"/>
          <w:rFonts w:ascii="Times New Roman" w:hAnsi="Times New Roman" w:cs="Times New Roman"/>
          <w:i/>
          <w:noProof/>
        </w:rPr>
        <w:t>Pomatoschistus minut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1C7758" w:rsidRPr="00B33B5F">
        <w:rPr>
          <w:rStyle w:val="PageNumber"/>
          <w:rFonts w:ascii="Times New Roman" w:hAnsi="Times New Roman" w:cs="Times New Roman"/>
          <w:noProof/>
        </w:rPr>
        <w:t>PNA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98: 9151-9156.</w:t>
      </w:r>
    </w:p>
    <w:p w14:paraId="3A18B6CA" w14:textId="5C538255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Ostlund-Nilsson S (2002) Does paternity or paternal investment determine the level of paternal care and does female choice explain egg stealing in the fifteen-spined stickleback?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3: 188-192.</w:t>
      </w:r>
    </w:p>
    <w:p w14:paraId="61293C9F" w14:textId="0ABBDF0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Jones AG, Ostlund-Nilsson S, Avise JC (1998) A microsatellite assessment of sneaked fertilizations and egg thievery in the fifteenspine stickleback. Evolution 52: 848-858.</w:t>
      </w:r>
    </w:p>
    <w:p w14:paraId="0607866B" w14:textId="0434467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>20.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Westneat DF (1995) Paternity and paternal behavior in the red-winged blackbird, </w:t>
      </w:r>
      <w:r w:rsidRPr="00B33B5F">
        <w:rPr>
          <w:rStyle w:val="PageNumber"/>
          <w:rFonts w:ascii="Times New Roman" w:hAnsi="Times New Roman" w:cs="Times New Roman"/>
          <w:i/>
          <w:noProof/>
        </w:rPr>
        <w:t>Agelaius phoenice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9: 21-35.</w:t>
      </w:r>
    </w:p>
    <w:p w14:paraId="69BC6480" w14:textId="647FE5EC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2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Gray EM (1996) Female control of offspring paternity in a western population of red-winged blackbirds (</w:t>
      </w:r>
      <w:r w:rsidRPr="00B33B5F">
        <w:rPr>
          <w:rStyle w:val="PageNumber"/>
          <w:rFonts w:ascii="Times New Roman" w:hAnsi="Times New Roman" w:cs="Times New Roman"/>
          <w:i/>
          <w:noProof/>
        </w:rPr>
        <w:t>Agelaius phoenice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)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8: 267-278.</w:t>
      </w:r>
    </w:p>
    <w:p w14:paraId="7B687417" w14:textId="19A46C66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2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Weatherhead PJ, Boag PT (1995) Pair a</w:t>
      </w:r>
      <w:r w:rsidR="00F62795" w:rsidRPr="00B33B5F">
        <w:rPr>
          <w:rStyle w:val="PageNumber"/>
          <w:rFonts w:ascii="Times New Roman" w:hAnsi="Times New Roman" w:cs="Times New Roman"/>
          <w:noProof/>
        </w:rPr>
        <w:t>nd extra-pair mating success relative to male quality in red-winged blackbir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d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7: 81-91.</w:t>
      </w:r>
    </w:p>
    <w:p w14:paraId="713A7E47" w14:textId="53DF3A7A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2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Westneat DF (1993) Tempo</w:t>
      </w:r>
      <w:r w:rsidR="00F62795" w:rsidRPr="00B33B5F">
        <w:rPr>
          <w:rStyle w:val="PageNumber"/>
          <w:rFonts w:ascii="Times New Roman" w:hAnsi="Times New Roman" w:cs="Times New Roman"/>
          <w:noProof/>
        </w:rPr>
        <w:t>ral patterns of within-pair copulations, male mate-guarding, and extra-pair events in eastern red-winged blackbirds (</w:t>
      </w:r>
      <w:r w:rsidR="00F62795" w:rsidRPr="00B33B5F">
        <w:rPr>
          <w:rStyle w:val="PageNumber"/>
          <w:rFonts w:ascii="Times New Roman" w:hAnsi="Times New Roman" w:cs="Times New Roman"/>
          <w:i/>
          <w:noProof/>
        </w:rPr>
        <w:t>Agelaius p</w:t>
      </w:r>
      <w:r w:rsidRPr="00B33B5F">
        <w:rPr>
          <w:rStyle w:val="PageNumber"/>
          <w:rFonts w:ascii="Times New Roman" w:hAnsi="Times New Roman" w:cs="Times New Roman"/>
          <w:i/>
          <w:noProof/>
        </w:rPr>
        <w:t>hoeniceus</w:t>
      </w:r>
      <w:r w:rsidRPr="00B33B5F">
        <w:rPr>
          <w:rStyle w:val="PageNumber"/>
          <w:rFonts w:ascii="Times New Roman" w:hAnsi="Times New Roman" w:cs="Times New Roman"/>
          <w:noProof/>
        </w:rPr>
        <w:t>). Behaviour 124: 267-290.</w:t>
      </w:r>
    </w:p>
    <w:p w14:paraId="6C0B6798" w14:textId="35D347B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2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Westneat DF, Gray EM (1998) Breeding synchrony and extrapair fertilizations in two populations of red-winged blackbird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9: 456-464.</w:t>
      </w:r>
    </w:p>
    <w:p w14:paraId="0C923186" w14:textId="057318D1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2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Westneat DF, Mays HL (2005) Tests of spatial and temporal factors influencing extra-pair paternity in red-winged blackbird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Mol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4: 2155-2167.</w:t>
      </w:r>
    </w:p>
    <w:p w14:paraId="5F82AC88" w14:textId="2B8BBB8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2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Wagner RH (1992) Confidence of paternity and paternal effort in razorbills. Auk 109: 556-562.</w:t>
      </w:r>
    </w:p>
    <w:p w14:paraId="3321C8DB" w14:textId="2AA60D53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2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Briskie JV, Montgomerie R, Poldmaa T, Boag PT (1998) Paternity and paternal care in the polygynandrous Smith's longspur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3: 181-190.</w:t>
      </w:r>
    </w:p>
    <w:p w14:paraId="32233F2B" w14:textId="465E708F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2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Canestrari D, Marcos JM, Baglione V (2005) Effect of parentage and relatedness on the individual contribution to cooperative chick care in carrion crows </w:t>
      </w:r>
      <w:r w:rsidRPr="00B33B5F">
        <w:rPr>
          <w:rStyle w:val="PageNumber"/>
          <w:rFonts w:ascii="Times New Roman" w:hAnsi="Times New Roman" w:cs="Times New Roman"/>
          <w:i/>
          <w:noProof/>
        </w:rPr>
        <w:t>Corvus corone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Pr="00B33B5F">
        <w:rPr>
          <w:rStyle w:val="PageNumber"/>
          <w:rFonts w:ascii="Times New Roman" w:hAnsi="Times New Roman" w:cs="Times New Roman"/>
          <w:i/>
          <w:noProof/>
        </w:rPr>
        <w:t>corone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7: 422-428.</w:t>
      </w:r>
    </w:p>
    <w:p w14:paraId="0D3B24A6" w14:textId="3010F9BD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2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Baglione V.</w:t>
      </w:r>
    </w:p>
    <w:p w14:paraId="30F9A77B" w14:textId="16498EB2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30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Baglione V, Marcos J, Canestrari D (2002) Cooperatively breeding groups of Carrion Crow (</w:t>
      </w:r>
      <w:r w:rsidRPr="00B33B5F">
        <w:rPr>
          <w:rStyle w:val="PageNumber"/>
          <w:rFonts w:ascii="Times New Roman" w:hAnsi="Times New Roman" w:cs="Times New Roman"/>
          <w:i/>
          <w:noProof/>
        </w:rPr>
        <w:t>Corvus corone corone</w:t>
      </w:r>
      <w:r w:rsidRPr="00B33B5F">
        <w:rPr>
          <w:rStyle w:val="PageNumber"/>
          <w:rFonts w:ascii="Times New Roman" w:hAnsi="Times New Roman" w:cs="Times New Roman"/>
          <w:noProof/>
        </w:rPr>
        <w:t>) in northern Spain. The Auk 119: 799.</w:t>
      </w:r>
    </w:p>
    <w:p w14:paraId="749AF5D8" w14:textId="1EF3FDA3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3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Leech DI, Rowe LV, Hartley IR (2006) Experimental evidence for adjustment of parental investment in relation to brood sex ratio in the blue tit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72: 1301-1307.</w:t>
      </w:r>
    </w:p>
    <w:p w14:paraId="77D64957" w14:textId="115607D2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3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Charmantier A, Blondel J (2003) A contrast in extra-pair paternity levels on mainland and island populations of mediterranean blue tits. Ethology 109: 351-363.</w:t>
      </w:r>
    </w:p>
    <w:p w14:paraId="72C881C4" w14:textId="2C76C035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3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Charmantier A, Perret P (2004) Manipulation of nest-box density affects extra-pair paternity in a population of blue tits (</w:t>
      </w:r>
      <w:r w:rsidRPr="00B33B5F">
        <w:rPr>
          <w:rStyle w:val="PageNumber"/>
          <w:rFonts w:ascii="Times New Roman" w:hAnsi="Times New Roman" w:cs="Times New Roman"/>
          <w:i/>
          <w:noProof/>
        </w:rPr>
        <w:t>Parus caerule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)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6: 360-365.</w:t>
      </w:r>
    </w:p>
    <w:p w14:paraId="11274374" w14:textId="62B87E94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3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Delhey K, Johnsen A, Peters A, Andersson S, Kempenaers B (2003) Paternity analysis reveals opposing selection pressures on crown coloration in the blue tit (</w:t>
      </w:r>
      <w:r w:rsidRPr="00B33B5F">
        <w:rPr>
          <w:rStyle w:val="PageNumber"/>
          <w:rFonts w:ascii="Times New Roman" w:hAnsi="Times New Roman" w:cs="Times New Roman"/>
          <w:i/>
          <w:noProof/>
        </w:rPr>
        <w:t>Parus caerule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). </w:t>
      </w:r>
      <w:r w:rsidR="00197B4D" w:rsidRPr="00B33B5F">
        <w:rPr>
          <w:rStyle w:val="PageNumber"/>
          <w:rFonts w:ascii="Times New Roman" w:hAnsi="Times New Roman" w:cs="Times New Roman"/>
          <w:noProof/>
        </w:rPr>
        <w:t>Proc. R. Soc., Ser. B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70: 2057-2063.</w:t>
      </w:r>
    </w:p>
    <w:p w14:paraId="2A53675F" w14:textId="5ADCDEFD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3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Dreiss AN, Silva N, Richard M, Moyen F, Thery M, et al. (2008) Condition-dependent genetic benefits of extrapair fertilization in female blue tits </w:t>
      </w:r>
      <w:r w:rsidRPr="00B33B5F">
        <w:rPr>
          <w:rStyle w:val="PageNumber"/>
          <w:rFonts w:ascii="Times New Roman" w:hAnsi="Times New Roman" w:cs="Times New Roman"/>
          <w:i/>
          <w:noProof/>
        </w:rPr>
        <w:t>Cyanistes caerule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FD625B" w:rsidRPr="00B33B5F">
        <w:rPr>
          <w:rStyle w:val="PageNumber"/>
          <w:rFonts w:ascii="Times New Roman" w:hAnsi="Times New Roman" w:cs="Times New Roman"/>
          <w:noProof/>
        </w:rPr>
        <w:t>J. Evol. 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1: 1814-1822.</w:t>
      </w:r>
    </w:p>
    <w:p w14:paraId="5CB1841F" w14:textId="666366FA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3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Foerster K, Delhey K, Johnsen A, Lifjeld JT, Kempenaers B (2003) Females increase offspring heterozygosity and fitness through extra-pair matings. Nature 425: 714-717.</w:t>
      </w:r>
    </w:p>
    <w:p w14:paraId="21268696" w14:textId="0E726136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3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Gullberg A, Tege</w:t>
      </w:r>
      <w:r w:rsidR="00FD625B" w:rsidRPr="00B33B5F">
        <w:rPr>
          <w:rStyle w:val="PageNumber"/>
          <w:rFonts w:ascii="Times New Roman" w:hAnsi="Times New Roman" w:cs="Times New Roman"/>
          <w:noProof/>
        </w:rPr>
        <w:t>lstrom H, Gelter HP (1992) DNA fingerprinting reveals multiple paternity in families of great and blue tits (</w:t>
      </w:r>
      <w:r w:rsidR="00FD625B" w:rsidRPr="00B33B5F">
        <w:rPr>
          <w:rStyle w:val="PageNumber"/>
          <w:rFonts w:ascii="Times New Roman" w:hAnsi="Times New Roman" w:cs="Times New Roman"/>
          <w:i/>
          <w:noProof/>
        </w:rPr>
        <w:t>Parus major</w:t>
      </w:r>
      <w:r w:rsidR="00FD625B" w:rsidRPr="00B33B5F">
        <w:rPr>
          <w:rStyle w:val="PageNumber"/>
          <w:rFonts w:ascii="Times New Roman" w:hAnsi="Times New Roman" w:cs="Times New Roman"/>
          <w:noProof/>
        </w:rPr>
        <w:t xml:space="preserve"> and </w:t>
      </w:r>
      <w:r w:rsidR="00FD625B" w:rsidRPr="00B33B5F">
        <w:rPr>
          <w:rStyle w:val="PageNumber"/>
          <w:rFonts w:ascii="Times New Roman" w:hAnsi="Times New Roman" w:cs="Times New Roman"/>
          <w:i/>
          <w:noProof/>
        </w:rPr>
        <w:t>P. caeruleus</w:t>
      </w:r>
      <w:r w:rsidR="00FD625B" w:rsidRPr="00B33B5F">
        <w:rPr>
          <w:rStyle w:val="PageNumber"/>
          <w:rFonts w:ascii="Times New Roman" w:hAnsi="Times New Roman" w:cs="Times New Roman"/>
          <w:noProof/>
        </w:rPr>
        <w:t>)</w:t>
      </w:r>
      <w:r w:rsidRPr="00B33B5F">
        <w:rPr>
          <w:rStyle w:val="PageNumber"/>
          <w:rFonts w:ascii="Times New Roman" w:hAnsi="Times New Roman" w:cs="Times New Roman"/>
          <w:noProof/>
        </w:rPr>
        <w:t>. Hereditas 117: 103-108.</w:t>
      </w:r>
    </w:p>
    <w:p w14:paraId="5E05DC7E" w14:textId="550806AB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3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Kempenaers B, Verheyren GR, Dhondt AA (1997) Extrapair paternity in the blue tit (</w:t>
      </w:r>
      <w:r w:rsidRPr="00B33B5F">
        <w:rPr>
          <w:rStyle w:val="PageNumber"/>
          <w:rFonts w:ascii="Times New Roman" w:hAnsi="Times New Roman" w:cs="Times New Roman"/>
          <w:i/>
          <w:noProof/>
        </w:rPr>
        <w:t>Parus caerule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): female choice, male characteristics, and offspring quality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8: 481-492.</w:t>
      </w:r>
    </w:p>
    <w:p w14:paraId="21E8A9DD" w14:textId="2FF4B4D9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3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Krokene C, Rigstad K, Dale M, Lifjeld JT (1998) The function of extrapair paternity in blue tits and great tits: good genes or fertility insurance?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9: 649-656.</w:t>
      </w:r>
    </w:p>
    <w:p w14:paraId="75C93FD3" w14:textId="34761C01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40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Leech DI, Hartley IR, Stewart IRK, Griffith SC, Burke T (2001) No effect of parental quality or extrapair paternity on brood sex ratio in the blue tit (</w:t>
      </w:r>
      <w:r w:rsidRPr="00B33B5F">
        <w:rPr>
          <w:rStyle w:val="PageNumber"/>
          <w:rFonts w:ascii="Times New Roman" w:hAnsi="Times New Roman" w:cs="Times New Roman"/>
          <w:i/>
          <w:noProof/>
        </w:rPr>
        <w:t>Parus caerule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)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2: 674-680.</w:t>
      </w:r>
    </w:p>
    <w:p w14:paraId="44A278DD" w14:textId="18349649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4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Magrath MJL, Vedder O, van der Velde M, Komdeur J (2009) Mater</w:t>
      </w:r>
      <w:r w:rsidR="009A0F11" w:rsidRPr="00B33B5F">
        <w:rPr>
          <w:rStyle w:val="PageNumber"/>
          <w:rFonts w:ascii="Times New Roman" w:hAnsi="Times New Roman" w:cs="Times New Roman"/>
          <w:noProof/>
        </w:rPr>
        <w:t>nal effects contribute to the superior performance of extra-pair offsp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ring. </w:t>
      </w:r>
      <w:r w:rsidR="00FD625B" w:rsidRPr="00B33B5F">
        <w:rPr>
          <w:rStyle w:val="PageNumber"/>
          <w:rFonts w:ascii="Times New Roman" w:hAnsi="Times New Roman" w:cs="Times New Roman"/>
          <w:noProof/>
        </w:rPr>
        <w:t>Curr. 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9: 792-797.</w:t>
      </w:r>
    </w:p>
    <w:p w14:paraId="28038FD4" w14:textId="321D0FA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4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Vedder O, Magrath MJL, Harts AMF, Schut E, van der Velde M, et al. (2010) Reduced extrapair paternity in response to experimental stimulation of earlier incubation onset in blue tit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1: 9-15.</w:t>
      </w:r>
    </w:p>
    <w:p w14:paraId="2BB16DD1" w14:textId="1FEE69D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4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Williams DA, Hale AM (2008) Investment in nesting activities and patterns of extra- and within-group genetic paternity in a cooperatively breeding bird. Condor 110: 13-23.</w:t>
      </w:r>
    </w:p>
    <w:p w14:paraId="50CEAE6F" w14:textId="185F0D5D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4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Williams DA (2004) Female control of reproductive skew in cooperatively breeding brown jays (</w:t>
      </w:r>
      <w:r w:rsidRPr="00B33B5F">
        <w:rPr>
          <w:rStyle w:val="PageNumber"/>
          <w:rFonts w:ascii="Times New Roman" w:hAnsi="Times New Roman" w:cs="Times New Roman"/>
          <w:i/>
          <w:noProof/>
        </w:rPr>
        <w:t>Cyanocorax morio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)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5: 370-380.</w:t>
      </w:r>
    </w:p>
    <w:p w14:paraId="2406CB6B" w14:textId="11905B5D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4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Whittingham LA, Lifjeld JT (1995) H</w:t>
      </w:r>
      <w:r w:rsidR="00CA7325" w:rsidRPr="00B33B5F">
        <w:rPr>
          <w:rStyle w:val="PageNumber"/>
          <w:rFonts w:ascii="Times New Roman" w:hAnsi="Times New Roman" w:cs="Times New Roman"/>
          <w:noProof/>
        </w:rPr>
        <w:t>igh paternal investment in unrelated young - extra-pair pate</w:t>
      </w:r>
      <w:r w:rsidR="00074C26" w:rsidRPr="00B33B5F">
        <w:rPr>
          <w:rStyle w:val="PageNumber"/>
          <w:rFonts w:ascii="Times New Roman" w:hAnsi="Times New Roman" w:cs="Times New Roman"/>
          <w:noProof/>
        </w:rPr>
        <w:t>rnity and male parental care in house m</w:t>
      </w:r>
      <w:r w:rsidR="00CA7325" w:rsidRPr="00B33B5F">
        <w:rPr>
          <w:rStyle w:val="PageNumber"/>
          <w:rFonts w:ascii="Times New Roman" w:hAnsi="Times New Roman" w:cs="Times New Roman"/>
          <w:noProof/>
        </w:rPr>
        <w:t>artin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7: 103-108.</w:t>
      </w:r>
    </w:p>
    <w:p w14:paraId="33B67B59" w14:textId="6A0DC990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4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Riley HT, Bryant DM, Carter RE, Parkin DT (1995) Extra-</w:t>
      </w:r>
      <w:r w:rsidR="00074C26" w:rsidRPr="00B33B5F">
        <w:rPr>
          <w:rStyle w:val="PageNumber"/>
          <w:rFonts w:ascii="Times New Roman" w:hAnsi="Times New Roman" w:cs="Times New Roman"/>
          <w:noProof/>
        </w:rPr>
        <w:t>pair fertilizations and paternity defense in-house ma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rtins, </w:t>
      </w:r>
      <w:r w:rsidRPr="00B33B5F">
        <w:rPr>
          <w:rStyle w:val="PageNumber"/>
          <w:rFonts w:ascii="Times New Roman" w:hAnsi="Times New Roman" w:cs="Times New Roman"/>
          <w:i/>
          <w:noProof/>
        </w:rPr>
        <w:t>Delichon Urbica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9: 495-509.</w:t>
      </w:r>
    </w:p>
    <w:p w14:paraId="7AA6D700" w14:textId="2DFA7DCB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4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Whittingham LA, Lifjeld JT (1995) Extra-pair fertilizations increase the opportunity for sexual selection in the monogamous </w:t>
      </w:r>
      <w:r w:rsidR="009A0F11" w:rsidRPr="00B33B5F">
        <w:rPr>
          <w:rStyle w:val="PageNumber"/>
          <w:rFonts w:ascii="Times New Roman" w:hAnsi="Times New Roman" w:cs="Times New Roman"/>
          <w:noProof/>
        </w:rPr>
        <w:t>house ma</w:t>
      </w:r>
      <w:r w:rsidRPr="00B33B5F">
        <w:rPr>
          <w:rStyle w:val="PageNumber"/>
          <w:rFonts w:ascii="Times New Roman" w:hAnsi="Times New Roman" w:cs="Times New Roman"/>
          <w:noProof/>
        </w:rPr>
        <w:t>rtin</w:t>
      </w:r>
      <w:r w:rsidR="009A0F11" w:rsidRPr="00B33B5F">
        <w:rPr>
          <w:rStyle w:val="PageNumber"/>
          <w:rFonts w:ascii="Times New Roman" w:hAnsi="Times New Roman" w:cs="Times New Roman"/>
          <w:noProof/>
        </w:rPr>
        <w:t>,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Pr="00B33B5F">
        <w:rPr>
          <w:rStyle w:val="PageNumber"/>
          <w:rFonts w:ascii="Times New Roman" w:hAnsi="Times New Roman" w:cs="Times New Roman"/>
          <w:i/>
          <w:noProof/>
        </w:rPr>
        <w:t>Delichon urbica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074C26" w:rsidRPr="00B33B5F">
        <w:rPr>
          <w:rStyle w:val="PageNumber"/>
          <w:rFonts w:ascii="Times New Roman" w:hAnsi="Times New Roman" w:cs="Times New Roman"/>
          <w:noProof/>
        </w:rPr>
        <w:t>J. Avian 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6: 283-288.</w:t>
      </w:r>
    </w:p>
    <w:p w14:paraId="6D931AC0" w14:textId="7DB89E79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4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Chuang-Dobbs HC, Webster MS, Holmes RT (2001) Paternity and parental care in the black-throated blue warbler, </w:t>
      </w:r>
      <w:r w:rsidRPr="00B33B5F">
        <w:rPr>
          <w:rStyle w:val="PageNumber"/>
          <w:rFonts w:ascii="Times New Roman" w:hAnsi="Times New Roman" w:cs="Times New Roman"/>
          <w:i/>
          <w:noProof/>
        </w:rPr>
        <w:t>Dendroica caerulescen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62: 83-92.</w:t>
      </w:r>
    </w:p>
    <w:p w14:paraId="3F762C6A" w14:textId="2EA47DF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4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Holmes RT, Rodenhouse NL, Sillett TS (2005) Black-throated blue warbler (</w:t>
      </w:r>
      <w:r w:rsidRPr="00B33B5F">
        <w:rPr>
          <w:rStyle w:val="PageNumber"/>
          <w:rFonts w:ascii="Times New Roman" w:hAnsi="Times New Roman" w:cs="Times New Roman"/>
          <w:i/>
          <w:noProof/>
        </w:rPr>
        <w:t>Dendroica caerulescens</w:t>
      </w:r>
      <w:r w:rsidRPr="00B33B5F">
        <w:rPr>
          <w:rStyle w:val="PageNumber"/>
          <w:rFonts w:ascii="Times New Roman" w:hAnsi="Times New Roman" w:cs="Times New Roman"/>
          <w:noProof/>
        </w:rPr>
        <w:t>). The Birds of North America Online: Ithaca: Cornell Lab of Ornithology.</w:t>
      </w:r>
    </w:p>
    <w:p w14:paraId="3392B14E" w14:textId="7781703A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50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Yezerinac SM, Weatherhead PJ, Boag PT (1996) Cuckoldry and lack of parentage-dependent paternal care in yellow warblers: A cost-benefit approach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2: 821-832.</w:t>
      </w:r>
    </w:p>
    <w:p w14:paraId="1DA8CC2A" w14:textId="3BBB58CE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5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Lowther PE, Celada C, Klein NK, Rimmer CC, Spector DA (1999) Yellow warbler (</w:t>
      </w:r>
      <w:r w:rsidRPr="00B33B5F">
        <w:rPr>
          <w:rStyle w:val="PageNumber"/>
          <w:rFonts w:ascii="Times New Roman" w:hAnsi="Times New Roman" w:cs="Times New Roman"/>
          <w:i/>
          <w:noProof/>
        </w:rPr>
        <w:t>Dendroica petachia</w:t>
      </w:r>
      <w:r w:rsidRPr="00B33B5F">
        <w:rPr>
          <w:rStyle w:val="PageNumber"/>
          <w:rFonts w:ascii="Times New Roman" w:hAnsi="Times New Roman" w:cs="Times New Roman"/>
          <w:noProof/>
        </w:rPr>
        <w:t>). The Birds of North America Online: Ithaca: Cornell Lab of Ornithology.</w:t>
      </w:r>
    </w:p>
    <w:p w14:paraId="6FAD1E07" w14:textId="1D4ABADE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5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Yezerinac SM, Gibbs HL, Briskie JV, Whittam R, Montgomerie R (1999) Extrapair paternity in a far northern population of Yellow Warblers </w:t>
      </w:r>
      <w:r w:rsidRPr="00B33B5F">
        <w:rPr>
          <w:rStyle w:val="PageNumber"/>
          <w:rFonts w:ascii="Times New Roman" w:hAnsi="Times New Roman" w:cs="Times New Roman"/>
          <w:i/>
          <w:noProof/>
        </w:rPr>
        <w:t>Dendroica petechia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074C26" w:rsidRPr="00B33B5F">
        <w:rPr>
          <w:rStyle w:val="PageNumber"/>
          <w:rFonts w:ascii="Times New Roman" w:hAnsi="Times New Roman" w:cs="Times New Roman"/>
          <w:noProof/>
        </w:rPr>
        <w:t>J. Avian 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0: 234-237.</w:t>
      </w:r>
    </w:p>
    <w:p w14:paraId="5F65EA47" w14:textId="56EF9CEE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5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Bouwman KM, Lessells CM, Komdeur J (2005) Male reed buntings do not adjust parental effort in relation to extrapair paternity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6: 499-506.</w:t>
      </w:r>
    </w:p>
    <w:p w14:paraId="63D989D2" w14:textId="41643ED6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5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Bouwman KM, Burke T, Komdeur J (2006) How female reed buntings benefit from extra-pair mating behaviour: testing hypotheses through patterns of paternity in sequential brood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Mol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5: 2589-2600.</w:t>
      </w:r>
    </w:p>
    <w:p w14:paraId="2B8929F0" w14:textId="3DCB728E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5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Dixon A, Ross D, Omalley SLC, Burke T (1994) P</w:t>
      </w:r>
      <w:r w:rsidR="00074C26" w:rsidRPr="00B33B5F">
        <w:rPr>
          <w:rStyle w:val="PageNumber"/>
          <w:rFonts w:ascii="Times New Roman" w:hAnsi="Times New Roman" w:cs="Times New Roman"/>
          <w:noProof/>
        </w:rPr>
        <w:t>aternal investment inversely related to degree of extra-pair paternity in the reed bunting</w:t>
      </w:r>
      <w:r w:rsidRPr="00B33B5F">
        <w:rPr>
          <w:rStyle w:val="PageNumber"/>
          <w:rFonts w:ascii="Times New Roman" w:hAnsi="Times New Roman" w:cs="Times New Roman"/>
          <w:noProof/>
        </w:rPr>
        <w:t>. Nature 371: 698-700.</w:t>
      </w:r>
    </w:p>
    <w:p w14:paraId="481A9E33" w14:textId="7F70F1CD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5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Kleven O, Lifjeld JT (2005) No evidence for increased offspring heterozygosity from extrapair mating in the reed bunting (</w:t>
      </w:r>
      <w:r w:rsidRPr="00B33B5F">
        <w:rPr>
          <w:rStyle w:val="PageNumber"/>
          <w:rFonts w:ascii="Times New Roman" w:hAnsi="Times New Roman" w:cs="Times New Roman"/>
          <w:i/>
          <w:noProof/>
        </w:rPr>
        <w:t>Emberiza schoenicl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)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6: 561-565.</w:t>
      </w:r>
    </w:p>
    <w:p w14:paraId="4033E557" w14:textId="2AF941A1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5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Suter SM, Keiser M, Feignoux R, Meyer DR (2007) Reed bunting females increase fitness through extra-pair mating with genetically dissimilar males. </w:t>
      </w:r>
      <w:r w:rsidR="00074C26" w:rsidRPr="00B33B5F">
        <w:rPr>
          <w:rStyle w:val="PageNumber"/>
          <w:rFonts w:ascii="Times New Roman" w:hAnsi="Times New Roman" w:cs="Times New Roman"/>
          <w:noProof/>
        </w:rPr>
        <w:t>Proc. R. Soc., Ser. B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74: 2865-2871.</w:t>
      </w:r>
    </w:p>
    <w:p w14:paraId="21F21A24" w14:textId="37579694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5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Suter SM, Bielanska J, Rothlin-Spillmann S, Strambini L, Meyer DR (2009) The cost of infidelity to female reed bunting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0: 601-608.</w:t>
      </w:r>
    </w:p>
    <w:p w14:paraId="5FE1A141" w14:textId="3638847B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5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Sheldon BC, Rasanen K, Dias PC (1997) Certainty of paternity and paternal effort in the collared flycatcher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8: 421-428.</w:t>
      </w:r>
    </w:p>
    <w:p w14:paraId="6DF43412" w14:textId="313F3EEC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60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Krist M, Nadvornik P, Uvirova L, Bures S (2005) Paternity covaries with laying and hatching order in the collared flycatcher</w:t>
      </w:r>
      <w:r w:rsidR="009A0F11" w:rsidRPr="00B33B5F">
        <w:rPr>
          <w:rStyle w:val="PageNumber"/>
          <w:rFonts w:ascii="Times New Roman" w:hAnsi="Times New Roman" w:cs="Times New Roman"/>
          <w:noProof/>
        </w:rPr>
        <w:t>,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Pr="00B33B5F">
        <w:rPr>
          <w:rStyle w:val="PageNumber"/>
          <w:rFonts w:ascii="Times New Roman" w:hAnsi="Times New Roman" w:cs="Times New Roman"/>
          <w:i/>
          <w:noProof/>
        </w:rPr>
        <w:t>Ficedula albicolli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9: 6-11.</w:t>
      </w:r>
    </w:p>
    <w:p w14:paraId="4C7E813D" w14:textId="625DAE36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6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Rosivall B, Szollosi E, Hasselquist D, Torok J (2009) Effects of extrapair paternity and sex on nestling growth and condition in the collared flycatcher, </w:t>
      </w:r>
      <w:r w:rsidRPr="00B33B5F">
        <w:rPr>
          <w:rStyle w:val="PageNumber"/>
          <w:rFonts w:ascii="Times New Roman" w:hAnsi="Times New Roman" w:cs="Times New Roman"/>
          <w:i/>
          <w:noProof/>
        </w:rPr>
        <w:t>Ficedula albicolli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77: 611-617.</w:t>
      </w:r>
    </w:p>
    <w:p w14:paraId="2C30CDD0" w14:textId="47AE20B5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>62.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Sheldon BC, Ellegren H (1999) Sexual selection resulting from extrapair paternity in collared flycatcher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7: 285-298.</w:t>
      </w:r>
    </w:p>
    <w:p w14:paraId="6754776E" w14:textId="7E298DE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6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Wilk T, Cichon M, Wolff K (2008) Lack of evidence for improved immune response of extra-pair nestlings in collared flycatcher </w:t>
      </w:r>
      <w:r w:rsidRPr="00B33B5F">
        <w:rPr>
          <w:rStyle w:val="PageNumber"/>
          <w:rFonts w:ascii="Times New Roman" w:hAnsi="Times New Roman" w:cs="Times New Roman"/>
          <w:i/>
          <w:noProof/>
        </w:rPr>
        <w:t>Ficedula albicolli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074C26" w:rsidRPr="00B33B5F">
        <w:rPr>
          <w:rStyle w:val="PageNumber"/>
          <w:rFonts w:ascii="Times New Roman" w:hAnsi="Times New Roman" w:cs="Times New Roman"/>
          <w:noProof/>
        </w:rPr>
        <w:t>J. Avian 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9: 546-552.</w:t>
      </w:r>
    </w:p>
    <w:p w14:paraId="2E76B31E" w14:textId="1B35C211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6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Sheldon BC, Ellegren H (1998) Paternal effort related to experimentally manipulated paternity of male collared flycatchers. </w:t>
      </w:r>
      <w:r w:rsidR="00197B4D" w:rsidRPr="00B33B5F">
        <w:rPr>
          <w:rStyle w:val="PageNumber"/>
          <w:rFonts w:ascii="Times New Roman" w:hAnsi="Times New Roman" w:cs="Times New Roman"/>
          <w:noProof/>
        </w:rPr>
        <w:t>Proc. R. Soc., Ser. B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65: 1737-1742.</w:t>
      </w:r>
    </w:p>
    <w:p w14:paraId="1AC25EEA" w14:textId="7862D66C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6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Lifjeld JT, Slagsvold T, Ellegren H (1998) Experimentally reduced paternity affects paternal effort and reproductive success in pied flycatcher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5: 319-329.</w:t>
      </w:r>
    </w:p>
    <w:p w14:paraId="2DC008C2" w14:textId="02C8DBAF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6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Brun J, Winkel W, Epplen JT, Lubjuhn T (1996) Parentage analyses in the pied flycatcher Ficedula hypoleuca at the western boundary of its central European range. </w:t>
      </w:r>
      <w:r w:rsidR="007A1A99" w:rsidRPr="00B33B5F">
        <w:rPr>
          <w:rStyle w:val="PageNumber"/>
          <w:rFonts w:ascii="Times New Roman" w:hAnsi="Times New Roman" w:cs="Times New Roman"/>
          <w:noProof/>
        </w:rPr>
        <w:t>J. Ornith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37: 435-446.</w:t>
      </w:r>
    </w:p>
    <w:p w14:paraId="3B1CB479" w14:textId="6EA0722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6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Ellegren H, Lifjeld JT, Slagsvold T, Primmer CR (1995) Handicapped males and extrapair paternity in pied flycatchers: A study using microsatellite marker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Mol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: 739-744.</w:t>
      </w:r>
    </w:p>
    <w:p w14:paraId="5744500F" w14:textId="1C48617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6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Gelter HP, Tegelstrom H (1992) High-Frequency of Extr</w:t>
      </w:r>
      <w:r w:rsidR="009253AA" w:rsidRPr="00B33B5F">
        <w:rPr>
          <w:rStyle w:val="PageNumber"/>
          <w:rFonts w:ascii="Times New Roman" w:hAnsi="Times New Roman" w:cs="Times New Roman"/>
          <w:noProof/>
        </w:rPr>
        <w:t>a-pair paternity in swedish pied flycatchers revealed by allozyme electrophoresis and DNA f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ingerprinting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1: 1-7.</w:t>
      </w:r>
    </w:p>
    <w:p w14:paraId="72C041F0" w14:textId="1FD0099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6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Lehtonen TK, Lindstrom K (2009) Females decide whether size matters: plastic mate preferences tuned to the intensity of male-male competition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0: 195-199.</w:t>
      </w:r>
    </w:p>
    <w:p w14:paraId="54AE8301" w14:textId="0B0CCD43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70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Lifjeld JT, Slagsvold T, Lampe HM (1991) Low</w:t>
      </w:r>
      <w:r w:rsidR="00DF5AB7" w:rsidRPr="00B33B5F">
        <w:rPr>
          <w:rStyle w:val="PageNumber"/>
          <w:rFonts w:ascii="Times New Roman" w:hAnsi="Times New Roman" w:cs="Times New Roman"/>
          <w:noProof/>
        </w:rPr>
        <w:t>-frequency of extra-pair paternity in pied flycatchers reveal</w:t>
      </w:r>
      <w:r w:rsidRPr="00B33B5F">
        <w:rPr>
          <w:rStyle w:val="PageNumber"/>
          <w:rFonts w:ascii="Times New Roman" w:hAnsi="Times New Roman" w:cs="Times New Roman"/>
          <w:noProof/>
        </w:rPr>
        <w:t>ed by DNA</w:t>
      </w:r>
      <w:r w:rsidR="00DF5AB7" w:rsidRPr="00B33B5F">
        <w:rPr>
          <w:rStyle w:val="PageNumber"/>
          <w:rFonts w:ascii="Times New Roman" w:hAnsi="Times New Roman" w:cs="Times New Roman"/>
          <w:noProof/>
        </w:rPr>
        <w:t xml:space="preserve"> f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ingerprinting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9: 95-101.</w:t>
      </w:r>
    </w:p>
    <w:p w14:paraId="45E4B014" w14:textId="052B29EF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7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Lubjuhn T, Winkel W, Epplen JT, Brun J (2000) Reproductive success of monogamous and polygynous pied flycatchers (</w:t>
      </w:r>
      <w:r w:rsidRPr="00B33B5F">
        <w:rPr>
          <w:rStyle w:val="PageNumber"/>
          <w:rFonts w:ascii="Times New Roman" w:hAnsi="Times New Roman" w:cs="Times New Roman"/>
          <w:i/>
          <w:noProof/>
        </w:rPr>
        <w:t>Ficedula hypoleuca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)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8: 12-17.</w:t>
      </w:r>
    </w:p>
    <w:p w14:paraId="7143CCA0" w14:textId="63F457D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7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Moreno J, Martinez JG, Morales J, Lobato E, Merino S, et al. (2010) Paterni</w:t>
      </w:r>
      <w:r w:rsidR="00DF5AB7" w:rsidRPr="00B33B5F">
        <w:rPr>
          <w:rStyle w:val="PageNumber"/>
          <w:rFonts w:ascii="Times New Roman" w:hAnsi="Times New Roman" w:cs="Times New Roman"/>
          <w:noProof/>
        </w:rPr>
        <w:t>ty loss in relation to male age, territorial behaviour and stress in the pied flyc</w:t>
      </w:r>
      <w:r w:rsidRPr="00B33B5F">
        <w:rPr>
          <w:rStyle w:val="PageNumber"/>
          <w:rFonts w:ascii="Times New Roman" w:hAnsi="Times New Roman" w:cs="Times New Roman"/>
          <w:noProof/>
        </w:rPr>
        <w:t>atcher. Ethology 116: 76-84.</w:t>
      </w:r>
    </w:p>
    <w:p w14:paraId="510DFC67" w14:textId="2FDABEC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7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Ratti O, Hovi M, Lundberg A, Tegelstrom H, Alatalo RV (1995) Extra-Pair Paternity and Male Characteristics in the Pied Flycatcher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7: 419-425.</w:t>
      </w:r>
    </w:p>
    <w:p w14:paraId="2098D303" w14:textId="75D5B2CE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7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Peterson KA, Thusius KJ, Whittingham LA, Dunn PO (2001) Allocation of male parental care in relation to paternity within and among broods of the common yellowthroat (</w:t>
      </w:r>
      <w:r w:rsidRPr="00B33B5F">
        <w:rPr>
          <w:rStyle w:val="PageNumber"/>
          <w:rFonts w:ascii="Times New Roman" w:hAnsi="Times New Roman" w:cs="Times New Roman"/>
          <w:i/>
          <w:noProof/>
        </w:rPr>
        <w:t>Geothlypis trichas</w:t>
      </w:r>
      <w:r w:rsidRPr="00B33B5F">
        <w:rPr>
          <w:rStyle w:val="PageNumber"/>
          <w:rFonts w:ascii="Times New Roman" w:hAnsi="Times New Roman" w:cs="Times New Roman"/>
          <w:noProof/>
        </w:rPr>
        <w:t>). Ethology 107: 573-586.</w:t>
      </w:r>
    </w:p>
    <w:p w14:paraId="21E3DA88" w14:textId="223972DD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7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Abroe B, Garvin JC, Pedersen MC, Whittingham LA, Dunn PO (2007) Brood sex ratios are related to male size but not to attractiveness in common yellowthroats (</w:t>
      </w:r>
      <w:r w:rsidRPr="00B33B5F">
        <w:rPr>
          <w:rStyle w:val="PageNumber"/>
          <w:rFonts w:ascii="Times New Roman" w:hAnsi="Times New Roman" w:cs="Times New Roman"/>
          <w:i/>
          <w:noProof/>
        </w:rPr>
        <w:t>Geothlypis trichas</w:t>
      </w:r>
      <w:r w:rsidRPr="00B33B5F">
        <w:rPr>
          <w:rStyle w:val="PageNumber"/>
          <w:rFonts w:ascii="Times New Roman" w:hAnsi="Times New Roman" w:cs="Times New Roman"/>
          <w:noProof/>
        </w:rPr>
        <w:t>). Auk 124: 176-184.</w:t>
      </w:r>
    </w:p>
    <w:p w14:paraId="3D434EFA" w14:textId="10F83CAA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7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Maguire S, Safran RJ (2010) Morphological and genetic predictors of parental care in the North American barn swallow</w:t>
      </w:r>
      <w:r w:rsidR="00DF5AB7" w:rsidRPr="00B33B5F">
        <w:rPr>
          <w:rStyle w:val="PageNumber"/>
          <w:rFonts w:ascii="Times New Roman" w:hAnsi="Times New Roman" w:cs="Times New Roman"/>
          <w:noProof/>
        </w:rPr>
        <w:t>,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Pr="00B33B5F">
        <w:rPr>
          <w:rStyle w:val="PageNumber"/>
          <w:rFonts w:ascii="Times New Roman" w:hAnsi="Times New Roman" w:cs="Times New Roman"/>
          <w:i/>
          <w:noProof/>
        </w:rPr>
        <w:t>Hirundo rustica erythrogaster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074C26" w:rsidRPr="00B33B5F">
        <w:rPr>
          <w:rStyle w:val="PageNumber"/>
          <w:rFonts w:ascii="Times New Roman" w:hAnsi="Times New Roman" w:cs="Times New Roman"/>
          <w:noProof/>
        </w:rPr>
        <w:t>J. Avian 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1: 74-82.</w:t>
      </w:r>
    </w:p>
    <w:p w14:paraId="5A398FCE" w14:textId="1E3BF7F6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7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Kleven O, Jacobsen F, Izadnegahdar R, Robertson RJ, Lifjeld JT (2006) No evidence of paternal genetic contribution to nestling cell-mediated immunity in the North American barn swallow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71: 839-845.</w:t>
      </w:r>
    </w:p>
    <w:p w14:paraId="6D4EBA82" w14:textId="7DA466AA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7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Kojima W, Kitamura W, Kitajima S, Ito Y, Ueda K, et al. (2009) Femal</w:t>
      </w:r>
      <w:r w:rsidR="00DF5AB7" w:rsidRPr="00B33B5F">
        <w:rPr>
          <w:rStyle w:val="PageNumber"/>
          <w:rFonts w:ascii="Times New Roman" w:hAnsi="Times New Roman" w:cs="Times New Roman"/>
          <w:noProof/>
        </w:rPr>
        <w:t>e barn swallows gain indirect but not direct benefits through social mate cho</w:t>
      </w:r>
      <w:r w:rsidRPr="00B33B5F">
        <w:rPr>
          <w:rStyle w:val="PageNumber"/>
          <w:rFonts w:ascii="Times New Roman" w:hAnsi="Times New Roman" w:cs="Times New Roman"/>
          <w:noProof/>
        </w:rPr>
        <w:t>ice. Ethology 115: 939-947.</w:t>
      </w:r>
    </w:p>
    <w:p w14:paraId="005603EB" w14:textId="270380D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7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Moller AP, Tegelstrom H (1997) Extra-pair paternity and tail ornamentation in the barn swallow</w:t>
      </w:r>
      <w:r w:rsidR="00DF5AB7" w:rsidRPr="00B33B5F">
        <w:rPr>
          <w:rStyle w:val="PageNumber"/>
          <w:rFonts w:ascii="Times New Roman" w:hAnsi="Times New Roman" w:cs="Times New Roman"/>
          <w:noProof/>
        </w:rPr>
        <w:t>,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Pr="00B33B5F">
        <w:rPr>
          <w:rStyle w:val="PageNumber"/>
          <w:rFonts w:ascii="Times New Roman" w:hAnsi="Times New Roman" w:cs="Times New Roman"/>
          <w:i/>
          <w:noProof/>
        </w:rPr>
        <w:t>Hirundo rustica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1: 353-360.</w:t>
      </w:r>
    </w:p>
    <w:p w14:paraId="7EE0F70E" w14:textId="4C72A653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80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Primmer CR, Moller AP, Ellegren H (1995) Reso</w:t>
      </w:r>
      <w:r w:rsidR="00DF5AB7" w:rsidRPr="00B33B5F">
        <w:rPr>
          <w:rStyle w:val="PageNumber"/>
          <w:rFonts w:ascii="Times New Roman" w:hAnsi="Times New Roman" w:cs="Times New Roman"/>
          <w:noProof/>
        </w:rPr>
        <w:t xml:space="preserve">lving genetic-relationships with microsatellite markers - a parentage testing system for the swallow, </w:t>
      </w:r>
      <w:r w:rsidR="00DF5AB7" w:rsidRPr="00B33B5F">
        <w:rPr>
          <w:rStyle w:val="PageNumber"/>
          <w:rFonts w:ascii="Times New Roman" w:hAnsi="Times New Roman" w:cs="Times New Roman"/>
          <w:i/>
          <w:noProof/>
        </w:rPr>
        <w:t>Hirundo r</w:t>
      </w:r>
      <w:r w:rsidRPr="00B33B5F">
        <w:rPr>
          <w:rStyle w:val="PageNumber"/>
          <w:rFonts w:ascii="Times New Roman" w:hAnsi="Times New Roman" w:cs="Times New Roman"/>
          <w:i/>
          <w:noProof/>
        </w:rPr>
        <w:t>ustica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Mol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: 493-498.</w:t>
      </w:r>
    </w:p>
    <w:p w14:paraId="1772C622" w14:textId="65639F6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8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Moller AP (1988) Paternity and paternal care in the swallow, </w:t>
      </w:r>
      <w:r w:rsidRPr="00B33B5F">
        <w:rPr>
          <w:rStyle w:val="PageNumber"/>
          <w:rFonts w:ascii="Times New Roman" w:hAnsi="Times New Roman" w:cs="Times New Roman"/>
          <w:i/>
          <w:noProof/>
        </w:rPr>
        <w:t>Hirundo rustica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6: 996-1005.</w:t>
      </w:r>
    </w:p>
    <w:p w14:paraId="2927B363" w14:textId="39E75025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8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Dunn PO, Cockburn A (1996) Evolution of male parental care in a bird with almost complete cuckoldry. Evolution 50: 2542-2548.</w:t>
      </w:r>
    </w:p>
    <w:p w14:paraId="731996CF" w14:textId="79FA5C7A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8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Mulder RA, Dunn PO, Cockburn A, Lazenbycohen KA, Howell MJ (1994) H</w:t>
      </w:r>
      <w:r w:rsidR="00DF5AB7" w:rsidRPr="00B33B5F">
        <w:rPr>
          <w:rStyle w:val="PageNumber"/>
          <w:rFonts w:ascii="Times New Roman" w:hAnsi="Times New Roman" w:cs="Times New Roman"/>
          <w:noProof/>
        </w:rPr>
        <w:t>elpers liberate female fairy-wrens from constraints on extra-pair mate choice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197B4D" w:rsidRPr="00B33B5F">
        <w:rPr>
          <w:rStyle w:val="PageNumber"/>
          <w:rFonts w:ascii="Times New Roman" w:hAnsi="Times New Roman" w:cs="Times New Roman"/>
          <w:noProof/>
        </w:rPr>
        <w:t>Proc. R. Soc., Ser. B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55: 223-229.</w:t>
      </w:r>
    </w:p>
    <w:p w14:paraId="37BB65BB" w14:textId="14BAA7A3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8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Ewen JG, Armstrong DP (2000) Male provisioning is negatively correlated with attempted extrapair copulation frequency in the stitchbird (or hihi)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60: 429-433.</w:t>
      </w:r>
    </w:p>
    <w:p w14:paraId="2B3A8B61" w14:textId="57BDE0AB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8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Ewen JG, Armstrong DP, Lambert DM (1999) Floater males gain reproductive success through extrapair fertilizations in the stitchbird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8: 321-328.</w:t>
      </w:r>
    </w:p>
    <w:p w14:paraId="0001D6EB" w14:textId="2A60F2C3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8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Castro I, Mason KM, Armstrong DP, Lambert DM (2004) Effect of extra-pair paternity on effective population size in a reintroduced population of the endangered hihi, and potential for beha</w:t>
      </w:r>
      <w:r w:rsidR="006F32BA" w:rsidRPr="00B33B5F">
        <w:rPr>
          <w:rStyle w:val="PageNumber"/>
          <w:rFonts w:ascii="Times New Roman" w:hAnsi="Times New Roman" w:cs="Times New Roman"/>
          <w:noProof/>
        </w:rPr>
        <w:t>vioural management. Conserv. Genet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: 381-393.</w:t>
      </w:r>
    </w:p>
    <w:p w14:paraId="619E9E35" w14:textId="644DF93B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8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Lee JW, Kim HY, Hatchwell BJ (2010) Parental provisioning behaviour in a flock-living passerine, the Vinous-throated Parrotbill </w:t>
      </w:r>
      <w:r w:rsidRPr="00B33B5F">
        <w:rPr>
          <w:rStyle w:val="PageNumber"/>
          <w:rFonts w:ascii="Times New Roman" w:hAnsi="Times New Roman" w:cs="Times New Roman"/>
          <w:i/>
          <w:noProof/>
        </w:rPr>
        <w:t>Paradoxornis webbian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7A1A99" w:rsidRPr="00B33B5F">
        <w:rPr>
          <w:rStyle w:val="PageNumber"/>
          <w:rFonts w:ascii="Times New Roman" w:hAnsi="Times New Roman" w:cs="Times New Roman"/>
          <w:noProof/>
        </w:rPr>
        <w:t>J. Ornith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51: 483-490.</w:t>
      </w:r>
    </w:p>
    <w:p w14:paraId="1D2830DF" w14:textId="1E5F36D6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8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Lee JW, Kim MS, Burke T, Hatchwell BJ (2009) Extrapair paternity in a flock-living passerine, the vinous-throated parrotbill </w:t>
      </w:r>
      <w:r w:rsidRPr="00B33B5F">
        <w:rPr>
          <w:rStyle w:val="PageNumber"/>
          <w:rFonts w:ascii="Times New Roman" w:hAnsi="Times New Roman" w:cs="Times New Roman"/>
          <w:i/>
          <w:noProof/>
        </w:rPr>
        <w:t>Paradoxornis webbian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074C26" w:rsidRPr="00B33B5F">
        <w:rPr>
          <w:rStyle w:val="PageNumber"/>
          <w:rFonts w:ascii="Times New Roman" w:hAnsi="Times New Roman" w:cs="Times New Roman"/>
          <w:noProof/>
        </w:rPr>
        <w:t>J. Avian 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0: 469-474.</w:t>
      </w:r>
    </w:p>
    <w:p w14:paraId="29E7A5A4" w14:textId="0CCEB1AD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>89.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Lubjuhn T, Curio E, Muth SC, Brun J, Epplen JT (1993) I</w:t>
      </w:r>
      <w:r w:rsidR="006847CB" w:rsidRPr="00B33B5F">
        <w:rPr>
          <w:rStyle w:val="PageNumber"/>
          <w:rFonts w:ascii="Times New Roman" w:hAnsi="Times New Roman" w:cs="Times New Roman"/>
          <w:noProof/>
        </w:rPr>
        <w:t>nfluence of extra-pair paternity on parental care in great tits (</w:t>
      </w:r>
      <w:r w:rsidR="006847CB" w:rsidRPr="00B33B5F">
        <w:rPr>
          <w:rStyle w:val="PageNumber"/>
          <w:rFonts w:ascii="Times New Roman" w:hAnsi="Times New Roman" w:cs="Times New Roman"/>
          <w:i/>
          <w:noProof/>
        </w:rPr>
        <w:t>Parus major</w:t>
      </w:r>
      <w:r w:rsidRPr="00B33B5F">
        <w:rPr>
          <w:rStyle w:val="PageNumber"/>
          <w:rFonts w:ascii="Times New Roman" w:hAnsi="Times New Roman" w:cs="Times New Roman"/>
          <w:noProof/>
        </w:rPr>
        <w:t>). In: Pena SDJ, Chakraborty R, Epplen JT, Jeffreys AJ, editors. DNA Fingerprinting : State of the Science. Basel: Birkhauser Verlag. pp. 379-385.</w:t>
      </w:r>
    </w:p>
    <w:p w14:paraId="36CA5B1F" w14:textId="7082E7C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90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Lubjuhn T, Strohbach S, Brun J, Gerken T, Epplen JT (1999) Extra-pair paternity in great tits (</w:t>
      </w:r>
      <w:r w:rsidRPr="00B33B5F">
        <w:rPr>
          <w:rStyle w:val="PageNumber"/>
          <w:rFonts w:ascii="Times New Roman" w:hAnsi="Times New Roman" w:cs="Times New Roman"/>
          <w:i/>
          <w:noProof/>
        </w:rPr>
        <w:t>Parus major</w:t>
      </w:r>
      <w:r w:rsidRPr="00B33B5F">
        <w:rPr>
          <w:rStyle w:val="PageNumber"/>
          <w:rFonts w:ascii="Times New Roman" w:hAnsi="Times New Roman" w:cs="Times New Roman"/>
          <w:noProof/>
        </w:rPr>
        <w:t>) - A long term study. Behaviour 136: 1157-1172.</w:t>
      </w:r>
    </w:p>
    <w:p w14:paraId="0C16863D" w14:textId="6902A464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9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Otter KA, Stewart IRK, McGregor PK, Terry AMR, Dabelsteen T, et al. (2001) Extra-pair paternity among Great Tits </w:t>
      </w:r>
      <w:r w:rsidRPr="00B33B5F">
        <w:rPr>
          <w:rStyle w:val="PageNumber"/>
          <w:rFonts w:ascii="Times New Roman" w:hAnsi="Times New Roman" w:cs="Times New Roman"/>
          <w:i/>
          <w:noProof/>
        </w:rPr>
        <w:t>Parus major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following manipulation of male signals. </w:t>
      </w:r>
      <w:r w:rsidR="00074C26" w:rsidRPr="00B33B5F">
        <w:rPr>
          <w:rStyle w:val="PageNumber"/>
          <w:rFonts w:ascii="Times New Roman" w:hAnsi="Times New Roman" w:cs="Times New Roman"/>
          <w:noProof/>
        </w:rPr>
        <w:t>J. Avian 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2: 338-344.</w:t>
      </w:r>
    </w:p>
    <w:p w14:paraId="57287AB2" w14:textId="25698E22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9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Verboven N, Mateman AC (1997) Low frequency of extra-pair fertilizations in the Great Tit </w:t>
      </w:r>
      <w:r w:rsidRPr="00B33B5F">
        <w:rPr>
          <w:rStyle w:val="PageNumber"/>
          <w:rFonts w:ascii="Times New Roman" w:hAnsi="Times New Roman" w:cs="Times New Roman"/>
          <w:i/>
          <w:noProof/>
        </w:rPr>
        <w:t>Parus major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revealed by DNA fingerprinting. </w:t>
      </w:r>
      <w:r w:rsidR="00074C26" w:rsidRPr="00B33B5F">
        <w:rPr>
          <w:rStyle w:val="PageNumber"/>
          <w:rFonts w:ascii="Times New Roman" w:hAnsi="Times New Roman" w:cs="Times New Roman"/>
          <w:noProof/>
        </w:rPr>
        <w:t>J. Avian 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8: 231-239.</w:t>
      </w:r>
    </w:p>
    <w:p w14:paraId="46F7E2C5" w14:textId="5D7E873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9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Rytkonen S, Kvist L, Mikkonen R, Orell M (2007) Intensity of nest defence is not related to degree of paternity in the willow tit </w:t>
      </w:r>
      <w:r w:rsidRPr="00B33B5F">
        <w:rPr>
          <w:rStyle w:val="PageNumber"/>
          <w:rFonts w:ascii="Times New Roman" w:hAnsi="Times New Roman" w:cs="Times New Roman"/>
          <w:i/>
          <w:noProof/>
        </w:rPr>
        <w:t>Parus montan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074C26" w:rsidRPr="00B33B5F">
        <w:rPr>
          <w:rStyle w:val="PageNumber"/>
          <w:rFonts w:ascii="Times New Roman" w:hAnsi="Times New Roman" w:cs="Times New Roman"/>
          <w:noProof/>
        </w:rPr>
        <w:t>J. Avian 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8: 273-277.</w:t>
      </w:r>
    </w:p>
    <w:p w14:paraId="2EC36CD2" w14:textId="5A16332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9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Orell M, Rytkonen S, Launonen V, Welling P, Koivula K, et al. (1997) Low frequency extra-pair paternity in the Willow Tit </w:t>
      </w:r>
      <w:r w:rsidRPr="00B33B5F">
        <w:rPr>
          <w:rStyle w:val="PageNumber"/>
          <w:rFonts w:ascii="Times New Roman" w:hAnsi="Times New Roman" w:cs="Times New Roman"/>
          <w:i/>
          <w:noProof/>
        </w:rPr>
        <w:t>Parus montan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as revealed by DNA fingerprinting. Ibis 139: 562-566.</w:t>
      </w:r>
    </w:p>
    <w:p w14:paraId="1A32722F" w14:textId="20B547C5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9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Jamieson IG, Quinn JS, Rose PA, White BN (1994) Shared paternity among non-relatives is a result of an egalitarian mating system in a communally breeding bird, the pukeko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Proc. R. Soc., Ser. B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57: 271-277.</w:t>
      </w:r>
    </w:p>
    <w:p w14:paraId="1C5329E7" w14:textId="658F19EB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9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Wagner RH, Schug MD, Morton ES (1996) Confidence of paternity, actual paternity and parental effort by purple martin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2: 123-132.</w:t>
      </w:r>
    </w:p>
    <w:p w14:paraId="3D7B3891" w14:textId="3DE245E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9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Wagner RH, Schug MD, Morton ES (1996) Condition dependent control of paternity by female purple martins: Implications for coloniality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8: 379-389.</w:t>
      </w:r>
    </w:p>
    <w:p w14:paraId="3B35EE9D" w14:textId="2CA0A096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9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Morton ES, Forman L, Braun M (1990) Extra</w:t>
      </w:r>
      <w:r w:rsidR="0029046C" w:rsidRPr="00B33B5F">
        <w:rPr>
          <w:rStyle w:val="PageNumber"/>
          <w:rFonts w:ascii="Times New Roman" w:hAnsi="Times New Roman" w:cs="Times New Roman"/>
          <w:noProof/>
        </w:rPr>
        <w:t>pair fertilizations and the evolution of colonial breeding in purple ma</w:t>
      </w:r>
      <w:r w:rsidRPr="00B33B5F">
        <w:rPr>
          <w:rStyle w:val="PageNumber"/>
          <w:rFonts w:ascii="Times New Roman" w:hAnsi="Times New Roman" w:cs="Times New Roman"/>
          <w:noProof/>
        </w:rPr>
        <w:t>rtins. Auk 107: 275-283.</w:t>
      </w:r>
    </w:p>
    <w:p w14:paraId="1F0FD202" w14:textId="293D6306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9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Hartley IR, Davies NB, Hatchwell BJ, Desrochers A, Nebel D, et al. (1995) T</w:t>
      </w:r>
      <w:r w:rsidR="006847CB" w:rsidRPr="00B33B5F">
        <w:rPr>
          <w:rStyle w:val="PageNumber"/>
          <w:rFonts w:ascii="Times New Roman" w:hAnsi="Times New Roman" w:cs="Times New Roman"/>
          <w:noProof/>
        </w:rPr>
        <w:t xml:space="preserve">he polygynandrous mating system of the alpine accentor, </w:t>
      </w:r>
      <w:r w:rsidR="006847CB" w:rsidRPr="00B33B5F">
        <w:rPr>
          <w:rStyle w:val="PageNumber"/>
          <w:rFonts w:ascii="Times New Roman" w:hAnsi="Times New Roman" w:cs="Times New Roman"/>
          <w:i/>
          <w:noProof/>
        </w:rPr>
        <w:t xml:space="preserve">Prunella collaris </w:t>
      </w:r>
      <w:r w:rsidR="006847CB" w:rsidRPr="00B33B5F">
        <w:rPr>
          <w:rStyle w:val="PageNumber"/>
          <w:rFonts w:ascii="Times New Roman" w:hAnsi="Times New Roman" w:cs="Times New Roman"/>
          <w:noProof/>
        </w:rPr>
        <w:t>.2. multiple paternity and parental effort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9: 789-803.</w:t>
      </w:r>
    </w:p>
    <w:p w14:paraId="3CF84974" w14:textId="330CB06D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00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Heer L (1996) Cooperative breeding by Alpine accentors Prunella collaris: Polygynandry, territoriality and multiple paternity. Journal Fur Ornithologie 137: 35-51.</w:t>
      </w:r>
    </w:p>
    <w:p w14:paraId="1C26BFDC" w14:textId="08D917DF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0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Davies NB, Hatchwell BJ, Robson T, Burke T (1992) P</w:t>
      </w:r>
      <w:r w:rsidR="006847CB" w:rsidRPr="00B33B5F">
        <w:rPr>
          <w:rStyle w:val="PageNumber"/>
          <w:rFonts w:ascii="Times New Roman" w:hAnsi="Times New Roman" w:cs="Times New Roman"/>
          <w:noProof/>
        </w:rPr>
        <w:t xml:space="preserve">aternity and parental effort in dunnocks </w:t>
      </w:r>
      <w:r w:rsidR="006847CB" w:rsidRPr="00B33B5F">
        <w:rPr>
          <w:rStyle w:val="PageNumber"/>
          <w:rFonts w:ascii="Times New Roman" w:hAnsi="Times New Roman" w:cs="Times New Roman"/>
          <w:i/>
          <w:noProof/>
        </w:rPr>
        <w:t>Prunella modularis</w:t>
      </w:r>
      <w:r w:rsidR="006847CB" w:rsidRPr="00B33B5F">
        <w:rPr>
          <w:rStyle w:val="PageNumber"/>
          <w:rFonts w:ascii="Times New Roman" w:hAnsi="Times New Roman" w:cs="Times New Roman"/>
          <w:noProof/>
        </w:rPr>
        <w:t xml:space="preserve"> - how good are male chick-feeding rule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3: 729-745.</w:t>
      </w:r>
    </w:p>
    <w:p w14:paraId="159B10CC" w14:textId="0B758A6D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0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Burke T, Davies NB, Bruford MW, Hatchwell BJ (1989) P</w:t>
      </w:r>
      <w:r w:rsidR="006847CB" w:rsidRPr="00B33B5F">
        <w:rPr>
          <w:rStyle w:val="PageNumber"/>
          <w:rFonts w:ascii="Times New Roman" w:hAnsi="Times New Roman" w:cs="Times New Roman"/>
          <w:noProof/>
        </w:rPr>
        <w:t xml:space="preserve">arental care and mating-behavior of polyandrous dunnocks </w:t>
      </w:r>
      <w:r w:rsidR="000C32B2" w:rsidRPr="00B33B5F">
        <w:rPr>
          <w:rStyle w:val="PageNumber"/>
          <w:rFonts w:ascii="Times New Roman" w:hAnsi="Times New Roman" w:cs="Times New Roman"/>
          <w:i/>
          <w:noProof/>
        </w:rPr>
        <w:t>Prunella modularis</w:t>
      </w:r>
      <w:r w:rsidR="000C32B2"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6847CB" w:rsidRPr="00B33B5F">
        <w:rPr>
          <w:rStyle w:val="PageNumber"/>
          <w:rFonts w:ascii="Times New Roman" w:hAnsi="Times New Roman" w:cs="Times New Roman"/>
          <w:noProof/>
        </w:rPr>
        <w:t xml:space="preserve">related to paternity by </w:t>
      </w:r>
      <w:r w:rsidR="000C32B2" w:rsidRPr="00B33B5F">
        <w:rPr>
          <w:rStyle w:val="PageNumber"/>
          <w:rFonts w:ascii="Times New Roman" w:hAnsi="Times New Roman" w:cs="Times New Roman"/>
          <w:noProof/>
        </w:rPr>
        <w:t>DNA</w:t>
      </w:r>
      <w:r w:rsidR="006847CB" w:rsidRPr="00B33B5F">
        <w:rPr>
          <w:rStyle w:val="PageNumber"/>
          <w:rFonts w:ascii="Times New Roman" w:hAnsi="Times New Roman" w:cs="Times New Roman"/>
          <w:noProof/>
        </w:rPr>
        <w:t xml:space="preserve"> fingerprinting</w:t>
      </w:r>
      <w:r w:rsidRPr="00B33B5F">
        <w:rPr>
          <w:rStyle w:val="PageNumber"/>
          <w:rFonts w:ascii="Times New Roman" w:hAnsi="Times New Roman" w:cs="Times New Roman"/>
          <w:noProof/>
        </w:rPr>
        <w:t>. Nature 338: 249-251.</w:t>
      </w:r>
    </w:p>
    <w:p w14:paraId="78E02C96" w14:textId="374C24DB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0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van Dijk RE, Meszaros LA, van der Velde M, Szekely T, Pogany A, et al. (2010) Nest desertion is not predicted by cuckoldry in the Eurasian penduline tit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64: 1425-1435.</w:t>
      </w:r>
    </w:p>
    <w:p w14:paraId="4B1B6576" w14:textId="7F2EB44E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0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Schleicher B, Hoi H, Valera F, HoiLeitner M (1997) The importance of different paternity guards in the polygynandrous penduline tit (</w:t>
      </w:r>
      <w:r w:rsidRPr="00B33B5F">
        <w:rPr>
          <w:rStyle w:val="PageNumber"/>
          <w:rFonts w:ascii="Times New Roman" w:hAnsi="Times New Roman" w:cs="Times New Roman"/>
          <w:i/>
          <w:noProof/>
        </w:rPr>
        <w:t>Remiz pendulinus</w:t>
      </w:r>
      <w:r w:rsidRPr="00B33B5F">
        <w:rPr>
          <w:rStyle w:val="PageNumber"/>
          <w:rFonts w:ascii="Times New Roman" w:hAnsi="Times New Roman" w:cs="Times New Roman"/>
          <w:noProof/>
        </w:rPr>
        <w:t>). Behaviour 134: 941-959.</w:t>
      </w:r>
    </w:p>
    <w:p w14:paraId="75103A27" w14:textId="3DC810DE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0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Whittingham LA, Dunn PO (1998) Male parental effort and paternity in a variable mating system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5: 629-640.</w:t>
      </w:r>
    </w:p>
    <w:p w14:paraId="0A93E5A7" w14:textId="3F3BEA4B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0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Whittingham LA, Dunn PO, Magrath RD (1997) Relatedness, polyandry and extra-group paternity in the cooperatively-breeding white-browed scrubwren (</w:t>
      </w:r>
      <w:r w:rsidRPr="00B33B5F">
        <w:rPr>
          <w:rStyle w:val="PageNumber"/>
          <w:rFonts w:ascii="Times New Roman" w:hAnsi="Times New Roman" w:cs="Times New Roman"/>
          <w:i/>
          <w:noProof/>
        </w:rPr>
        <w:t>Sericornis frontali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)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0: 261-270.</w:t>
      </w:r>
    </w:p>
    <w:p w14:paraId="66DDF854" w14:textId="78980A52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0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Dickinson JL, Weathers WW (1999) Replacement males in the western bluebird: opportunity for paternity, chick-feeding rules, and fitness consequences of male paternal care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5: 201-209.</w:t>
      </w:r>
    </w:p>
    <w:p w14:paraId="6C8CA559" w14:textId="7BD0EC23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0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Dickinson JL, Akre JJ (1998) Extrapair paternity, inclusive fitness, and within-group benefits of helping in western bluebird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Mol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7: 95-105.</w:t>
      </w:r>
    </w:p>
    <w:p w14:paraId="6AB04AAE" w14:textId="190000C4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0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Dickinson JL (2003) Male share of provisioning is not influenced by actual or apparent loss of paternity in western bluebird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4: 360-366.</w:t>
      </w:r>
    </w:p>
    <w:p w14:paraId="082DDF17" w14:textId="302A110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10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Kempenaers B, Lanctot RB, Robertson RJ (1998) Certainty of paternity and paternal investment in eastern bluebirds and tree swallow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5: 845-860.</w:t>
      </w:r>
    </w:p>
    <w:p w14:paraId="62D41BB8" w14:textId="58DC31BA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1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Stewart SLM, Westneat DF, Ritchison G (2010) Extra-pair paternity in eastern bluebirds: effects of manipulated density and natural patterns of breeding synchrony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64: 463-473.</w:t>
      </w:r>
    </w:p>
    <w:p w14:paraId="7E383BAE" w14:textId="126C93E6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1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Meek SB, Robertson RJ, Boag PT (1994) Extrapa</w:t>
      </w:r>
      <w:r w:rsidR="000C32B2" w:rsidRPr="00B33B5F">
        <w:rPr>
          <w:rStyle w:val="PageNumber"/>
          <w:rFonts w:ascii="Times New Roman" w:hAnsi="Times New Roman" w:cs="Times New Roman"/>
          <w:noProof/>
        </w:rPr>
        <w:t>ir paternity and intraspecific brood parasitism in eastern bluebirds re</w:t>
      </w:r>
      <w:r w:rsidRPr="00B33B5F">
        <w:rPr>
          <w:rStyle w:val="PageNumber"/>
          <w:rFonts w:ascii="Times New Roman" w:hAnsi="Times New Roman" w:cs="Times New Roman"/>
          <w:noProof/>
        </w:rPr>
        <w:t>vealed by DNA-Fingerprinting. Auk 111: 739-744.</w:t>
      </w:r>
    </w:p>
    <w:p w14:paraId="4E567A3F" w14:textId="6A72A489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1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MacDougall-Shackleton EA, Robertson RJ (1998) Confidence of paternity and paternal care by eastern bluebird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9: 201-205.</w:t>
      </w:r>
    </w:p>
    <w:p w14:paraId="669C9C6D" w14:textId="4B1F0EA2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1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Garcia-Vigon E, Veiga JP, Cordero PJ (2009) Male feeding rate and extrapair paternity in the facultatively polygynous spotless starling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78: 1335-1341.</w:t>
      </w:r>
    </w:p>
    <w:p w14:paraId="2129DDC3" w14:textId="0181482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1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Garcia-Vigon E, Cordero PJ, Veiga JP (2008) Exogenous testosterone in female spotless starlings reduces their rate of extrapair offspring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76: 345-353.</w:t>
      </w:r>
    </w:p>
    <w:p w14:paraId="5E2D4559" w14:textId="57B9B7D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1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Cordero PJ, Veiga JP, Moreno J, Parkin DT (2003) Extra-pair paternity in the facultatively polygynous spotless starling, </w:t>
      </w:r>
      <w:r w:rsidRPr="00B33B5F">
        <w:rPr>
          <w:rStyle w:val="PageNumber"/>
          <w:rFonts w:ascii="Times New Roman" w:hAnsi="Times New Roman" w:cs="Times New Roman"/>
          <w:i/>
          <w:noProof/>
        </w:rPr>
        <w:t>Sturnus unicolor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4: 1-6.</w:t>
      </w:r>
    </w:p>
    <w:p w14:paraId="09CA5A6D" w14:textId="0ACE8B60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1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Eens M, Pinxten R (1995) Intersexual conflicts over copulations in the European starling - evidence for the female mate guarding hypothesi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6: 71-81.</w:t>
      </w:r>
    </w:p>
    <w:p w14:paraId="32FBBB13" w14:textId="30C59FC4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1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Loyau A, Moureau B, Richard M, Christe P, Heeb P, et al. (2005) Cross-amplification of polymorphic microsatellites reveals extra-pair paternity and brood parasitism in </w:t>
      </w:r>
      <w:r w:rsidRPr="00B33B5F">
        <w:rPr>
          <w:rStyle w:val="PageNumber"/>
          <w:rFonts w:ascii="Times New Roman" w:hAnsi="Times New Roman" w:cs="Times New Roman"/>
          <w:i/>
          <w:noProof/>
        </w:rPr>
        <w:t>Sturnus vulgari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Mol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Notes 5: 135-139.</w:t>
      </w:r>
    </w:p>
    <w:p w14:paraId="7E449992" w14:textId="288EFD65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1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Pinxten R, Eens M, Verheyen RF (1993) Male and Fem</w:t>
      </w:r>
      <w:r w:rsidR="0029046C" w:rsidRPr="00B33B5F">
        <w:rPr>
          <w:rStyle w:val="PageNumber"/>
          <w:rFonts w:ascii="Times New Roman" w:hAnsi="Times New Roman" w:cs="Times New Roman"/>
          <w:noProof/>
        </w:rPr>
        <w:t>ale nest attendance during incubation in the facultatively polygynous european sta</w:t>
      </w:r>
      <w:r w:rsidRPr="00B33B5F">
        <w:rPr>
          <w:rStyle w:val="PageNumber"/>
          <w:rFonts w:ascii="Times New Roman" w:hAnsi="Times New Roman" w:cs="Times New Roman"/>
          <w:noProof/>
        </w:rPr>
        <w:t>rling. Ardea 81: 125-133.</w:t>
      </w:r>
    </w:p>
    <w:p w14:paraId="28C475CB" w14:textId="109BC15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20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Smith HG, Sandell MI (1998) Intersexual competition in a polygynous mating system. Oikos 83: 484-495.</w:t>
      </w:r>
    </w:p>
    <w:p w14:paraId="13E7BB0D" w14:textId="4255028B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2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Osorio-Beristain H, Drummond H (2001) Male boobies expel eggs when paternity is in doubt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2: 16-21.</w:t>
      </w:r>
    </w:p>
    <w:p w14:paraId="3BFF8E15" w14:textId="524F637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2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Whittingham LA, Dunn PO, Stapleton MK (2006) Repeatability of extra-pair mating in tree swallow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Mol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5: 841-849.</w:t>
      </w:r>
    </w:p>
    <w:p w14:paraId="55FA837C" w14:textId="4AA7A552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2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Stapleton MK, Kleven O, Lifjeld JT, Robertson RJ (2007) Female tree swallows (</w:t>
      </w:r>
      <w:r w:rsidRPr="00B33B5F">
        <w:rPr>
          <w:rStyle w:val="PageNumber"/>
          <w:rFonts w:ascii="Times New Roman" w:hAnsi="Times New Roman" w:cs="Times New Roman"/>
          <w:i/>
          <w:noProof/>
        </w:rPr>
        <w:t>Tachycineta bicolor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) increase offspring heterozygosity through extrapair mating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61: 1725-1733.</w:t>
      </w:r>
    </w:p>
    <w:p w14:paraId="06930D4F" w14:textId="1C7E1382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2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O'Brien EL, Dawson RD (2007) Context-dependent genetic benefits of extra-pair mate choice in a socially monogamous passerine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61: 775-782.</w:t>
      </w:r>
    </w:p>
    <w:p w14:paraId="52723A55" w14:textId="2BBF181A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2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Conrad KF, Johnston PV, Crossman C, Kempenaers B, Robertson RJ, et al. (2001) High levels of extra-pair paternity in an isolated, low-density, island population of tree swallows (</w:t>
      </w:r>
      <w:r w:rsidRPr="00B33B5F">
        <w:rPr>
          <w:rStyle w:val="PageNumber"/>
          <w:rFonts w:ascii="Times New Roman" w:hAnsi="Times New Roman" w:cs="Times New Roman"/>
          <w:i/>
          <w:noProof/>
        </w:rPr>
        <w:t>Tachycineta bicolor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)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Mol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0: 1301-1308.</w:t>
      </w:r>
    </w:p>
    <w:p w14:paraId="0334B649" w14:textId="5D0C67EC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2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Barber CA, Robertson RJ, Boag PT (1996) The high frequency of extra pair paternity in tree swallows is not an artifact of nestboxe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8: 425-430.</w:t>
      </w:r>
    </w:p>
    <w:p w14:paraId="1841B51C" w14:textId="3FFBB7B4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2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Whittingham LA, Dunn PO, Robertson RJ (1993) Confidence of paternity and male parental care - an experimental study in tree swallow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6: 139-147.</w:t>
      </w:r>
    </w:p>
    <w:p w14:paraId="2BCDBB8E" w14:textId="36C34E9B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2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Wright J, Parker P, Lundy K (1999) Relatedness and chick-feeding effort in the cooperatively breeding Arabian babbler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8: 779-785.</w:t>
      </w:r>
    </w:p>
    <w:p w14:paraId="0EA112E7" w14:textId="7DAB5E75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2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Lundy KJ, Parker PG, Zahavi A (1998) Reproduction by subordinates in cooperatively breeding Arabian babblers is uncommon but predictable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3: 173-180.</w:t>
      </w:r>
    </w:p>
    <w:p w14:paraId="545ED300" w14:textId="325399A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30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Stutchbury BJ, Rhymer J, Morton E (1994) Extrapair paternity in hooded warbler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: 384-392.</w:t>
      </w:r>
    </w:p>
    <w:p w14:paraId="54D191D9" w14:textId="4C3A6BEA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3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Scott MP, Williams SM (1993) Comparative reproductive success of communally breeding burying beetles as assessed by PCR with randomly amplified polymorphic DNA. </w:t>
      </w:r>
      <w:r w:rsidR="001C7758" w:rsidRPr="00B33B5F">
        <w:rPr>
          <w:rStyle w:val="PageNumber"/>
          <w:rFonts w:ascii="Times New Roman" w:hAnsi="Times New Roman" w:cs="Times New Roman"/>
          <w:noProof/>
        </w:rPr>
        <w:t>PNA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90: 2242-2245.</w:t>
      </w:r>
    </w:p>
    <w:p w14:paraId="06D50C6D" w14:textId="784ADE73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3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Garcia-Gonzalez F, Nunez Y, Ponz F, Roldan ERS, Gomendio M (2005) Paternity analysis in the golden egg bug using AFLPs: do the males preferentially accept their tr</w:t>
      </w:r>
      <w:r w:rsidR="00DD0E6C" w:rsidRPr="00B33B5F">
        <w:rPr>
          <w:rStyle w:val="PageNumber"/>
          <w:rFonts w:ascii="Times New Roman" w:hAnsi="Times New Roman" w:cs="Times New Roman"/>
          <w:noProof/>
        </w:rPr>
        <w:t>ue genetic offspring? Ecol. Ent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30: 444-455.</w:t>
      </w:r>
    </w:p>
    <w:p w14:paraId="364A55DD" w14:textId="6B44D7F0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3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Tay WT, Miettinen M, Kaitala A (2003) Do male golden egg bugs carry eggs they have fertilized? A microsatellite analysi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4: 481-485.</w:t>
      </w:r>
    </w:p>
    <w:p w14:paraId="5CCCD5D3" w14:textId="4B1CFD42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3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Alvergne A, Faurie C, Raymond M (2009) Father-offspring resemblance predicts paternal investment in human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- 78: - 69.</w:t>
      </w:r>
    </w:p>
    <w:p w14:paraId="3933F7FD" w14:textId="322CBC8C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3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Anderson KG (2006) How well does paternity confidence match actual paternity? Evidence from world</w:t>
      </w:r>
      <w:r w:rsidR="00462250" w:rsidRPr="00B33B5F">
        <w:rPr>
          <w:rStyle w:val="PageNumber"/>
          <w:rFonts w:ascii="Times New Roman" w:hAnsi="Times New Roman" w:cs="Times New Roman"/>
          <w:noProof/>
        </w:rPr>
        <w:t>wide nonpaternity rates. Curr. Anthrop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7: 513-520.</w:t>
      </w:r>
    </w:p>
    <w:p w14:paraId="19BD73D0" w14:textId="794A0C1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3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Voracek M, Haubner T, Fisher ML (2008) Recen</w:t>
      </w:r>
      <w:r w:rsidR="00462250" w:rsidRPr="00B33B5F">
        <w:rPr>
          <w:rStyle w:val="PageNumber"/>
          <w:rFonts w:ascii="Times New Roman" w:hAnsi="Times New Roman" w:cs="Times New Roman"/>
          <w:noProof/>
        </w:rPr>
        <w:t>t decline in nonpaternity rates: a cross-temporal meta-analysis. Psychol. Rep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103: 799-811.</w:t>
      </w:r>
    </w:p>
    <w:p w14:paraId="1410B04E" w14:textId="28BEC844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3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Anderson KG, Kaplan H, Lam D, Lancaster J (1999) Paternal care by genetic fathers and stepfathers II: reports by Xhosa high school students. Evolution and Human Behavior 20: 433-451.</w:t>
      </w:r>
    </w:p>
    <w:p w14:paraId="5F486D96" w14:textId="3A15A08F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3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Anderson KG, Kaplan H, Lancaster JB (2007) Confidence of paternity, divorce, and investment in children by Albuquerque men. </w:t>
      </w:r>
      <w:r w:rsidR="00462250" w:rsidRPr="00B33B5F">
        <w:rPr>
          <w:rStyle w:val="PageNumber"/>
          <w:rFonts w:ascii="Times New Roman" w:hAnsi="Times New Roman" w:cs="Times New Roman"/>
          <w:noProof/>
        </w:rPr>
        <w:t xml:space="preserve">Evol. Hum. Behav. </w:t>
      </w:r>
      <w:r w:rsidRPr="00B33B5F">
        <w:rPr>
          <w:rStyle w:val="PageNumber"/>
          <w:rFonts w:ascii="Times New Roman" w:hAnsi="Times New Roman" w:cs="Times New Roman"/>
          <w:noProof/>
        </w:rPr>
        <w:t>28: 1-10.</w:t>
      </w:r>
    </w:p>
    <w:p w14:paraId="78A0F7BE" w14:textId="6ABD6F34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3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Marlowe F (1999) Male care and mating effort among Hadza forager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="001C612B"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46: 57-64.</w:t>
      </w:r>
    </w:p>
    <w:p w14:paraId="524D3593" w14:textId="00601541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40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Paul A, Kuester J, Arnemann J (1996) The </w:t>
      </w:r>
      <w:r w:rsidR="00B05EB1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of male-infant interactions in Barbary macaques, </w:t>
      </w:r>
      <w:r w:rsidRPr="00B33B5F">
        <w:rPr>
          <w:rStyle w:val="PageNumber"/>
          <w:rFonts w:ascii="Times New Roman" w:hAnsi="Times New Roman" w:cs="Times New Roman"/>
          <w:i/>
          <w:noProof/>
        </w:rPr>
        <w:t>Macaca sylvan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1: 155-170.</w:t>
      </w:r>
    </w:p>
    <w:p w14:paraId="770D247C" w14:textId="011C1FA8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41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Brauch K, Hodges K, Engelhardt A, Fuhrmann K, Shaw E, et al. (2008) Sex-specific reproductive behaviours and paternity in free-ranging Barbary macaques (Macaca sylvanus)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="001C612B"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846950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62: 1453-1466.</w:t>
      </w:r>
    </w:p>
    <w:p w14:paraId="4E3DB251" w14:textId="2EF7169F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42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Kummerli R, Martin RD (2005) Male and female reproductive success in </w:t>
      </w:r>
      <w:r w:rsidRPr="00B33B5F">
        <w:rPr>
          <w:rStyle w:val="PageNumber"/>
          <w:rFonts w:ascii="Times New Roman" w:hAnsi="Times New Roman" w:cs="Times New Roman"/>
          <w:i/>
          <w:noProof/>
        </w:rPr>
        <w:t>Macaca sylvan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in Gibraltar: No evidence for rank dependence. </w:t>
      </w:r>
      <w:r w:rsidR="001C612B" w:rsidRPr="00B33B5F">
        <w:rPr>
          <w:rStyle w:val="PageNumber"/>
          <w:rFonts w:ascii="Times New Roman" w:hAnsi="Times New Roman" w:cs="Times New Roman"/>
          <w:noProof/>
        </w:rPr>
        <w:t>Int. J. Primat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6: 1229-1249.</w:t>
      </w:r>
    </w:p>
    <w:p w14:paraId="2FEE9E46" w14:textId="582BA884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43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Paul A, Kuester J, Arnemann J (1992) DNA fingerprinting reveals that infant care by male Barbary macaques (</w:t>
      </w:r>
      <w:r w:rsidRPr="00B33B5F">
        <w:rPr>
          <w:rStyle w:val="PageNumber"/>
          <w:rFonts w:ascii="Times New Roman" w:hAnsi="Times New Roman" w:cs="Times New Roman"/>
          <w:i/>
          <w:noProof/>
        </w:rPr>
        <w:t>Macaca sylvanus</w:t>
      </w:r>
      <w:r w:rsidRPr="00B33B5F">
        <w:rPr>
          <w:rStyle w:val="PageNumber"/>
          <w:rFonts w:ascii="Times New Roman" w:hAnsi="Times New Roman" w:cs="Times New Roman"/>
          <w:noProof/>
        </w:rPr>
        <w:t>) is not paternal</w:t>
      </w:r>
      <w:r w:rsidR="001C612B" w:rsidRPr="00B33B5F">
        <w:rPr>
          <w:rStyle w:val="PageNumber"/>
          <w:rFonts w:ascii="Times New Roman" w:hAnsi="Times New Roman" w:cs="Times New Roman"/>
          <w:noProof/>
        </w:rPr>
        <w:t xml:space="preserve"> investment. Folia Primat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58: 93-98.</w:t>
      </w:r>
    </w:p>
    <w:p w14:paraId="703ABCE4" w14:textId="1DECAB71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44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>Nguyen N, Van Horn R, Alberts S, Altmann J (2009) "Friendships" between new mothers and adult males: adaptive benefits and determinants in wild baboons (</w:t>
      </w:r>
      <w:r w:rsidRPr="00B33B5F">
        <w:rPr>
          <w:rStyle w:val="PageNumber"/>
          <w:rFonts w:ascii="Times New Roman" w:hAnsi="Times New Roman" w:cs="Times New Roman"/>
          <w:i/>
          <w:noProof/>
        </w:rPr>
        <w:t>Papio cynocephalus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). </w:t>
      </w:r>
      <w:r w:rsidR="00074C26" w:rsidRPr="00B33B5F">
        <w:rPr>
          <w:rStyle w:val="PageNumber"/>
          <w:rFonts w:ascii="Times New Roman" w:hAnsi="Times New Roman" w:cs="Times New Roman"/>
          <w:noProof/>
        </w:rPr>
        <w:t>J. Avian 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63: 1344.</w:t>
      </w:r>
    </w:p>
    <w:p w14:paraId="186D7263" w14:textId="1B79DF93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45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Alberts SC, Buchan JC, Altmann J (2006) Sexual selection in wild baboons: from mating opportunities to paternity succes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72: 1177-1196.</w:t>
      </w:r>
    </w:p>
    <w:p w14:paraId="39CA07AC" w14:textId="2D82D5DB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46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Anderson CM (1992) </w:t>
      </w:r>
      <w:r w:rsidR="00CB26A6" w:rsidRPr="00B33B5F">
        <w:rPr>
          <w:rStyle w:val="PageNumber"/>
          <w:rFonts w:ascii="Times New Roman" w:hAnsi="Times New Roman" w:cs="Times New Roman"/>
          <w:noProof/>
        </w:rPr>
        <w:t>Male investment under changing conditions among chacma baboons at Suikerbosrand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CB26A6" w:rsidRPr="00B33B5F">
        <w:rPr>
          <w:rStyle w:val="PageNumber"/>
          <w:rFonts w:ascii="Times New Roman" w:hAnsi="Times New Roman" w:cs="Times New Roman"/>
          <w:noProof/>
        </w:rPr>
        <w:t xml:space="preserve">Am. J. Phys. Anthropol. 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87: 479-496.</w:t>
      </w:r>
    </w:p>
    <w:p w14:paraId="169524CF" w14:textId="0F53090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47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Huchard E, Alvergne A, Fejan D, Knapp LA, Cowlishaw G, et al. (2010) More than friends? Behavioural and genetic aspects of heterosexual associations in wild chacma baboon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</w:t>
      </w:r>
      <w:r w:rsidR="00B05EB1" w:rsidRPr="00B33B5F">
        <w:rPr>
          <w:rStyle w:val="PageNumber"/>
          <w:rFonts w:ascii="Times New Roman" w:hAnsi="Times New Roman" w:cs="Times New Roman"/>
          <w:noProof/>
        </w:rPr>
        <w:t>Sociobi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64: 769-781.</w:t>
      </w:r>
    </w:p>
    <w:p w14:paraId="72B1CC13" w14:textId="7F8E1C8B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48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Moscovice LR, Di Fiore A, Crockford C, Kitchen DM, Wittig R, et al. (2010) Hedging their bets? Male and female chacma baboons form friendships based on likelihood of paternity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Anim. Behav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79: 1007-1015.</w:t>
      </w:r>
    </w:p>
    <w:p w14:paraId="29EEDB8E" w14:textId="09E9F9E2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  <w:r w:rsidRPr="00B33B5F">
        <w:rPr>
          <w:rStyle w:val="PageNumber"/>
          <w:rFonts w:ascii="Times New Roman" w:hAnsi="Times New Roman" w:cs="Times New Roman"/>
          <w:noProof/>
        </w:rPr>
        <w:t xml:space="preserve">149. </w:t>
      </w:r>
      <w:r w:rsidR="00491C53" w:rsidRPr="00B33B5F">
        <w:rPr>
          <w:rStyle w:val="PageNumber"/>
          <w:rFonts w:ascii="Times New Roman" w:hAnsi="Times New Roman" w:cs="Times New Roman"/>
          <w:noProof/>
        </w:rPr>
        <w:tab/>
      </w:r>
      <w:r w:rsidRPr="00B33B5F">
        <w:rPr>
          <w:rStyle w:val="PageNumber"/>
          <w:rFonts w:ascii="Times New Roman" w:hAnsi="Times New Roman" w:cs="Times New Roman"/>
          <w:noProof/>
        </w:rPr>
        <w:t xml:space="preserve">While GM, Uller T, Wapstra E (2009) Family conflict and the evolution of sociality in reptiles. </w:t>
      </w:r>
      <w:r w:rsidR="0092696E" w:rsidRPr="00B33B5F">
        <w:rPr>
          <w:rStyle w:val="PageNumber"/>
          <w:rFonts w:ascii="Times New Roman" w:hAnsi="Times New Roman" w:cs="Times New Roman"/>
          <w:noProof/>
        </w:rPr>
        <w:t>Behav. Ecol.</w:t>
      </w:r>
      <w:r w:rsidRPr="00B33B5F">
        <w:rPr>
          <w:rStyle w:val="PageNumber"/>
          <w:rFonts w:ascii="Times New Roman" w:hAnsi="Times New Roman" w:cs="Times New Roman"/>
          <w:noProof/>
        </w:rPr>
        <w:t xml:space="preserve"> 20: 245-250.</w:t>
      </w:r>
    </w:p>
    <w:p w14:paraId="4B69AABB" w14:textId="77777777" w:rsidR="00060064" w:rsidRPr="00B33B5F" w:rsidRDefault="00060064" w:rsidP="00B33B5F">
      <w:pPr>
        <w:spacing w:after="240"/>
        <w:ind w:left="720" w:hanging="720"/>
        <w:rPr>
          <w:rStyle w:val="PageNumber"/>
          <w:rFonts w:ascii="Times New Roman" w:hAnsi="Times New Roman" w:cs="Times New Roman"/>
          <w:noProof/>
        </w:rPr>
      </w:pPr>
    </w:p>
    <w:p w14:paraId="2FC7A119" w14:textId="77777777" w:rsidR="00B37FF4" w:rsidRDefault="00060064" w:rsidP="00B33B5F">
      <w:pPr>
        <w:spacing w:after="240"/>
        <w:rPr>
          <w:rStyle w:val="PageNumber"/>
        </w:rPr>
      </w:pPr>
      <w:r w:rsidRPr="00B33B5F">
        <w:rPr>
          <w:rStyle w:val="PageNumber"/>
          <w:rFonts w:ascii="Times New Roman" w:hAnsi="Times New Roman" w:cs="Times New Roman"/>
        </w:rPr>
        <w:fldChar w:fldCharType="end"/>
      </w:r>
    </w:p>
    <w:sectPr w:rsidR="00B37FF4" w:rsidSect="00D339DD">
      <w:footerReference w:type="even" r:id="rId8"/>
      <w:footerReference w:type="default" r:id="rId9"/>
      <w:pgSz w:w="16840" w:h="11901" w:orient="landscape"/>
      <w:pgMar w:top="1418" w:right="567" w:bottom="1418" w:left="567" w:header="709" w:footer="709" w:gutter="0"/>
      <w:pgNumType w:start="1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2F8A705" w14:textId="77777777" w:rsidR="00D339DD" w:rsidRDefault="00D339DD">
      <w:r>
        <w:separator/>
      </w:r>
    </w:p>
  </w:endnote>
  <w:endnote w:type="continuationSeparator" w:id="0">
    <w:p w14:paraId="58FBC88B" w14:textId="77777777" w:rsidR="00D339DD" w:rsidRDefault="00D339D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 Narrow">
    <w:panose1 w:val="020B0506020202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53F4FB" w14:textId="77777777" w:rsidR="00D339DD" w:rsidRDefault="00D339DD" w:rsidP="0062372F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5EA3626" w14:textId="77777777" w:rsidR="00D339DD" w:rsidRDefault="00D339DD" w:rsidP="006B0437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A5CEE1" w14:textId="77777777" w:rsidR="00D339DD" w:rsidRDefault="00D339DD" w:rsidP="0062372F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8021E">
      <w:rPr>
        <w:rStyle w:val="PageNumber"/>
        <w:noProof/>
      </w:rPr>
      <w:t>10</w:t>
    </w:r>
    <w:r>
      <w:rPr>
        <w:rStyle w:val="PageNumber"/>
      </w:rPr>
      <w:fldChar w:fldCharType="end"/>
    </w:r>
  </w:p>
  <w:p w14:paraId="1EFE4603" w14:textId="77777777" w:rsidR="00D339DD" w:rsidRDefault="00D339DD" w:rsidP="006B043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87C1BC5" w14:textId="77777777" w:rsidR="00D339DD" w:rsidRDefault="00D339DD">
      <w:r>
        <w:separator/>
      </w:r>
    </w:p>
  </w:footnote>
  <w:footnote w:type="continuationSeparator" w:id="0">
    <w:p w14:paraId="3BF942A5" w14:textId="77777777" w:rsidR="00D339DD" w:rsidRDefault="00D339D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hideSpellingErrors/>
  <w:hideGrammaticalErrors/>
  <w:activeWritingStyle w:appName="MSWord" w:lang="en-GB" w:vendorID="64" w:dllVersion="131078" w:nlCheck="1" w:checkStyle="1"/>
  <w:activeWritingStyle w:appName="MSWord" w:lang="en-US" w:vendorID="64" w:dllVersion="131078" w:nlCheck="1" w:checkStyle="1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ASG -ENDNOTE-Converted.enl&lt;/item&gt;&lt;/Libraries&gt;&lt;/ENLibraries&gt;"/>
  </w:docVars>
  <w:rsids>
    <w:rsidRoot w:val="00B02A4F"/>
    <w:rsid w:val="00007CED"/>
    <w:rsid w:val="00014BBA"/>
    <w:rsid w:val="000166DC"/>
    <w:rsid w:val="00026623"/>
    <w:rsid w:val="00027383"/>
    <w:rsid w:val="000317E9"/>
    <w:rsid w:val="000334B9"/>
    <w:rsid w:val="00034791"/>
    <w:rsid w:val="00041E0A"/>
    <w:rsid w:val="00053CE6"/>
    <w:rsid w:val="00060064"/>
    <w:rsid w:val="00067E00"/>
    <w:rsid w:val="00074C26"/>
    <w:rsid w:val="000842B3"/>
    <w:rsid w:val="00084F72"/>
    <w:rsid w:val="000C32B2"/>
    <w:rsid w:val="000C3B91"/>
    <w:rsid w:val="000E26B0"/>
    <w:rsid w:val="000E7B52"/>
    <w:rsid w:val="000F67FD"/>
    <w:rsid w:val="00110F4D"/>
    <w:rsid w:val="001154A7"/>
    <w:rsid w:val="00136264"/>
    <w:rsid w:val="0016403C"/>
    <w:rsid w:val="00177EBC"/>
    <w:rsid w:val="001807D5"/>
    <w:rsid w:val="001844DA"/>
    <w:rsid w:val="00194917"/>
    <w:rsid w:val="00197B4D"/>
    <w:rsid w:val="001A1FD4"/>
    <w:rsid w:val="001C438C"/>
    <w:rsid w:val="001C612B"/>
    <w:rsid w:val="001C6A24"/>
    <w:rsid w:val="001C7758"/>
    <w:rsid w:val="001D1B11"/>
    <w:rsid w:val="001E397E"/>
    <w:rsid w:val="001E6F91"/>
    <w:rsid w:val="001F4AFC"/>
    <w:rsid w:val="0021035D"/>
    <w:rsid w:val="0022680E"/>
    <w:rsid w:val="0023276A"/>
    <w:rsid w:val="00237507"/>
    <w:rsid w:val="0025104A"/>
    <w:rsid w:val="00262E7F"/>
    <w:rsid w:val="00266484"/>
    <w:rsid w:val="00287553"/>
    <w:rsid w:val="0029046C"/>
    <w:rsid w:val="00292687"/>
    <w:rsid w:val="00295B55"/>
    <w:rsid w:val="00297858"/>
    <w:rsid w:val="002A1477"/>
    <w:rsid w:val="002C0C41"/>
    <w:rsid w:val="002C0EDC"/>
    <w:rsid w:val="002C1B88"/>
    <w:rsid w:val="002C7D21"/>
    <w:rsid w:val="002D5865"/>
    <w:rsid w:val="002F61B1"/>
    <w:rsid w:val="003454EB"/>
    <w:rsid w:val="00356EB0"/>
    <w:rsid w:val="00361319"/>
    <w:rsid w:val="00363810"/>
    <w:rsid w:val="00380257"/>
    <w:rsid w:val="003B751A"/>
    <w:rsid w:val="003C371F"/>
    <w:rsid w:val="003D04CF"/>
    <w:rsid w:val="003E08EE"/>
    <w:rsid w:val="003E55D6"/>
    <w:rsid w:val="003F4DD3"/>
    <w:rsid w:val="0042533E"/>
    <w:rsid w:val="00454642"/>
    <w:rsid w:val="00462250"/>
    <w:rsid w:val="004642F4"/>
    <w:rsid w:val="00472F92"/>
    <w:rsid w:val="00476ABB"/>
    <w:rsid w:val="00491C53"/>
    <w:rsid w:val="004966D3"/>
    <w:rsid w:val="004E3530"/>
    <w:rsid w:val="004F2505"/>
    <w:rsid w:val="0050089B"/>
    <w:rsid w:val="00515A46"/>
    <w:rsid w:val="005176B0"/>
    <w:rsid w:val="00531D0E"/>
    <w:rsid w:val="00537722"/>
    <w:rsid w:val="00537F29"/>
    <w:rsid w:val="0054148F"/>
    <w:rsid w:val="00545AF5"/>
    <w:rsid w:val="00546D14"/>
    <w:rsid w:val="00547D0B"/>
    <w:rsid w:val="00571B24"/>
    <w:rsid w:val="005A2EF5"/>
    <w:rsid w:val="005A4D65"/>
    <w:rsid w:val="005A6900"/>
    <w:rsid w:val="005C140D"/>
    <w:rsid w:val="005C178D"/>
    <w:rsid w:val="005C595C"/>
    <w:rsid w:val="005C5FF7"/>
    <w:rsid w:val="005C7DA5"/>
    <w:rsid w:val="005D7C22"/>
    <w:rsid w:val="005F6D4A"/>
    <w:rsid w:val="00620882"/>
    <w:rsid w:val="00621204"/>
    <w:rsid w:val="0062372F"/>
    <w:rsid w:val="006278C5"/>
    <w:rsid w:val="006307F6"/>
    <w:rsid w:val="00630F64"/>
    <w:rsid w:val="006469F8"/>
    <w:rsid w:val="006476FC"/>
    <w:rsid w:val="0065283E"/>
    <w:rsid w:val="00676D51"/>
    <w:rsid w:val="0068021E"/>
    <w:rsid w:val="00684433"/>
    <w:rsid w:val="006847CB"/>
    <w:rsid w:val="00685120"/>
    <w:rsid w:val="006A3504"/>
    <w:rsid w:val="006B0437"/>
    <w:rsid w:val="006C2C23"/>
    <w:rsid w:val="006D035D"/>
    <w:rsid w:val="006D052E"/>
    <w:rsid w:val="006D276E"/>
    <w:rsid w:val="006F2AD7"/>
    <w:rsid w:val="006F32BA"/>
    <w:rsid w:val="006F6328"/>
    <w:rsid w:val="006F7188"/>
    <w:rsid w:val="0071090A"/>
    <w:rsid w:val="0071365D"/>
    <w:rsid w:val="00713DC6"/>
    <w:rsid w:val="007174DF"/>
    <w:rsid w:val="007175C2"/>
    <w:rsid w:val="007272E5"/>
    <w:rsid w:val="007300D6"/>
    <w:rsid w:val="00733ADA"/>
    <w:rsid w:val="00741E47"/>
    <w:rsid w:val="00751CE0"/>
    <w:rsid w:val="00754993"/>
    <w:rsid w:val="00770A2C"/>
    <w:rsid w:val="007813D9"/>
    <w:rsid w:val="007945D4"/>
    <w:rsid w:val="00795A89"/>
    <w:rsid w:val="007978F6"/>
    <w:rsid w:val="007A0A17"/>
    <w:rsid w:val="007A1A99"/>
    <w:rsid w:val="007B4A0F"/>
    <w:rsid w:val="007B6B0E"/>
    <w:rsid w:val="007C0A63"/>
    <w:rsid w:val="007C28DF"/>
    <w:rsid w:val="007C4DC6"/>
    <w:rsid w:val="007F7C45"/>
    <w:rsid w:val="00800DEE"/>
    <w:rsid w:val="0080787F"/>
    <w:rsid w:val="0082654C"/>
    <w:rsid w:val="00837DCA"/>
    <w:rsid w:val="00846950"/>
    <w:rsid w:val="008474A9"/>
    <w:rsid w:val="00877002"/>
    <w:rsid w:val="00884880"/>
    <w:rsid w:val="0088614C"/>
    <w:rsid w:val="00886612"/>
    <w:rsid w:val="00893A24"/>
    <w:rsid w:val="008A237C"/>
    <w:rsid w:val="008A3142"/>
    <w:rsid w:val="008B2035"/>
    <w:rsid w:val="008B7A56"/>
    <w:rsid w:val="008C2AF9"/>
    <w:rsid w:val="008E585E"/>
    <w:rsid w:val="00907D80"/>
    <w:rsid w:val="009253AA"/>
    <w:rsid w:val="0092696E"/>
    <w:rsid w:val="0094748C"/>
    <w:rsid w:val="00961DF8"/>
    <w:rsid w:val="009776AE"/>
    <w:rsid w:val="009906E9"/>
    <w:rsid w:val="0099277D"/>
    <w:rsid w:val="0099520C"/>
    <w:rsid w:val="009A0F11"/>
    <w:rsid w:val="009B07A0"/>
    <w:rsid w:val="009B1E31"/>
    <w:rsid w:val="009C44FA"/>
    <w:rsid w:val="009D4496"/>
    <w:rsid w:val="009E6C25"/>
    <w:rsid w:val="009F5D4C"/>
    <w:rsid w:val="009F710B"/>
    <w:rsid w:val="00A27611"/>
    <w:rsid w:val="00A36C3C"/>
    <w:rsid w:val="00A549E1"/>
    <w:rsid w:val="00A6471A"/>
    <w:rsid w:val="00A8465E"/>
    <w:rsid w:val="00A94443"/>
    <w:rsid w:val="00AA63CF"/>
    <w:rsid w:val="00AC066F"/>
    <w:rsid w:val="00AD24C8"/>
    <w:rsid w:val="00AD787A"/>
    <w:rsid w:val="00AE5783"/>
    <w:rsid w:val="00AE5BD6"/>
    <w:rsid w:val="00B0077D"/>
    <w:rsid w:val="00B02A4F"/>
    <w:rsid w:val="00B05A0C"/>
    <w:rsid w:val="00B05EB1"/>
    <w:rsid w:val="00B07024"/>
    <w:rsid w:val="00B114EA"/>
    <w:rsid w:val="00B117E8"/>
    <w:rsid w:val="00B136EC"/>
    <w:rsid w:val="00B207DC"/>
    <w:rsid w:val="00B33B5F"/>
    <w:rsid w:val="00B34C7B"/>
    <w:rsid w:val="00B37DAB"/>
    <w:rsid w:val="00B37FF4"/>
    <w:rsid w:val="00B42D45"/>
    <w:rsid w:val="00B45F82"/>
    <w:rsid w:val="00B726E1"/>
    <w:rsid w:val="00B75BFD"/>
    <w:rsid w:val="00B768DB"/>
    <w:rsid w:val="00B912FB"/>
    <w:rsid w:val="00BD0106"/>
    <w:rsid w:val="00BD1552"/>
    <w:rsid w:val="00BE16BC"/>
    <w:rsid w:val="00BE2077"/>
    <w:rsid w:val="00BE2A18"/>
    <w:rsid w:val="00BF1B65"/>
    <w:rsid w:val="00BF7794"/>
    <w:rsid w:val="00C04C1C"/>
    <w:rsid w:val="00C16D6A"/>
    <w:rsid w:val="00C34EEB"/>
    <w:rsid w:val="00C47F9E"/>
    <w:rsid w:val="00C502B4"/>
    <w:rsid w:val="00C631F4"/>
    <w:rsid w:val="00CA07DE"/>
    <w:rsid w:val="00CA7163"/>
    <w:rsid w:val="00CA7325"/>
    <w:rsid w:val="00CB26A6"/>
    <w:rsid w:val="00CB3E89"/>
    <w:rsid w:val="00CC5B9A"/>
    <w:rsid w:val="00CC5DDF"/>
    <w:rsid w:val="00CD472F"/>
    <w:rsid w:val="00CE0559"/>
    <w:rsid w:val="00CE5CA6"/>
    <w:rsid w:val="00CF0E52"/>
    <w:rsid w:val="00D05B82"/>
    <w:rsid w:val="00D205D7"/>
    <w:rsid w:val="00D23F18"/>
    <w:rsid w:val="00D31EB9"/>
    <w:rsid w:val="00D339DD"/>
    <w:rsid w:val="00D35A77"/>
    <w:rsid w:val="00D70DBE"/>
    <w:rsid w:val="00D81DC1"/>
    <w:rsid w:val="00D876C7"/>
    <w:rsid w:val="00DB3096"/>
    <w:rsid w:val="00DD0E6C"/>
    <w:rsid w:val="00DD4F33"/>
    <w:rsid w:val="00DF1F73"/>
    <w:rsid w:val="00DF5AB7"/>
    <w:rsid w:val="00E21A40"/>
    <w:rsid w:val="00E31FDF"/>
    <w:rsid w:val="00E643F0"/>
    <w:rsid w:val="00E7094A"/>
    <w:rsid w:val="00E71AF5"/>
    <w:rsid w:val="00E86256"/>
    <w:rsid w:val="00EA126B"/>
    <w:rsid w:val="00EA6990"/>
    <w:rsid w:val="00ED29AA"/>
    <w:rsid w:val="00EE14A8"/>
    <w:rsid w:val="00EE5758"/>
    <w:rsid w:val="00EE60E9"/>
    <w:rsid w:val="00F013E5"/>
    <w:rsid w:val="00F07AB7"/>
    <w:rsid w:val="00F13142"/>
    <w:rsid w:val="00F14C36"/>
    <w:rsid w:val="00F22B1E"/>
    <w:rsid w:val="00F41433"/>
    <w:rsid w:val="00F458C2"/>
    <w:rsid w:val="00F51CFF"/>
    <w:rsid w:val="00F62795"/>
    <w:rsid w:val="00F64F05"/>
    <w:rsid w:val="00F87A67"/>
    <w:rsid w:val="00F9030B"/>
    <w:rsid w:val="00FA0D28"/>
    <w:rsid w:val="00FA0F6B"/>
    <w:rsid w:val="00FB407A"/>
    <w:rsid w:val="00FD5CC9"/>
    <w:rsid w:val="00FD625B"/>
    <w:rsid w:val="00FD7515"/>
    <w:rsid w:val="00FD7B0D"/>
    <w:rsid w:val="00FE441B"/>
    <w:rsid w:val="00FF11C8"/>
    <w:rsid w:val="00FF3BB7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4CBA853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0" w:defSemiHidden="0" w:defUnhideWhenUsed="0" w:defQFormat="0" w:count="276">
    <w:lsdException w:name="heading 1" w:uiPriority="9" w:qFormat="1"/>
    <w:lsdException w:name="footer" w:uiPriority="99"/>
    <w:lsdException w:name="page number" w:uiPriority="99"/>
    <w:lsdException w:name="Balloon Text" w:uiPriority="99"/>
    <w:lsdException w:name="Table Grid" w:uiPriority="5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912FB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02A4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2A4F"/>
    <w:rPr>
      <w:rFonts w:ascii="Lucida Grande" w:hAnsi="Lucida Grande" w:cs="Lucida Grande"/>
      <w:sz w:val="18"/>
      <w:szCs w:val="18"/>
      <w:lang w:val="en-GB"/>
    </w:rPr>
  </w:style>
  <w:style w:type="paragraph" w:styleId="Footer">
    <w:name w:val="footer"/>
    <w:basedOn w:val="Normal"/>
    <w:link w:val="FooterChar"/>
    <w:uiPriority w:val="99"/>
    <w:semiHidden/>
    <w:unhideWhenUsed/>
    <w:rsid w:val="001154A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1154A7"/>
    <w:rPr>
      <w:sz w:val="24"/>
      <w:szCs w:val="24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1154A7"/>
  </w:style>
  <w:style w:type="table" w:styleId="TableGrid">
    <w:name w:val="Table Grid"/>
    <w:basedOn w:val="TableNormal"/>
    <w:uiPriority w:val="59"/>
    <w:rsid w:val="001154A7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B912F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EndnoteText">
    <w:name w:val="endnote text"/>
    <w:basedOn w:val="Normal"/>
    <w:link w:val="EndnoteTextChar"/>
    <w:rsid w:val="000317E9"/>
  </w:style>
  <w:style w:type="character" w:customStyle="1" w:styleId="EndnoteTextChar">
    <w:name w:val="Endnote Text Char"/>
    <w:basedOn w:val="DefaultParagraphFont"/>
    <w:link w:val="EndnoteText"/>
    <w:rsid w:val="000317E9"/>
    <w:rPr>
      <w:lang w:val="en-GB"/>
    </w:rPr>
  </w:style>
  <w:style w:type="character" w:styleId="EndnoteReference">
    <w:name w:val="endnote reference"/>
    <w:basedOn w:val="DefaultParagraphFont"/>
    <w:rsid w:val="000317E9"/>
    <w:rPr>
      <w:vertAlign w:val="superscrip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0" w:defSemiHidden="0" w:defUnhideWhenUsed="0" w:defQFormat="0" w:count="276">
    <w:lsdException w:name="heading 1" w:uiPriority="9" w:qFormat="1"/>
    <w:lsdException w:name="footer" w:uiPriority="99"/>
    <w:lsdException w:name="page number" w:uiPriority="99"/>
    <w:lsdException w:name="Balloon Text" w:uiPriority="99"/>
    <w:lsdException w:name="Table Grid" w:uiPriority="5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912FB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02A4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2A4F"/>
    <w:rPr>
      <w:rFonts w:ascii="Lucida Grande" w:hAnsi="Lucida Grande" w:cs="Lucida Grande"/>
      <w:sz w:val="18"/>
      <w:szCs w:val="18"/>
      <w:lang w:val="en-GB"/>
    </w:rPr>
  </w:style>
  <w:style w:type="paragraph" w:styleId="Footer">
    <w:name w:val="footer"/>
    <w:basedOn w:val="Normal"/>
    <w:link w:val="FooterChar"/>
    <w:uiPriority w:val="99"/>
    <w:semiHidden/>
    <w:unhideWhenUsed/>
    <w:rsid w:val="001154A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1154A7"/>
    <w:rPr>
      <w:sz w:val="24"/>
      <w:szCs w:val="24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1154A7"/>
  </w:style>
  <w:style w:type="table" w:styleId="TableGrid">
    <w:name w:val="Table Grid"/>
    <w:basedOn w:val="TableNormal"/>
    <w:uiPriority w:val="59"/>
    <w:rsid w:val="001154A7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B912F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EndnoteText">
    <w:name w:val="endnote text"/>
    <w:basedOn w:val="Normal"/>
    <w:link w:val="EndnoteTextChar"/>
    <w:rsid w:val="000317E9"/>
  </w:style>
  <w:style w:type="character" w:customStyle="1" w:styleId="EndnoteTextChar">
    <w:name w:val="Endnote Text Char"/>
    <w:basedOn w:val="DefaultParagraphFont"/>
    <w:link w:val="EndnoteText"/>
    <w:rsid w:val="000317E9"/>
    <w:rPr>
      <w:lang w:val="en-GB"/>
    </w:rPr>
  </w:style>
  <w:style w:type="character" w:styleId="EndnoteReference">
    <w:name w:val="endnote reference"/>
    <w:basedOn w:val="DefaultParagraphFont"/>
    <w:rsid w:val="000317E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FFA5423-34C0-C54B-97E5-C974F76054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38861</Words>
  <Characters>221513</Characters>
  <Application>Microsoft Macintosh Word</Application>
  <DocSecurity>0</DocSecurity>
  <Lines>1845</Lines>
  <Paragraphs>5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98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BS</dc:creator>
  <cp:keywords/>
  <cp:lastModifiedBy>Charlie Cornwallis</cp:lastModifiedBy>
  <cp:revision>2</cp:revision>
  <cp:lastPrinted>2012-10-04T20:45:00Z</cp:lastPrinted>
  <dcterms:created xsi:type="dcterms:W3CDTF">2013-01-08T09:45:00Z</dcterms:created>
  <dcterms:modified xsi:type="dcterms:W3CDTF">2013-01-08T09:45:00Z</dcterms:modified>
</cp:coreProperties>
</file>